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3FF134B" w:rsidR="00A44FBD" w:rsidRPr="009659EB" w:rsidRDefault="00A44FBD" w:rsidP="009659EB">
      <w:pPr>
        <w:jc w:val="center"/>
        <w:rPr>
          <w:ins w:id="1" w:author="LIN, Yufeng" w:date="2021-09-21T14:28:00Z"/>
          <w:sz w:val="32"/>
          <w:szCs w:val="32"/>
        </w:rPr>
      </w:pPr>
      <w:ins w:id="2" w:author="LIN, Yufeng" w:date="2021-09-21T14:29:00Z">
        <w:r w:rsidRPr="009659EB">
          <w:rPr>
            <w:b/>
            <w:bCs/>
            <w:sz w:val="32"/>
            <w:szCs w:val="32"/>
          </w:rPr>
          <w:t xml:space="preserve">Multi-cohort fecal metagenomic analysis reveals the carcinogenic potential of Aspergillus rambellii and the altered </w:t>
        </w:r>
      </w:ins>
      <w:ins w:id="3" w:author="LIN, Yufeng" w:date="2021-09-28T13:00:00Z">
        <w:r w:rsidR="00E06A91">
          <w:rPr>
            <w:b/>
            <w:bCs/>
            <w:sz w:val="32"/>
            <w:szCs w:val="32"/>
          </w:rPr>
          <w:t>fungal</w:t>
        </w:r>
      </w:ins>
      <w:ins w:id="4" w:author="LIN, Yufeng" w:date="2021-09-21T14:29:00Z">
        <w:r w:rsidRPr="009659EB">
          <w:rPr>
            <w:b/>
            <w:bCs/>
            <w:sz w:val="32"/>
            <w:szCs w:val="32"/>
          </w:rPr>
          <w:t xml:space="preserve"> signatures in colorectal cancer</w:t>
        </w:r>
      </w:ins>
    </w:p>
    <w:p w14:paraId="712F46EF" w14:textId="2A8D80CF" w:rsidR="00192D58" w:rsidRPr="00790445" w:rsidRDefault="00D9531B">
      <w:pPr>
        <w:pStyle w:val="title10831"/>
      </w:pPr>
      <w:r w:rsidRPr="00790445">
        <w:t>Introduction</w:t>
      </w:r>
    </w:p>
    <w:p w14:paraId="0176534B" w14:textId="1E0BB2DB" w:rsidR="006E146A" w:rsidDel="00F61633" w:rsidRDefault="00D9531B" w:rsidP="00790445">
      <w:pPr>
        <w:rPr>
          <w:del w:id="5"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6"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7" w:author="Thomas Kwong" w:date="2021-09-12T13:01:00Z">
        <w:r w:rsidR="00E46F05" w:rsidRPr="00790445">
          <w:rPr>
            <w:rFonts w:ascii="Times New Roman" w:hAnsi="Times New Roman" w:cs="Times New Roman"/>
            <w:sz w:val="22"/>
          </w:rPr>
          <w:t xml:space="preserve"> has </w:t>
        </w:r>
      </w:ins>
      <w:del w:id="8"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9" w:author="Thomas Kwong" w:date="2021-09-22T17:26:00Z">
        <w:r w:rsidR="009659EB">
          <w:rPr>
            <w:rFonts w:ascii="Times New Roman" w:hAnsi="Times New Roman" w:cs="Times New Roman"/>
            <w:sz w:val="22"/>
          </w:rPr>
          <w:t xml:space="preserve"> </w:t>
        </w:r>
      </w:ins>
      <w:ins w:id="10" w:author="Thomas Kwong" w:date="2021-09-22T17:27:00Z">
        <w:r w:rsidR="009659EB" w:rsidRPr="00790445">
          <w:rPr>
            <w:rFonts w:ascii="Times New Roman" w:hAnsi="Times New Roman" w:cs="Times New Roman"/>
            <w:sz w:val="22"/>
          </w:rPr>
          <w:t xml:space="preserve">globally </w:t>
        </w:r>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11" w:author="Thomas Kwong" w:date="2021-09-12T13:26:00Z">
        <w:r w:rsidRPr="00790445" w:rsidDel="005165C0">
          <w:rPr>
            <w:rFonts w:ascii="Times New Roman" w:hAnsi="Times New Roman" w:cs="Times New Roman"/>
            <w:sz w:val="22"/>
          </w:rPr>
          <w:delText xml:space="preserve"> </w:delText>
        </w:r>
        <w:commentRangeStart w:id="12"/>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12"/>
        <w:r w:rsidR="00E46F05" w:rsidRPr="00790445" w:rsidDel="005165C0">
          <w:rPr>
            <w:rStyle w:val="CommentReference"/>
            <w:rFonts w:ascii="Times New Roman" w:hAnsi="Times New Roman" w:cs="Times New Roman"/>
            <w:sz w:val="22"/>
            <w:szCs w:val="22"/>
          </w:rPr>
          <w:commentReference w:id="12"/>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3" w:author="Thomas Kwong" w:date="2021-09-12T13:04:00Z">
        <w:r w:rsidRPr="00790445" w:rsidDel="00E46F05">
          <w:rPr>
            <w:rFonts w:ascii="Times New Roman" w:hAnsi="Times New Roman" w:cs="Times New Roman"/>
            <w:sz w:val="22"/>
          </w:rPr>
          <w:delText>More seriously, the annual worldwide occurrence rate of</w:delText>
        </w:r>
      </w:del>
      <w:ins w:id="14" w:author="Thomas Kwong" w:date="2021-09-12T13:04:00Z">
        <w:r w:rsidR="00E46F05" w:rsidRPr="00790445">
          <w:rPr>
            <w:rFonts w:ascii="Times New Roman" w:hAnsi="Times New Roman" w:cs="Times New Roman"/>
            <w:sz w:val="22"/>
          </w:rPr>
          <w:t xml:space="preserve">It is estimated </w:t>
        </w:r>
      </w:ins>
      <w:del w:id="15" w:author="Thomas Kwong" w:date="2021-09-12T13:04:00Z">
        <w:r w:rsidRPr="00790445" w:rsidDel="00E46F05">
          <w:rPr>
            <w:rFonts w:ascii="Times New Roman" w:hAnsi="Times New Roman" w:cs="Times New Roman"/>
            <w:sz w:val="22"/>
          </w:rPr>
          <w:delText xml:space="preserve"> </w:delText>
        </w:r>
      </w:del>
      <w:ins w:id="16"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7" w:author="Thomas Kwong" w:date="2021-09-12T13:04:00Z">
        <w:r w:rsidR="00E46F05" w:rsidRPr="00790445">
          <w:rPr>
            <w:rFonts w:ascii="Times New Roman" w:hAnsi="Times New Roman" w:cs="Times New Roman"/>
            <w:sz w:val="22"/>
          </w:rPr>
          <w:t xml:space="preserve"> occurrence </w:t>
        </w:r>
      </w:ins>
      <w:del w:id="18" w:author="Thomas Kwong" w:date="2021-09-12T13:04:00Z">
        <w:r w:rsidRPr="00790445" w:rsidDel="00E46F05">
          <w:rPr>
            <w:rFonts w:ascii="Times New Roman" w:hAnsi="Times New Roman" w:cs="Times New Roman"/>
            <w:sz w:val="22"/>
          </w:rPr>
          <w:delText xml:space="preserve"> is estimated to</w:delText>
        </w:r>
      </w:del>
      <w:ins w:id="19"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20" w:author="Thomas Kwong" w:date="2021-09-12T13:05:00Z">
        <w:r w:rsidR="00E46F05" w:rsidRPr="00790445">
          <w:rPr>
            <w:rFonts w:ascii="Times New Roman" w:hAnsi="Times New Roman" w:cs="Times New Roman"/>
            <w:sz w:val="22"/>
          </w:rPr>
          <w:t xml:space="preserve"> over</w:t>
        </w:r>
      </w:ins>
      <w:del w:id="21" w:author="Thomas Kwong" w:date="2021-09-12T13:05:00Z">
        <w:r w:rsidRPr="00790445" w:rsidDel="00E46F05">
          <w:rPr>
            <w:rFonts w:ascii="Times New Roman" w:hAnsi="Times New Roman" w:cs="Times New Roman"/>
            <w:sz w:val="22"/>
          </w:rPr>
          <w:delText xml:space="preserve"> more than </w:delText>
        </w:r>
      </w:del>
      <w:ins w:id="22"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3" w:author="Thomas Kwong" w:date="2021-09-12T13:05:00Z">
        <w:r w:rsidR="00E46F05" w:rsidRPr="00790445">
          <w:rPr>
            <w:rFonts w:ascii="Times New Roman" w:hAnsi="Times New Roman" w:cs="Times New Roman"/>
            <w:sz w:val="22"/>
          </w:rPr>
          <w:t xml:space="preserve">in </w:t>
        </w:r>
      </w:ins>
      <w:del w:id="24"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5" w:author="Thomas Kwong" w:date="2021-09-12T13:11:00Z">
        <w:r w:rsidR="00B01273" w:rsidRPr="00790445">
          <w:rPr>
            <w:rFonts w:ascii="Times New Roman" w:hAnsi="Times New Roman" w:cs="Times New Roman"/>
            <w:sz w:val="22"/>
          </w:rPr>
          <w:t>Interestingly, s</w:t>
        </w:r>
      </w:ins>
      <w:del w:id="26" w:author="Thomas Kwong" w:date="2021-09-12T13:06:00Z">
        <w:r w:rsidRPr="00790445" w:rsidDel="00E46F05">
          <w:rPr>
            <w:rFonts w:ascii="Times New Roman" w:hAnsi="Times New Roman" w:cs="Times New Roman"/>
            <w:sz w:val="22"/>
          </w:rPr>
          <w:delText>As opposed to hereditary CRCs, s</w:delText>
        </w:r>
      </w:del>
      <w:del w:id="27" w:author="Thomas Kwong" w:date="2021-09-12T13:11:00Z">
        <w:r w:rsidRPr="00790445" w:rsidDel="00B01273">
          <w:rPr>
            <w:rFonts w:ascii="Times New Roman" w:hAnsi="Times New Roman" w:cs="Times New Roman"/>
            <w:sz w:val="22"/>
          </w:rPr>
          <w:delText>poradic</w:delText>
        </w:r>
      </w:del>
      <w:ins w:id="28"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29" w:author="Thomas Kwong" w:date="2021-09-22T17:28:00Z">
        <w:r w:rsidR="009659EB">
          <w:rPr>
            <w:rFonts w:ascii="Times New Roman" w:hAnsi="Times New Roman" w:cs="Times New Roman"/>
            <w:sz w:val="22"/>
          </w:rPr>
          <w:t>, which</w:t>
        </w:r>
      </w:ins>
      <w:ins w:id="30" w:author="Thomas Kwong" w:date="2021-09-12T13:11:00Z">
        <w:r w:rsidR="00B01273" w:rsidRPr="00790445">
          <w:rPr>
            <w:rFonts w:ascii="Times New Roman" w:hAnsi="Times New Roman" w:cs="Times New Roman"/>
            <w:sz w:val="22"/>
          </w:rPr>
          <w:t xml:space="preserve"> </w:t>
        </w:r>
      </w:ins>
      <w:ins w:id="31"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32" w:author="Thomas Kwong" w:date="2021-09-12T13:11:00Z">
        <w:r w:rsidR="00B01273" w:rsidRPr="00790445">
          <w:rPr>
            <w:rFonts w:ascii="Times New Roman" w:hAnsi="Times New Roman" w:cs="Times New Roman"/>
            <w:sz w:val="22"/>
          </w:rPr>
          <w:t>CRC</w:t>
        </w:r>
      </w:ins>
      <w:del w:id="33" w:author="Thomas Kwong" w:date="2021-09-12T13:11:00Z">
        <w:r w:rsidRPr="00790445" w:rsidDel="00B01273">
          <w:rPr>
            <w:rFonts w:ascii="Times New Roman" w:hAnsi="Times New Roman" w:cs="Times New Roman"/>
            <w:sz w:val="22"/>
          </w:rPr>
          <w:delText xml:space="preserve"> </w:delText>
        </w:r>
      </w:del>
      <w:ins w:id="34"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5"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6" w:author="Thomas Kwong" w:date="2021-09-12T13:12:00Z">
        <w:r w:rsidR="00B01273" w:rsidRPr="00790445">
          <w:rPr>
            <w:rFonts w:ascii="Times New Roman" w:hAnsi="Times New Roman" w:cs="Times New Roman"/>
            <w:sz w:val="22"/>
          </w:rPr>
          <w:t>,</w:t>
        </w:r>
      </w:ins>
      <w:ins w:id="37" w:author="Thomas Kwong" w:date="2021-09-12T13:13:00Z">
        <w:r w:rsidR="00B01273" w:rsidRPr="00790445">
          <w:rPr>
            <w:rFonts w:ascii="Times New Roman" w:hAnsi="Times New Roman" w:cs="Times New Roman"/>
            <w:sz w:val="22"/>
          </w:rPr>
          <w:t xml:space="preserve"> implying the importance of environmental factors</w:t>
        </w:r>
      </w:ins>
      <w:ins w:id="38" w:author="Thomas Kwong" w:date="2021-09-12T13:20:00Z">
        <w:r w:rsidR="00543629" w:rsidRPr="00790445">
          <w:rPr>
            <w:rFonts w:ascii="Times New Roman" w:hAnsi="Times New Roman" w:cs="Times New Roman"/>
            <w:sz w:val="22"/>
          </w:rPr>
          <w:t xml:space="preserve"> in CRC pathogenesis</w:t>
        </w:r>
      </w:ins>
      <w:del w:id="39" w:author="Thomas Kwong" w:date="2021-09-12T13:11:00Z">
        <w:r w:rsidRPr="00790445" w:rsidDel="00B01273">
          <w:rPr>
            <w:rFonts w:ascii="Times New Roman" w:hAnsi="Times New Roman" w:cs="Times New Roman"/>
            <w:sz w:val="22"/>
          </w:rPr>
          <w:delText xml:space="preserve"> </w:delText>
        </w:r>
      </w:del>
      <w:del w:id="40" w:author="Thomas Kwong" w:date="2021-09-12T13:06:00Z">
        <w:r w:rsidRPr="00790445" w:rsidDel="00E46F05">
          <w:rPr>
            <w:rFonts w:ascii="Times New Roman" w:hAnsi="Times New Roman" w:cs="Times New Roman"/>
            <w:sz w:val="22"/>
          </w:rPr>
          <w:delText xml:space="preserve">and </w:delText>
        </w:r>
      </w:del>
      <w:del w:id="41"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42" w:author="Thomas Kwong" w:date="2021-09-22T17:30:00Z">
        <w:r w:rsidR="009659EB">
          <w:rPr>
            <w:rFonts w:ascii="Times New Roman" w:hAnsi="Times New Roman" w:cs="Times New Roman"/>
            <w:sz w:val="22"/>
          </w:rPr>
          <w:t xml:space="preserve"> The gut microbiome </w:t>
        </w:r>
      </w:ins>
      <w:del w:id="43" w:author="Thomas Kwong" w:date="2021-09-22T17:29:00Z">
        <w:r w:rsidR="002F5B96" w:rsidRPr="00790445" w:rsidDel="009659EB">
          <w:rPr>
            <w:rFonts w:ascii="Times New Roman" w:hAnsi="Times New Roman" w:cs="Times New Roman"/>
            <w:sz w:val="22"/>
          </w:rPr>
          <w:delText xml:space="preserve"> </w:delText>
        </w:r>
      </w:del>
      <w:del w:id="44" w:author="Thomas Kwong" w:date="2021-09-12T13:36:00Z">
        <w:r w:rsidR="006E146A" w:rsidDel="006E146A">
          <w:rPr>
            <w:rFonts w:ascii="Times New Roman" w:hAnsi="Times New Roman" w:cs="Times New Roman"/>
            <w:sz w:val="22"/>
          </w:rPr>
          <w:delText>T</w:delText>
        </w:r>
      </w:del>
      <w:ins w:id="45" w:author="Thomas Kwong" w:date="2021-09-12T13:37:00Z">
        <w:r w:rsidR="006E146A" w:rsidRPr="00790445">
          <w:rPr>
            <w:rFonts w:ascii="Times New Roman" w:hAnsi="Times New Roman" w:cs="Times New Roman"/>
            <w:sz w:val="22"/>
          </w:rPr>
          <w:t>provid</w:t>
        </w:r>
      </w:ins>
      <w:ins w:id="46" w:author="Thomas Kwong" w:date="2021-09-22T17:32:00Z">
        <w:r w:rsidR="009B08A0">
          <w:rPr>
            <w:rFonts w:ascii="Times New Roman" w:hAnsi="Times New Roman" w:cs="Times New Roman"/>
            <w:sz w:val="22"/>
          </w:rPr>
          <w:t>es</w:t>
        </w:r>
      </w:ins>
      <w:ins w:id="47" w:author="Thomas Kwong" w:date="2021-09-12T13:38:00Z">
        <w:r w:rsidR="006E146A" w:rsidRPr="00D7106E">
          <w:rPr>
            <w:rFonts w:ascii="Times New Roman" w:hAnsi="Times New Roman" w:cs="Times New Roman"/>
            <w:sz w:val="22"/>
          </w:rPr>
          <w:t xml:space="preserve"> numerous essential </w:t>
        </w:r>
      </w:ins>
      <w:ins w:id="48" w:author="Thomas Kwong" w:date="2021-09-12T13:37:00Z">
        <w:r w:rsidR="006E146A" w:rsidRPr="00D7106E">
          <w:rPr>
            <w:rFonts w:ascii="Times New Roman" w:hAnsi="Times New Roman" w:cs="Times New Roman"/>
            <w:sz w:val="22"/>
          </w:rPr>
          <w:t>metabolic and physiological functions</w:t>
        </w:r>
      </w:ins>
      <w:ins w:id="49"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ins>
      <w:ins w:id="50" w:author="Thomas Kwong" w:date="2021-09-12T15:47:00Z">
        <w:r w:rsidR="00F61633" w:rsidRPr="009659EB">
          <w:rPr>
            <w:rFonts w:ascii="Times New Roman" w:hAnsi="Times New Roman" w:cs="Times New Roman"/>
          </w:rPr>
          <w:t xml:space="preserve">of </w:t>
        </w:r>
      </w:ins>
      <w:ins w:id="51" w:author="Thomas Kwong" w:date="2021-09-12T13:39:00Z">
        <w:r w:rsidR="006E146A" w:rsidRPr="009659EB">
          <w:rPr>
            <w:rFonts w:ascii="Times New Roman" w:hAnsi="Times New Roman" w:cs="Times New Roman"/>
          </w:rPr>
          <w:t>our immune system</w:t>
        </w:r>
      </w:ins>
      <w:ins w:id="52"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53"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54" w:author="Thomas Kwong" w:date="2021-09-12T13:37:00Z">
        <w:r w:rsidR="006E146A" w:rsidRPr="00790445">
          <w:rPr>
            <w:rFonts w:ascii="Times New Roman" w:hAnsi="Times New Roman" w:cs="Times New Roman"/>
            <w:sz w:val="22"/>
          </w:rPr>
          <w:fldChar w:fldCharType="end"/>
        </w:r>
      </w:ins>
      <w:ins w:id="55"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56" w:author="Thomas Kwong" w:date="2021-09-12T13:40:00Z"/>
          <w:rFonts w:ascii="Times New Roman" w:hAnsi="Times New Roman" w:cs="Times New Roman"/>
          <w:sz w:val="22"/>
        </w:rPr>
      </w:pPr>
    </w:p>
    <w:p w14:paraId="747D086D" w14:textId="6190C487" w:rsidR="00FC2A07" w:rsidRDefault="00B01273" w:rsidP="00790445">
      <w:pPr>
        <w:rPr>
          <w:ins w:id="57" w:author="Thomas Kwong" w:date="2021-09-12T16:05:00Z"/>
          <w:rFonts w:ascii="Times New Roman" w:hAnsi="Times New Roman" w:cs="Times New Roman"/>
          <w:sz w:val="22"/>
        </w:rPr>
      </w:pPr>
      <w:ins w:id="58" w:author="Thomas Kwong" w:date="2021-09-12T13:15:00Z">
        <w:r w:rsidRPr="00790445">
          <w:rPr>
            <w:rFonts w:ascii="Times New Roman" w:hAnsi="Times New Roman" w:cs="Times New Roman"/>
            <w:sz w:val="22"/>
          </w:rPr>
          <w:t xml:space="preserve">Recent </w:t>
        </w:r>
      </w:ins>
      <w:ins w:id="59" w:author="Thomas Kwong" w:date="2021-09-12T13:16:00Z">
        <w:r w:rsidRPr="00790445">
          <w:rPr>
            <w:rFonts w:ascii="Times New Roman" w:hAnsi="Times New Roman" w:cs="Times New Roman"/>
            <w:sz w:val="22"/>
          </w:rPr>
          <w:t xml:space="preserve">studies have demonstrated the </w:t>
        </w:r>
      </w:ins>
      <w:ins w:id="60" w:author="Thomas Kwong" w:date="2021-09-12T13:22:00Z">
        <w:r w:rsidR="005165C0" w:rsidRPr="00790445">
          <w:rPr>
            <w:rFonts w:ascii="Times New Roman" w:hAnsi="Times New Roman" w:cs="Times New Roman"/>
            <w:sz w:val="22"/>
          </w:rPr>
          <w:t xml:space="preserve">link between the </w:t>
        </w:r>
      </w:ins>
      <w:ins w:id="61" w:author="Thomas Kwong" w:date="2021-09-12T13:16:00Z">
        <w:r w:rsidRPr="00790445">
          <w:rPr>
            <w:rFonts w:ascii="Times New Roman" w:hAnsi="Times New Roman" w:cs="Times New Roman"/>
            <w:sz w:val="22"/>
          </w:rPr>
          <w:t>g</w:t>
        </w:r>
      </w:ins>
      <w:ins w:id="62" w:author="Thomas Kwong" w:date="2021-09-12T13:13:00Z">
        <w:r w:rsidRPr="00790445">
          <w:rPr>
            <w:rFonts w:ascii="Times New Roman" w:hAnsi="Times New Roman" w:cs="Times New Roman"/>
            <w:sz w:val="22"/>
          </w:rPr>
          <w:t>ut microbiota alter</w:t>
        </w:r>
      </w:ins>
      <w:ins w:id="63" w:author="Thomas Kwong" w:date="2021-09-12T13:23:00Z">
        <w:r w:rsidR="005165C0" w:rsidRPr="00790445">
          <w:rPr>
            <w:rFonts w:ascii="Times New Roman" w:hAnsi="Times New Roman" w:cs="Times New Roman"/>
            <w:sz w:val="22"/>
          </w:rPr>
          <w:t xml:space="preserve">ation and </w:t>
        </w:r>
      </w:ins>
      <w:ins w:id="64" w:author="Thomas Kwong" w:date="2021-09-12T13:13:00Z">
        <w:r w:rsidRPr="00790445">
          <w:rPr>
            <w:rFonts w:ascii="Times New Roman" w:hAnsi="Times New Roman" w:cs="Times New Roman"/>
            <w:sz w:val="22"/>
          </w:rPr>
          <w:t>CR</w:t>
        </w:r>
      </w:ins>
      <w:ins w:id="65"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66" w:author="Thomas Kwong" w:date="2021-09-12T13:14:00Z">
        <w:r w:rsidR="00F444BB" w:rsidRPr="00790445" w:rsidDel="00B01273">
          <w:rPr>
            <w:rFonts w:ascii="Times New Roman" w:hAnsi="Times New Roman" w:cs="Times New Roman"/>
            <w:sz w:val="22"/>
          </w:rPr>
          <w:delText>T</w:delText>
        </w:r>
      </w:del>
      <w:ins w:id="67" w:author="Thomas Kwong" w:date="2021-09-12T13:14:00Z">
        <w:r w:rsidRPr="00790445">
          <w:rPr>
            <w:rFonts w:ascii="Times New Roman" w:hAnsi="Times New Roman" w:cs="Times New Roman"/>
            <w:sz w:val="22"/>
          </w:rPr>
          <w:t>.</w:t>
        </w:r>
      </w:ins>
      <w:del w:id="68"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69"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w:t>
        </w:r>
        <w:commentRangeStart w:id="70"/>
        <w:commentRangeStart w:id="71"/>
        <w:r w:rsidR="00D7106E">
          <w:rPr>
            <w:rFonts w:ascii="Times New Roman" w:hAnsi="Times New Roman" w:cs="Times New Roman"/>
            <w:sz w:val="22"/>
          </w:rPr>
          <w:t xml:space="preserve">promoted glycolysis and oncogenesis </w:t>
        </w:r>
      </w:ins>
      <w:ins w:id="72" w:author="Thomas Kwong" w:date="2021-09-22T18:11:00Z">
        <w:r w:rsidR="00752EF5">
          <w:rPr>
            <w:rFonts w:ascii="Times New Roman" w:hAnsi="Times New Roman" w:cs="Times New Roman"/>
            <w:sz w:val="22"/>
          </w:rPr>
          <w:t xml:space="preserve">of </w:t>
        </w:r>
      </w:ins>
      <w:ins w:id="73" w:author="LIN, Yufeng" w:date="2021-09-20T19:02:00Z">
        <w:r w:rsidR="00D7106E">
          <w:rPr>
            <w:rFonts w:ascii="Times New Roman" w:hAnsi="Times New Roman" w:cs="Times New Roman"/>
            <w:sz w:val="22"/>
          </w:rPr>
          <w:t xml:space="preserve">CRC </w:t>
        </w:r>
      </w:ins>
      <w:commentRangeEnd w:id="70"/>
      <w:r w:rsidR="00752EF5">
        <w:rPr>
          <w:rStyle w:val="CommentReference"/>
        </w:rPr>
        <w:commentReference w:id="70"/>
      </w:r>
      <w:commentRangeEnd w:id="71"/>
      <w:r w:rsidR="00752EF5">
        <w:rPr>
          <w:rStyle w:val="CommentReference"/>
        </w:rPr>
        <w:commentReference w:id="71"/>
      </w:r>
      <w:ins w:id="74" w:author="LIN, Yufeng" w:date="2021-09-20T19:02:00Z">
        <w:r w:rsidR="00D7106E">
          <w:rPr>
            <w:rFonts w:ascii="Times New Roman" w:hAnsi="Times New Roman" w:cs="Times New Roman"/>
            <w:sz w:val="22"/>
          </w:rPr>
          <w:t xml:space="preserve">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75"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76"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77"/>
      <w:commentRangeEnd w:id="77"/>
      <w:r w:rsidR="00F61633">
        <w:rPr>
          <w:rStyle w:val="CommentReference"/>
        </w:rPr>
        <w:commentReference w:id="77"/>
      </w:r>
      <w:commentRangeStart w:id="78"/>
      <w:commentRangeStart w:id="79"/>
      <w:ins w:id="80"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81" w:author="Thomas Kwong" w:date="2021-09-22T17:34:00Z">
        <w:r w:rsidR="009B08A0">
          <w:rPr>
            <w:rFonts w:ascii="Times New Roman" w:hAnsi="Times New Roman" w:cs="Times New Roman"/>
            <w:sz w:val="22"/>
          </w:rPr>
          <w:t xml:space="preserve"> </w:t>
        </w:r>
      </w:ins>
      <w:ins w:id="82" w:author="Thomas Kwong" w:date="2021-09-12T15:54:00Z">
        <w:r w:rsidR="00F61633" w:rsidRPr="00790445">
          <w:rPr>
            <w:rFonts w:ascii="Times New Roman" w:hAnsi="Times New Roman" w:cs="Times New Roman"/>
            <w:sz w:val="22"/>
          </w:rPr>
          <w:t xml:space="preserve">with </w:t>
        </w:r>
        <w:commentRangeStart w:id="83"/>
        <w:commentRangeStart w:id="84"/>
        <w:r w:rsidR="00F61633" w:rsidRPr="00790445">
          <w:rPr>
            <w:rFonts w:ascii="Times New Roman" w:hAnsi="Times New Roman" w:cs="Times New Roman"/>
            <w:sz w:val="22"/>
          </w:rPr>
          <w:t xml:space="preserve">approximately 1,000 </w:t>
        </w:r>
        <w:commentRangeEnd w:id="83"/>
        <w:r w:rsidR="00F61633">
          <w:rPr>
            <w:rStyle w:val="CommentReference"/>
          </w:rPr>
          <w:commentReference w:id="83"/>
        </w:r>
      </w:ins>
      <w:commentRangeEnd w:id="84"/>
      <w:r w:rsidR="00422C33">
        <w:rPr>
          <w:rStyle w:val="CommentReference"/>
        </w:rPr>
        <w:commentReference w:id="84"/>
      </w:r>
      <w:ins w:id="85"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86" w:author="Thomas Kwong" w:date="2021-09-12T15:55:00Z">
        <w:r w:rsidR="00D9531B" w:rsidRPr="00790445" w:rsidDel="00F61633">
          <w:rPr>
            <w:rFonts w:ascii="Times New Roman" w:hAnsi="Times New Roman" w:cs="Times New Roman"/>
            <w:sz w:val="22"/>
          </w:rPr>
          <w:delText xml:space="preserve">also </w:delText>
        </w:r>
      </w:del>
      <w:del w:id="87" w:author="Thomas Kwong" w:date="2021-09-22T18:13:00Z">
        <w:r w:rsidR="00D9531B" w:rsidRPr="00790445" w:rsidDel="00752EF5">
          <w:rPr>
            <w:rFonts w:ascii="Times New Roman" w:hAnsi="Times New Roman" w:cs="Times New Roman"/>
            <w:sz w:val="22"/>
          </w:rPr>
          <w:delText>reported</w:delText>
        </w:r>
      </w:del>
      <w:ins w:id="88"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89"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90" w:author="LIN, Yufeng" w:date="2021-09-20T19:17:00Z">
        <w:r w:rsidR="004266AF" w:rsidRPr="00581C0A">
          <w:rPr>
            <w:rFonts w:ascii="Times New Roman" w:hAnsi="Times New Roman" w:cs="Times New Roman"/>
            <w:sz w:val="22"/>
          </w:rPr>
          <w:t xml:space="preserve"> </w:t>
        </w:r>
        <w:del w:id="91" w:author="Thomas Kwong" w:date="2021-09-22T17:36:00Z">
          <w:r w:rsidR="004266AF" w:rsidRPr="00581C0A" w:rsidDel="009B08A0">
            <w:rPr>
              <w:rFonts w:ascii="Times New Roman" w:hAnsi="Times New Roman" w:cs="Times New Roman"/>
              <w:sz w:val="22"/>
            </w:rPr>
            <w:delText>or microbial genes</w:delText>
          </w:r>
        </w:del>
      </w:ins>
      <w:del w:id="92"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93"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94"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95"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96"/>
      <w:r w:rsidR="00D9531B" w:rsidRPr="00790445">
        <w:rPr>
          <w:rFonts w:ascii="Times New Roman" w:hAnsi="Times New Roman" w:cs="Times New Roman"/>
          <w:sz w:val="22"/>
        </w:rPr>
        <w:t>association between the gut microbiome and choline degradatio</w:t>
      </w:r>
      <w:ins w:id="97" w:author="Thomas Kwong" w:date="2021-09-12T15:56:00Z">
        <w:r w:rsidR="00F61633">
          <w:rPr>
            <w:rFonts w:ascii="Times New Roman" w:hAnsi="Times New Roman" w:cs="Times New Roman"/>
            <w:sz w:val="22"/>
          </w:rPr>
          <w:t>n</w:t>
        </w:r>
        <w:commentRangeEnd w:id="78"/>
        <w:r w:rsidR="00FC2A07">
          <w:rPr>
            <w:rStyle w:val="CommentReference"/>
          </w:rPr>
          <w:commentReference w:id="78"/>
        </w:r>
      </w:ins>
      <w:commentRangeEnd w:id="79"/>
      <w:r w:rsidR="00AC6DD3">
        <w:rPr>
          <w:rStyle w:val="CommentReference"/>
        </w:rPr>
        <w:commentReference w:id="79"/>
      </w:r>
      <w:ins w:id="98"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99"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100" w:author="LIN, Yufeng" w:date="2021-09-20T19:15:00Z">
        <w:r w:rsidR="000B77CA" w:rsidRPr="00581C0A">
          <w:rPr>
            <w:rFonts w:ascii="Times New Roman" w:hAnsi="Times New Roman" w:cs="Times New Roman"/>
            <w:strike/>
            <w:sz w:val="22"/>
          </w:rPr>
          <w:fldChar w:fldCharType="end"/>
        </w:r>
      </w:ins>
      <w:commentRangeEnd w:id="96"/>
      <w:r w:rsidR="009B08A0">
        <w:rPr>
          <w:rStyle w:val="CommentReference"/>
        </w:rPr>
        <w:commentReference w:id="96"/>
      </w:r>
      <w:del w:id="101" w:author="Thomas Kwong" w:date="2021-09-12T15:55:00Z">
        <w:r w:rsidR="00D9531B" w:rsidRPr="00790445" w:rsidDel="00F61633">
          <w:rPr>
            <w:rFonts w:ascii="Times New Roman" w:hAnsi="Times New Roman" w:cs="Times New Roman"/>
            <w:sz w:val="22"/>
          </w:rPr>
          <w:delText>n, respectively, through the</w:delText>
        </w:r>
      </w:del>
      <w:del w:id="102"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3" w:author="Thomas Kwong" w:date="2021-09-12T15:59:00Z">
        <w:r w:rsidR="00FC2A07">
          <w:rPr>
            <w:rFonts w:ascii="Times New Roman" w:hAnsi="Times New Roman" w:cs="Times New Roman"/>
            <w:sz w:val="22"/>
          </w:rPr>
          <w:t xml:space="preserve"> </w:t>
        </w:r>
      </w:ins>
    </w:p>
    <w:p w14:paraId="56902956" w14:textId="0F38798C" w:rsidR="00D9531B" w:rsidRPr="00790445" w:rsidRDefault="00FC2A07" w:rsidP="00790445">
      <w:pPr>
        <w:rPr>
          <w:rFonts w:ascii="Times New Roman" w:hAnsi="Times New Roman" w:cs="Times New Roman"/>
          <w:sz w:val="22"/>
        </w:rPr>
      </w:pPr>
      <w:ins w:id="104"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05" w:author="Thomas Kwong" w:date="2021-09-12T16:00:00Z">
        <w:r w:rsidRPr="009659EB">
          <w:rPr>
            <w:rFonts w:ascii="Times New Roman" w:hAnsi="Times New Roman" w:cs="Times New Roman"/>
          </w:rPr>
          <w:t xml:space="preserve">gut microbiome </w:t>
        </w:r>
      </w:ins>
      <w:ins w:id="106" w:author="Thomas Kwong" w:date="2021-09-12T16:01:00Z">
        <w:r w:rsidRPr="009659EB">
          <w:rPr>
            <w:rFonts w:ascii="Times New Roman" w:hAnsi="Times New Roman" w:cs="Times New Roman"/>
          </w:rPr>
          <w:t xml:space="preserve">are composed of </w:t>
        </w:r>
      </w:ins>
      <w:ins w:id="107" w:author="Thomas Kwong" w:date="2021-09-12T15:59:00Z">
        <w:r w:rsidRPr="009659EB">
          <w:rPr>
            <w:rFonts w:ascii="Times New Roman" w:hAnsi="Times New Roman" w:cs="Times New Roman"/>
          </w:rPr>
          <w:t>bacteria</w:t>
        </w:r>
      </w:ins>
      <w:ins w:id="108" w:author="Thomas Kwong" w:date="2021-09-12T16:01:00Z">
        <w:r w:rsidRPr="009659EB">
          <w:rPr>
            <w:rFonts w:ascii="Times New Roman" w:hAnsi="Times New Roman" w:cs="Times New Roman"/>
          </w:rPr>
          <w:t xml:space="preserve">, </w:t>
        </w:r>
      </w:ins>
      <w:del w:id="109" w:author="Thomas Kwong" w:date="2021-09-12T16:02:00Z">
        <w:r w:rsidR="00D9531B" w:rsidRPr="00FA0AD4" w:rsidDel="00FC2A07">
          <w:rPr>
            <w:rFonts w:ascii="Times New Roman" w:hAnsi="Times New Roman" w:cs="Times New Roman"/>
            <w:sz w:val="22"/>
          </w:rPr>
          <w:delText xml:space="preserve"> </w:delText>
        </w:r>
      </w:del>
      <w:moveToRangeStart w:id="110" w:author="Thomas Kwong" w:date="2021-09-12T16:01:00Z" w:name="move82354923"/>
      <w:moveTo w:id="111" w:author="Thomas Kwong" w:date="2021-09-12T16:01:00Z">
        <w:del w:id="112" w:author="Thomas Kwong" w:date="2021-09-12T16:02:00Z">
          <w:r w:rsidRPr="00FA0AD4" w:rsidDel="00FC2A07">
            <w:rPr>
              <w:rFonts w:ascii="Times New Roman" w:hAnsi="Times New Roman" w:cs="Times New Roman"/>
              <w:sz w:val="22"/>
              <w:lang w:eastAsia="zh-HK"/>
            </w:rPr>
            <w:delText>T</w:delText>
          </w:r>
        </w:del>
        <w:del w:id="113"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14" w:author="Thomas Kwong" w:date="2021-09-12T16:03:00Z">
        <w:r w:rsidRPr="00FA0AD4">
          <w:rPr>
            <w:rFonts w:ascii="Times New Roman" w:hAnsi="Times New Roman" w:cs="Times New Roman"/>
            <w:sz w:val="22"/>
            <w:lang w:eastAsia="zh-HK"/>
          </w:rPr>
          <w:t xml:space="preserve">a </w:t>
        </w:r>
      </w:ins>
      <w:moveTo w:id="115"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16" w:author="Thomas Kwong" w:date="2021-09-12T16:03:00Z">
        <w:r w:rsidRPr="00FA0AD4">
          <w:rPr>
            <w:rFonts w:ascii="Times New Roman" w:hAnsi="Times New Roman" w:cs="Times New Roman"/>
            <w:sz w:val="22"/>
          </w:rPr>
          <w:t>al</w:t>
        </w:r>
      </w:ins>
      <w:moveTo w:id="117" w:author="Thomas Kwong" w:date="2021-09-12T16:01:00Z">
        <w:del w:id="118" w:author="Thomas Kwong" w:date="2021-09-12T16:03:00Z">
          <w:r w:rsidRPr="00FA0AD4" w:rsidDel="00FC2A07">
            <w:rPr>
              <w:rFonts w:ascii="Times New Roman" w:hAnsi="Times New Roman" w:cs="Times New Roman"/>
              <w:sz w:val="22"/>
            </w:rPr>
            <w:delText xml:space="preserve">i </w:delText>
          </w:r>
        </w:del>
      </w:moveTo>
      <w:ins w:id="119" w:author="Thomas Kwong" w:date="2021-09-12T16:03:00Z">
        <w:r w:rsidRPr="00FA0AD4">
          <w:rPr>
            <w:rFonts w:ascii="Times New Roman" w:hAnsi="Times New Roman" w:cs="Times New Roman"/>
            <w:sz w:val="22"/>
          </w:rPr>
          <w:t xml:space="preserve"> composition </w:t>
        </w:r>
      </w:ins>
      <w:ins w:id="120" w:author="Thomas Kwong" w:date="2021-09-12T16:05:00Z">
        <w:r w:rsidRPr="00FA0AD4">
          <w:rPr>
            <w:rFonts w:ascii="Times New Roman" w:hAnsi="Times New Roman" w:cs="Times New Roman"/>
            <w:sz w:val="22"/>
          </w:rPr>
          <w:t xml:space="preserve">had </w:t>
        </w:r>
      </w:ins>
      <w:ins w:id="121" w:author="Thomas Kwong" w:date="2021-09-22T18:14:00Z">
        <w:r w:rsidR="00752EF5">
          <w:rPr>
            <w:rFonts w:ascii="Times New Roman" w:hAnsi="Times New Roman" w:cs="Times New Roman"/>
            <w:sz w:val="22"/>
          </w:rPr>
          <w:t xml:space="preserve">also </w:t>
        </w:r>
      </w:ins>
      <w:ins w:id="122" w:author="Thomas Kwong" w:date="2021-09-12T16:05:00Z">
        <w:r w:rsidRPr="00FA0AD4">
          <w:rPr>
            <w:rFonts w:ascii="Times New Roman" w:hAnsi="Times New Roman" w:cs="Times New Roman"/>
            <w:sz w:val="22"/>
          </w:rPr>
          <w:t xml:space="preserve">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23" w:author="Thomas Kwong" w:date="2021-09-12T16:01:00Z">
        <w:del w:id="124"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25"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26" w:author="Thomas Kwong" w:date="2021-09-12T16:06:00Z">
        <w:r w:rsidRPr="00FA0AD4">
          <w:rPr>
            <w:rFonts w:ascii="Times New Roman" w:hAnsi="Times New Roman" w:cs="Times New Roman"/>
            <w:sz w:val="22"/>
          </w:rPr>
          <w:t>i</w:t>
        </w:r>
      </w:ins>
      <w:moveTo w:id="127" w:author="Thomas Kwong" w:date="2021-09-12T16:01:00Z">
        <w:del w:id="128"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29"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30" w:author="Thomas Kwong" w:date="2021-09-12T16:01:00Z">
        <w:r w:rsidRPr="00422C33">
          <w:rPr>
            <w:rFonts w:ascii="Times New Roman" w:hAnsi="Times New Roman" w:cs="Times New Roman"/>
            <w:sz w:val="22"/>
          </w:rPr>
          <w:t xml:space="preserve"> and liver cirrhosis</w:t>
        </w:r>
      </w:moveTo>
      <w:ins w:id="131"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32" w:author="Thomas Kwong" w:date="2021-09-12T16:01:00Z">
        <w:del w:id="133"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34" w:author="Thomas Kwong" w:date="2021-09-12T16:10:00Z">
        <w:r w:rsidR="007148B3" w:rsidRPr="00422C33">
          <w:rPr>
            <w:rFonts w:ascii="Times New Roman" w:hAnsi="Times New Roman" w:cs="Times New Roman"/>
            <w:sz w:val="22"/>
          </w:rPr>
          <w:t xml:space="preserve"> </w:t>
        </w:r>
      </w:ins>
      <w:ins w:id="135" w:author="LIN, Yufeng" w:date="2021-09-28T13:05:00Z">
        <w:r w:rsidR="004314C2">
          <w:rPr>
            <w:rFonts w:ascii="Times New Roman" w:hAnsi="Times New Roman" w:cs="Times New Roman"/>
            <w:sz w:val="22"/>
          </w:rPr>
          <w:t>Fungi</w:t>
        </w:r>
      </w:ins>
      <w:ins w:id="136" w:author="LIN, Yufeng" w:date="2021-09-20T19:24:00Z">
        <w:r w:rsidR="00422C33">
          <w:rPr>
            <w:rFonts w:ascii="Times New Roman" w:hAnsi="Times New Roman" w:cs="Times New Roman"/>
            <w:sz w:val="22"/>
          </w:rPr>
          <w:t xml:space="preserve"> could influence the </w:t>
        </w:r>
      </w:ins>
      <w:moveTo w:id="137" w:author="Thomas Kwong" w:date="2021-09-12T16:01:00Z">
        <w:del w:id="138"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39"/>
        <w:commentRangeStart w:id="140"/>
        <w:r w:rsidRPr="00FA0AD4">
          <w:rPr>
            <w:rFonts w:ascii="Times New Roman" w:hAnsi="Times New Roman" w:cs="Times New Roman"/>
            <w:sz w:val="22"/>
          </w:rPr>
          <w:t>immunological responses of the host by dampening or promoting local inflammatory reactions</w:t>
        </w:r>
      </w:moveTo>
      <w:commentRangeEnd w:id="139"/>
      <w:r w:rsidR="007148B3" w:rsidRPr="009659EB">
        <w:rPr>
          <w:rStyle w:val="CommentReference"/>
          <w:rFonts w:ascii="Times New Roman" w:hAnsi="Times New Roman" w:cs="Times New Roman"/>
        </w:rPr>
        <w:commentReference w:id="139"/>
      </w:r>
      <w:commentRangeEnd w:id="140"/>
      <w:r w:rsidR="00AC6DD3">
        <w:rPr>
          <w:rStyle w:val="CommentReference"/>
        </w:rPr>
        <w:commentReference w:id="140"/>
      </w:r>
      <w:ins w:id="141"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42"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43" w:author="Thomas Kwong" w:date="2021-09-12T16:11:00Z">
        <w:r w:rsidR="007148B3" w:rsidRPr="00790445">
          <w:rPr>
            <w:rFonts w:ascii="Times New Roman" w:hAnsi="Times New Roman" w:cs="Times New Roman"/>
            <w:sz w:val="22"/>
          </w:rPr>
          <w:fldChar w:fldCharType="end"/>
        </w:r>
      </w:ins>
      <w:moveTo w:id="144" w:author="Thomas Kwong" w:date="2021-09-12T16:01:00Z">
        <w:r w:rsidRPr="00790445">
          <w:rPr>
            <w:rFonts w:ascii="Times New Roman" w:hAnsi="Times New Roman" w:cs="Times New Roman"/>
            <w:sz w:val="22"/>
          </w:rPr>
          <w:t xml:space="preserve">. </w:t>
        </w:r>
      </w:moveTo>
      <w:ins w:id="145" w:author="LIN, Yufeng" w:date="2021-09-20T19:22:00Z">
        <w:r w:rsidR="00422C33">
          <w:rPr>
            <w:rFonts w:ascii="Times New Roman" w:hAnsi="Times New Roman" w:cs="Times New Roman"/>
            <w:sz w:val="22"/>
          </w:rPr>
          <w:t xml:space="preserve">For instance, the mammalian intestinal </w:t>
        </w:r>
      </w:ins>
      <w:ins w:id="146" w:author="LIN, Yufeng" w:date="2021-09-28T13:00:00Z">
        <w:r w:rsidR="00E06A91">
          <w:rPr>
            <w:rFonts w:ascii="Times New Roman" w:hAnsi="Times New Roman" w:cs="Times New Roman"/>
            <w:sz w:val="22"/>
          </w:rPr>
          <w:t>fungal</w:t>
        </w:r>
      </w:ins>
      <w:ins w:id="147" w:author="LIN, Yufeng" w:date="2021-09-20T19:22:00Z">
        <w:r w:rsidR="00422C33">
          <w:rPr>
            <w:rFonts w:ascii="Times New Roman" w:hAnsi="Times New Roman" w:cs="Times New Roman"/>
            <w:sz w:val="22"/>
          </w:rPr>
          <w:t xml:space="preserve"> community interacts with the immune system through the innate immune receptor </w:t>
        </w:r>
        <w:commentRangeStart w:id="148"/>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148"/>
      <w:r w:rsidR="007C755A">
        <w:rPr>
          <w:rStyle w:val="CommentReference"/>
        </w:rPr>
        <w:commentReference w:id="148"/>
      </w:r>
      <w:ins w:id="149" w:author="LIN, Yufeng" w:date="2021-09-20T19:22:00Z">
        <w:r w:rsidR="00422C33">
          <w:rPr>
            <w:rFonts w:ascii="Times New Roman" w:hAnsi="Times New Roman" w:cs="Times New Roman"/>
            <w:sz w:val="22"/>
          </w:rPr>
          <w:t xml:space="preserve">. </w:t>
        </w:r>
      </w:ins>
      <w:ins w:id="150" w:author="Thomas Kwong" w:date="2021-09-22T17:47:00Z">
        <w:r w:rsidR="007C755A">
          <w:rPr>
            <w:rFonts w:ascii="Times New Roman" w:hAnsi="Times New Roman" w:cs="Times New Roman"/>
            <w:sz w:val="22"/>
          </w:rPr>
          <w:t>T</w:t>
        </w:r>
      </w:ins>
      <w:ins w:id="151" w:author="LIN, Yufeng" w:date="2021-09-20T19:22:00Z">
        <w:del w:id="152"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153" w:author="Thomas Kwong" w:date="2021-09-22T17:47:00Z">
        <w:r w:rsidR="007C755A">
          <w:rPr>
            <w:rFonts w:ascii="Times New Roman" w:hAnsi="Times New Roman" w:cs="Times New Roman"/>
            <w:sz w:val="22"/>
          </w:rPr>
          <w:t>was shown to</w:t>
        </w:r>
      </w:ins>
      <w:ins w:id="154" w:author="LIN, Yufeng" w:date="2021-09-20T19:22:00Z">
        <w:del w:id="155"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156"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157" w:author="Thomas Kwong" w:date="2021-09-22T17:43:00Z">
        <w:r w:rsidR="007C755A">
          <w:rPr>
            <w:rFonts w:ascii="Times New Roman" w:hAnsi="Times New Roman" w:cs="Times New Roman"/>
            <w:sz w:val="22"/>
          </w:rPr>
          <w:t>murine model</w:t>
        </w:r>
      </w:ins>
      <w:ins w:id="158" w:author="LIN, Yufeng" w:date="2021-09-20T19:22:00Z">
        <w:del w:id="159"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160" w:author="Thomas Kwong" w:date="2021-09-22T17:48:00Z">
        <w:r w:rsidR="007C755A">
          <w:rPr>
            <w:rFonts w:ascii="Times New Roman" w:hAnsi="Times New Roman" w:cs="Times New Roman"/>
            <w:sz w:val="22"/>
          </w:rPr>
          <w:t>Therefore, i</w:t>
        </w:r>
      </w:ins>
      <w:commentRangeStart w:id="161"/>
      <w:commentRangeStart w:id="162"/>
      <w:moveTo w:id="163" w:author="Thomas Kwong" w:date="2021-09-12T16:01:00Z">
        <w:del w:id="164" w:author="Thomas Kwong" w:date="2021-09-22T17:44:00Z">
          <w:r w:rsidRPr="00790445" w:rsidDel="007C755A">
            <w:rPr>
              <w:rFonts w:ascii="Times New Roman" w:hAnsi="Times New Roman" w:cs="Times New Roman"/>
              <w:sz w:val="22"/>
            </w:rPr>
            <w:delText xml:space="preserve">With discovering the mechanism </w:delText>
          </w:r>
        </w:del>
      </w:moveTo>
      <w:commentRangeEnd w:id="161"/>
      <w:del w:id="165" w:author="Thomas Kwong" w:date="2021-09-22T17:44:00Z">
        <w:r w:rsidR="007148B3" w:rsidDel="007C755A">
          <w:rPr>
            <w:rStyle w:val="CommentReference"/>
          </w:rPr>
          <w:commentReference w:id="161"/>
        </w:r>
        <w:commentRangeEnd w:id="162"/>
        <w:r w:rsidR="00422C33" w:rsidDel="007C755A">
          <w:rPr>
            <w:rStyle w:val="CommentReference"/>
          </w:rPr>
          <w:commentReference w:id="162"/>
        </w:r>
      </w:del>
      <w:moveTo w:id="166" w:author="Thomas Kwong" w:date="2021-09-12T16:01:00Z">
        <w:del w:id="167"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168" w:author="Thomas Kwong" w:date="2021-09-12T16:24:00Z">
        <w:r w:rsidR="00070C6B">
          <w:rPr>
            <w:rFonts w:ascii="Times New Roman" w:hAnsi="Times New Roman" w:cs="Times New Roman"/>
            <w:sz w:val="22"/>
          </w:rPr>
          <w:t xml:space="preserve">t is apparent that </w:t>
        </w:r>
        <w:del w:id="169" w:author="LIN, Yufeng" w:date="2021-09-28T13:06:00Z">
          <w:r w:rsidR="00070C6B" w:rsidDel="004314C2">
            <w:rPr>
              <w:rFonts w:ascii="Times New Roman" w:hAnsi="Times New Roman" w:cs="Times New Roman"/>
              <w:sz w:val="22"/>
            </w:rPr>
            <w:delText>micro-eukaryotes</w:delText>
          </w:r>
        </w:del>
      </w:ins>
      <w:ins w:id="170" w:author="LIN, Yufeng" w:date="2021-09-28T13:06:00Z">
        <w:r w:rsidR="004314C2">
          <w:rPr>
            <w:rFonts w:ascii="Times New Roman" w:hAnsi="Times New Roman" w:cs="Times New Roman"/>
            <w:sz w:val="22"/>
          </w:rPr>
          <w:t>fungus</w:t>
        </w:r>
      </w:ins>
      <w:ins w:id="171" w:author="Thomas Kwong" w:date="2021-09-12T16:25:00Z">
        <w:r w:rsidR="00070C6B">
          <w:rPr>
            <w:rFonts w:ascii="Times New Roman" w:hAnsi="Times New Roman" w:cs="Times New Roman"/>
            <w:sz w:val="22"/>
          </w:rPr>
          <w:t xml:space="preserve"> is playing a </w:t>
        </w:r>
      </w:ins>
      <w:ins w:id="172" w:author="Thomas Kwong" w:date="2021-09-12T16:22:00Z">
        <w:r w:rsidR="00070C6B">
          <w:rPr>
            <w:rFonts w:ascii="Times New Roman" w:hAnsi="Times New Roman" w:cs="Times New Roman"/>
            <w:sz w:val="22"/>
          </w:rPr>
          <w:t xml:space="preserve">more significant role </w:t>
        </w:r>
      </w:ins>
      <w:moveTo w:id="173" w:author="Thomas Kwong" w:date="2021-09-12T16:01:00Z">
        <w:del w:id="174"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75" w:author="Thomas Kwong" w:date="2021-09-12T16:22:00Z">
        <w:r w:rsidR="00070C6B">
          <w:rPr>
            <w:rFonts w:ascii="Times New Roman" w:hAnsi="Times New Roman" w:cs="Times New Roman"/>
            <w:sz w:val="22"/>
          </w:rPr>
          <w:t>on CRC</w:t>
        </w:r>
      </w:ins>
      <w:ins w:id="176" w:author="Thomas Kwong" w:date="2021-09-12T16:25:00Z">
        <w:r w:rsidR="00070C6B">
          <w:rPr>
            <w:rFonts w:ascii="Times New Roman" w:hAnsi="Times New Roman" w:cs="Times New Roman"/>
            <w:sz w:val="22"/>
          </w:rPr>
          <w:t xml:space="preserve"> development than previously anti</w:t>
        </w:r>
      </w:ins>
      <w:ins w:id="177" w:author="Thomas Kwong" w:date="2021-09-12T16:26:00Z">
        <w:r w:rsidR="00070C6B">
          <w:rPr>
            <w:rFonts w:ascii="Times New Roman" w:hAnsi="Times New Roman" w:cs="Times New Roman"/>
            <w:sz w:val="22"/>
          </w:rPr>
          <w:t>ci</w:t>
        </w:r>
      </w:ins>
      <w:ins w:id="178" w:author="Thomas Kwong" w:date="2021-09-12T16:25:00Z">
        <w:r w:rsidR="00070C6B">
          <w:rPr>
            <w:rFonts w:ascii="Times New Roman" w:hAnsi="Times New Roman" w:cs="Times New Roman"/>
            <w:sz w:val="22"/>
          </w:rPr>
          <w:t>pated</w:t>
        </w:r>
      </w:ins>
      <w:commentRangeStart w:id="179"/>
      <w:commentRangeStart w:id="180"/>
      <w:moveTo w:id="181" w:author="Thomas Kwong" w:date="2021-09-12T16:01:00Z">
        <w:r w:rsidRPr="00790445">
          <w:rPr>
            <w:rFonts w:ascii="Times New Roman" w:hAnsi="Times New Roman" w:cs="Times New Roman"/>
            <w:sz w:val="22"/>
          </w:rPr>
          <w:t xml:space="preserve">. </w:t>
        </w:r>
      </w:moveTo>
      <w:ins w:id="182" w:author="Thomas Kwong" w:date="2021-09-22T17:48:00Z">
        <w:r w:rsidR="007C755A">
          <w:rPr>
            <w:rFonts w:ascii="Times New Roman" w:hAnsi="Times New Roman" w:cs="Times New Roman"/>
            <w:sz w:val="22"/>
          </w:rPr>
          <w:t xml:space="preserve">However, </w:t>
        </w:r>
      </w:ins>
      <w:ins w:id="183" w:author="Thomas Kwong" w:date="2021-09-22T17:49:00Z">
        <w:r w:rsidR="007C755A">
          <w:rPr>
            <w:rFonts w:ascii="Times New Roman" w:hAnsi="Times New Roman" w:cs="Times New Roman"/>
            <w:sz w:val="22"/>
          </w:rPr>
          <w:t>e</w:t>
        </w:r>
      </w:ins>
      <w:moveTo w:id="184" w:author="Thomas Kwong" w:date="2021-09-12T16:01:00Z">
        <w:del w:id="185"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186" w:author="LIN, Yufeng" w:date="2021-09-20T19:26:00Z">
        <w:del w:id="187" w:author="Thomas Kwong" w:date="2021-09-22T17:49:00Z">
          <w:r w:rsidR="00422C33" w:rsidDel="007C755A">
            <w:rPr>
              <w:rFonts w:ascii="Times New Roman" w:hAnsi="Times New Roman" w:cs="Times New Roman"/>
              <w:sz w:val="22"/>
              <w:lang w:eastAsia="zh-HK"/>
            </w:rPr>
            <w:delText xml:space="preserve">for </w:delText>
          </w:r>
        </w:del>
      </w:ins>
      <w:moveTo w:id="188"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189"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190"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91" w:author="Thomas Kwong" w:date="2021-09-22T18:17:00Z">
        <w:r w:rsidR="00752EF5">
          <w:rPr>
            <w:rFonts w:ascii="Times New Roman" w:hAnsi="Times New Roman" w:cs="Times New Roman"/>
            <w:sz w:val="22"/>
          </w:rPr>
          <w:t xml:space="preserve">aiming to discover potential </w:t>
        </w:r>
      </w:ins>
      <w:moveTo w:id="192" w:author="Thomas Kwong" w:date="2021-09-12T16:01:00Z">
        <w:del w:id="193"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194" w:author="Thomas Kwong" w:date="2021-09-22T18:18:00Z">
        <w:r w:rsidR="00752EF5">
          <w:rPr>
            <w:rFonts w:ascii="Times New Roman" w:hAnsi="Times New Roman" w:cs="Times New Roman"/>
            <w:sz w:val="22"/>
          </w:rPr>
          <w:t xml:space="preserve">for </w:t>
        </w:r>
      </w:ins>
      <w:moveTo w:id="195" w:author="Thomas Kwong" w:date="2021-09-12T16:01:00Z">
        <w:del w:id="196"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197" w:author="Thomas Kwong" w:date="2021-09-22T18:18:00Z">
        <w:r w:rsidR="00752EF5">
          <w:rPr>
            <w:rFonts w:ascii="Times New Roman" w:hAnsi="Times New Roman" w:cs="Times New Roman"/>
            <w:sz w:val="22"/>
          </w:rPr>
          <w:t xml:space="preserve"> detection</w:t>
        </w:r>
      </w:ins>
      <w:moveTo w:id="198" w:author="Thomas Kwong" w:date="2021-09-12T16:01:00Z">
        <w:del w:id="199" w:author="Thomas Kwong" w:date="2021-09-22T18:17:00Z">
          <w:r w:rsidRPr="00790445" w:rsidDel="00752EF5">
            <w:rPr>
              <w:rFonts w:ascii="Times New Roman" w:hAnsi="Times New Roman" w:cs="Times New Roman"/>
              <w:sz w:val="22"/>
            </w:rPr>
            <w:delText xml:space="preserve"> </w:delText>
          </w:r>
        </w:del>
      </w:moveTo>
      <w:ins w:id="200" w:author="LIN, Yufeng" w:date="2021-09-20T19:26:00Z">
        <w:del w:id="201" w:author="Thomas Kwong" w:date="2021-09-22T18:17:00Z">
          <w:r w:rsidR="00422C33" w:rsidDel="00752EF5">
            <w:rPr>
              <w:rFonts w:ascii="Times New Roman" w:hAnsi="Times New Roman" w:cs="Times New Roman"/>
              <w:sz w:val="22"/>
            </w:rPr>
            <w:delText>among humans</w:delText>
          </w:r>
        </w:del>
      </w:ins>
      <w:ins w:id="202" w:author="LIN, Yufeng" w:date="2021-09-20T19:27:00Z">
        <w:r w:rsidR="00422C33">
          <w:rPr>
            <w:rFonts w:ascii="Times New Roman" w:hAnsi="Times New Roman" w:cs="Times New Roman"/>
            <w:sz w:val="22"/>
          </w:rPr>
          <w:t xml:space="preserve">, </w:t>
        </w:r>
        <w:del w:id="203" w:author="Thomas Kwong" w:date="2021-09-22T18:18:00Z">
          <w:r w:rsidR="00422C33" w:rsidDel="00752EF5">
            <w:rPr>
              <w:rFonts w:ascii="Times New Roman" w:hAnsi="Times New Roman" w:cs="Times New Roman"/>
              <w:sz w:val="22"/>
            </w:rPr>
            <w:delText xml:space="preserve">no </w:delText>
          </w:r>
        </w:del>
      </w:ins>
      <w:ins w:id="204" w:author="LIN, Yufeng" w:date="2021-09-20T19:28:00Z">
        <w:del w:id="205" w:author="Thomas Kwong" w:date="2021-09-22T18:18:00Z">
          <w:r w:rsidR="00422C33" w:rsidDel="00752EF5">
            <w:rPr>
              <w:rFonts w:ascii="Times New Roman" w:hAnsi="Times New Roman" w:cs="Times New Roman"/>
              <w:sz w:val="22"/>
            </w:rPr>
            <w:delText>other research reported the related study</w:delText>
          </w:r>
        </w:del>
      </w:ins>
      <w:moveTo w:id="206" w:author="Thomas Kwong" w:date="2021-09-12T16:01:00Z">
        <w:del w:id="207" w:author="Thomas Kwong" w:date="2021-09-22T18:18:00Z">
          <w:r w:rsidRPr="00790445" w:rsidDel="00752EF5">
            <w:rPr>
              <w:rFonts w:ascii="Times New Roman" w:hAnsi="Times New Roman" w:cs="Times New Roman"/>
              <w:sz w:val="22"/>
            </w:rPr>
            <w:delText>in the Chinese cohort</w:delText>
          </w:r>
        </w:del>
      </w:moveTo>
      <w:ins w:id="208" w:author="LIN, Yufeng" w:date="2021-09-20T19:28:00Z">
        <w:del w:id="209" w:author="Thomas Kwong" w:date="2021-09-22T18:18:00Z">
          <w:r w:rsidR="00422C33" w:rsidDel="00752EF5">
            <w:rPr>
              <w:rFonts w:ascii="Times New Roman" w:hAnsi="Times New Roman" w:cs="Times New Roman"/>
              <w:sz w:val="22"/>
            </w:rPr>
            <w:delText>.</w:delText>
          </w:r>
        </w:del>
      </w:ins>
      <w:moveTo w:id="210" w:author="Thomas Kwong" w:date="2021-09-12T16:01:00Z">
        <w:del w:id="211" w:author="Thomas Kwong" w:date="2021-09-22T18:18:00Z">
          <w:r w:rsidRPr="00790445" w:rsidDel="00752EF5">
            <w:rPr>
              <w:rFonts w:ascii="Times New Roman" w:hAnsi="Times New Roman" w:cs="Times New Roman"/>
              <w:sz w:val="22"/>
            </w:rPr>
            <w:delText xml:space="preserve">, </w:delText>
          </w:r>
        </w:del>
        <w:del w:id="212"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10"/>
      <w:commentRangeEnd w:id="179"/>
      <w:del w:id="213" w:author="Thomas Kwong" w:date="2021-09-12T16:28:00Z">
        <w:r w:rsidR="007148B3" w:rsidDel="004174A2">
          <w:rPr>
            <w:rStyle w:val="CommentReference"/>
          </w:rPr>
          <w:commentReference w:id="179"/>
        </w:r>
      </w:del>
      <w:commentRangeEnd w:id="180"/>
      <w:del w:id="216" w:author="Thomas Kwong" w:date="2021-09-22T18:18:00Z">
        <w:r w:rsidR="00AC6DD3" w:rsidDel="00752EF5">
          <w:rPr>
            <w:rStyle w:val="CommentReference"/>
          </w:rPr>
          <w:commentReference w:id="180"/>
        </w:r>
      </w:del>
      <w:del w:id="217" w:author="Thomas Kwong" w:date="2021-09-12T16:28:00Z">
        <w:r w:rsidR="00D9531B" w:rsidRPr="00790445" w:rsidDel="004174A2">
          <w:rPr>
            <w:rFonts w:ascii="Times New Roman" w:hAnsi="Times New Roman" w:cs="Times New Roman"/>
            <w:sz w:val="22"/>
          </w:rPr>
          <w:delText xml:space="preserve">However, </w:delText>
        </w:r>
      </w:del>
      <w:ins w:id="218" w:author="LIN, Yufeng" w:date="2021-09-20T19:28:00Z">
        <w:del w:id="219" w:author="Thomas Kwong" w:date="2021-09-22T18:18:00Z">
          <w:r w:rsidR="00422C33" w:rsidDel="00752EF5">
            <w:rPr>
              <w:rFonts w:ascii="Times New Roman" w:hAnsi="Times New Roman" w:cs="Times New Roman"/>
              <w:sz w:val="22"/>
            </w:rPr>
            <w:delText>T</w:delText>
          </w:r>
        </w:del>
      </w:ins>
      <w:ins w:id="220"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21"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22"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del w:id="223" w:author="LIN, Yufeng" w:date="2021-09-28T13:06:00Z">
        <w:r w:rsidR="00FA35F2" w:rsidRPr="00790445" w:rsidDel="004314C2">
          <w:rPr>
            <w:rFonts w:ascii="Times New Roman" w:hAnsi="Times New Roman" w:cs="Times New Roman"/>
            <w:sz w:val="22"/>
          </w:rPr>
          <w:delText>micro-eukaryotes</w:delText>
        </w:r>
      </w:del>
      <w:ins w:id="224" w:author="LIN, Yufeng" w:date="2021-09-28T13:06:00Z">
        <w:r w:rsidR="004314C2">
          <w:rPr>
            <w:rFonts w:ascii="Times New Roman" w:hAnsi="Times New Roman" w:cs="Times New Roman"/>
            <w:sz w:val="22"/>
          </w:rPr>
          <w:t>fungi</w:t>
        </w:r>
      </w:ins>
      <w:del w:id="225" w:author="Thomas Kwong" w:date="2021-09-22T18:19:00Z">
        <w:r w:rsidR="00D9531B" w:rsidRPr="00790445" w:rsidDel="00752EF5">
          <w:rPr>
            <w:rFonts w:ascii="Times New Roman" w:hAnsi="Times New Roman" w:cs="Times New Roman"/>
            <w:sz w:val="22"/>
          </w:rPr>
          <w:delText xml:space="preserve">, </w:delText>
        </w:r>
      </w:del>
      <w:del w:id="226" w:author="Thomas Kwong" w:date="2021-09-12T16:27:00Z">
        <w:r w:rsidR="00D9531B" w:rsidRPr="00790445" w:rsidDel="00070C6B">
          <w:rPr>
            <w:rFonts w:ascii="Times New Roman" w:hAnsi="Times New Roman" w:cs="Times New Roman"/>
            <w:sz w:val="22"/>
          </w:rPr>
          <w:delText>i</w:delText>
        </w:r>
      </w:del>
      <w:del w:id="227"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28" w:author="Thomas Kwong" w:date="2021-09-12T16:29:00Z">
        <w:r w:rsidR="00D9531B" w:rsidRPr="00790445" w:rsidDel="004174A2">
          <w:rPr>
            <w:rFonts w:ascii="Times New Roman" w:hAnsi="Times New Roman" w:cs="Times New Roman"/>
            <w:sz w:val="22"/>
          </w:rPr>
          <w:delText xml:space="preserve"> </w:delText>
        </w:r>
      </w:del>
      <w:ins w:id="229"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30" w:author="Thomas Kwong" w:date="2021-09-12T16:29:00Z">
        <w:r w:rsidR="004174A2">
          <w:rPr>
            <w:rFonts w:ascii="Times New Roman" w:hAnsi="Times New Roman" w:cs="Times New Roman"/>
            <w:sz w:val="22"/>
          </w:rPr>
          <w:t xml:space="preserve"> pathogenesis</w:t>
        </w:r>
      </w:ins>
      <w:ins w:id="231" w:author="Thomas Kwong" w:date="2021-09-22T18:19:00Z">
        <w:r w:rsidR="00752EF5">
          <w:rPr>
            <w:rFonts w:ascii="Times New Roman" w:hAnsi="Times New Roman" w:cs="Times New Roman"/>
            <w:sz w:val="22"/>
          </w:rPr>
          <w:t xml:space="preserve"> </w:t>
        </w:r>
      </w:ins>
      <w:del w:id="232" w:author="Thomas Kwong" w:date="2021-09-22T18:19:00Z">
        <w:r w:rsidR="00D9531B" w:rsidRPr="00790445" w:rsidDel="00752EF5">
          <w:rPr>
            <w:rFonts w:ascii="Times New Roman" w:hAnsi="Times New Roman" w:cs="Times New Roman"/>
            <w:sz w:val="22"/>
          </w:rPr>
          <w:delText xml:space="preserve">, </w:delText>
        </w:r>
      </w:del>
      <w:del w:id="233" w:author="Thomas Kwong" w:date="2021-09-12T16:29:00Z">
        <w:r w:rsidR="00D9531B" w:rsidRPr="00790445" w:rsidDel="004174A2">
          <w:rPr>
            <w:rFonts w:ascii="Times New Roman" w:hAnsi="Times New Roman" w:cs="Times New Roman"/>
            <w:sz w:val="22"/>
          </w:rPr>
          <w:delText xml:space="preserve">partly </w:delText>
        </w:r>
      </w:del>
      <w:ins w:id="234"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35" w:author="Thomas Kwong" w:date="2021-09-12T16:32:00Z">
        <w:r w:rsidR="00D9531B" w:rsidRPr="00790445" w:rsidDel="004174A2">
          <w:rPr>
            <w:rFonts w:ascii="Times New Roman" w:hAnsi="Times New Roman" w:cs="Times New Roman"/>
            <w:sz w:val="22"/>
          </w:rPr>
          <w:delText xml:space="preserve"> </w:delText>
        </w:r>
      </w:del>
      <w:ins w:id="236" w:author="Thomas Kwong" w:date="2021-09-12T16:31:00Z">
        <w:r w:rsidR="004174A2">
          <w:rPr>
            <w:rFonts w:ascii="Times New Roman" w:hAnsi="Times New Roman" w:cs="Times New Roman"/>
            <w:sz w:val="22"/>
          </w:rPr>
          <w:t xml:space="preserve"> </w:t>
        </w:r>
      </w:ins>
      <w:ins w:id="237" w:author="Thomas Kwong" w:date="2021-09-12T16:32:00Z">
        <w:r w:rsidR="004174A2">
          <w:rPr>
            <w:rFonts w:ascii="Times New Roman" w:hAnsi="Times New Roman" w:cs="Times New Roman"/>
            <w:sz w:val="22"/>
          </w:rPr>
          <w:t xml:space="preserve">their </w:t>
        </w:r>
      </w:ins>
      <w:ins w:id="238" w:author="Thomas Kwong" w:date="2021-09-22T18:20:00Z">
        <w:r w:rsidR="00752EF5">
          <w:rPr>
            <w:rFonts w:ascii="Times New Roman" w:hAnsi="Times New Roman" w:cs="Times New Roman"/>
            <w:sz w:val="22"/>
          </w:rPr>
          <w:t xml:space="preserve">relative </w:t>
        </w:r>
      </w:ins>
      <w:del w:id="239" w:author="Thomas Kwong" w:date="2021-09-12T16:29:00Z">
        <w:r w:rsidR="00D9531B" w:rsidRPr="00790445" w:rsidDel="004174A2">
          <w:rPr>
            <w:rFonts w:ascii="Times New Roman" w:hAnsi="Times New Roman" w:cs="Times New Roman"/>
            <w:sz w:val="22"/>
          </w:rPr>
          <w:delText xml:space="preserve">their </w:delText>
        </w:r>
      </w:del>
      <w:del w:id="240"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41"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42" w:author="LIN, Yufeng" w:date="2021-09-28T13:00:00Z">
        <w:r w:rsidR="00E06A91">
          <w:rPr>
            <w:rFonts w:ascii="Times New Roman" w:hAnsi="Times New Roman" w:cs="Times New Roman"/>
            <w:sz w:val="22"/>
          </w:rPr>
          <w:t>fungal</w:t>
        </w:r>
      </w:ins>
      <w:ins w:id="243" w:author="LIN, Yufeng" w:date="2021-09-20T19:25:00Z">
        <w:r w:rsidR="00422C33">
          <w:rPr>
            <w:rFonts w:ascii="Times New Roman" w:hAnsi="Times New Roman" w:cs="Times New Roman"/>
            <w:sz w:val="22"/>
          </w:rPr>
          <w:t xml:space="preserve">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44" w:author="Thomas Kwong" w:date="2021-09-12T16:01:00Z" w:name="move82354923"/>
      <w:moveFrom w:id="245"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44"/>
    </w:p>
    <w:p w14:paraId="6B9D6CE9" w14:textId="697DE868" w:rsidR="008125F9" w:rsidRPr="008125F9" w:rsidRDefault="004174A2" w:rsidP="008125F9">
      <w:pPr>
        <w:rPr>
          <w:ins w:id="246" w:author="LIN, Yufeng" w:date="2021-09-21T09:51:00Z"/>
          <w:rFonts w:ascii="Times New Roman" w:hAnsi="Times New Roman" w:cs="Times New Roman"/>
          <w:sz w:val="22"/>
        </w:rPr>
      </w:pPr>
      <w:ins w:id="247" w:author="Thomas Kwong" w:date="2021-09-12T16:33:00Z">
        <w:r>
          <w:rPr>
            <w:rFonts w:ascii="Times New Roman" w:hAnsi="Times New Roman" w:cs="Times New Roman"/>
            <w:sz w:val="22"/>
          </w:rPr>
          <w:t>In this study, w</w:t>
        </w:r>
      </w:ins>
      <w:del w:id="248"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249"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250" w:author="Thomas Kwong" w:date="2021-09-22T18:22:00Z">
        <w:r w:rsidR="00D9531B" w:rsidRPr="00790445" w:rsidDel="00EE5685">
          <w:rPr>
            <w:rFonts w:ascii="Times New Roman" w:hAnsi="Times New Roman" w:cs="Times New Roman"/>
            <w:sz w:val="22"/>
          </w:rPr>
          <w:delText xml:space="preserve"> </w:delText>
        </w:r>
        <w:commentRangeStart w:id="251"/>
        <w:commentRangeStart w:id="252"/>
        <w:r w:rsidR="00D9531B" w:rsidRPr="00790445" w:rsidDel="00EE5685">
          <w:rPr>
            <w:rFonts w:ascii="Times New Roman" w:hAnsi="Times New Roman" w:cs="Times New Roman"/>
            <w:sz w:val="22"/>
          </w:rPr>
          <w:delText>and one new cohort from Chinese</w:delText>
        </w:r>
        <w:commentRangeEnd w:id="251"/>
        <w:r w:rsidDel="00EE5685">
          <w:rPr>
            <w:rStyle w:val="CommentReference"/>
          </w:rPr>
          <w:commentReference w:id="251"/>
        </w:r>
        <w:commentRangeEnd w:id="252"/>
        <w:r w:rsidR="00AC6DD3" w:rsidDel="00EE5685">
          <w:rPr>
            <w:rStyle w:val="CommentReference"/>
          </w:rPr>
          <w:commentReference w:id="252"/>
        </w:r>
      </w:del>
      <w:del w:id="253"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54" w:author="LIN, Yufeng" w:date="2021-09-20T20:01:00Z">
        <w:r w:rsidR="00111E8C" w:rsidRPr="00111E8C">
          <w:rPr>
            <w:rFonts w:ascii="Times New Roman" w:hAnsi="Times New Roman" w:cs="Times New Roman"/>
            <w:sz w:val="22"/>
          </w:rPr>
          <w:t xml:space="preserve">After </w:t>
        </w:r>
        <w:del w:id="255"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256" w:author="Thomas Kwong" w:date="2021-09-22T18:30:00Z">
        <w:r w:rsidR="00EE5685">
          <w:rPr>
            <w:rFonts w:ascii="Times New Roman" w:hAnsi="Times New Roman" w:cs="Times New Roman"/>
            <w:sz w:val="22"/>
          </w:rPr>
          <w:t xml:space="preserve">and consistent </w:t>
        </w:r>
      </w:ins>
      <w:ins w:id="257" w:author="LIN, Yufeng" w:date="2021-09-20T20:01:00Z">
        <w:del w:id="258"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259"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260" w:author="LIN, Yufeng" w:date="2021-09-20T19:38:00Z">
        <w:del w:id="261" w:author="Thomas Kwong" w:date="2021-09-22T18:23:00Z">
          <w:r w:rsidR="00AC6DD3" w:rsidRPr="00AC6DD3" w:rsidDel="00EE5685">
            <w:rPr>
              <w:rFonts w:ascii="Times New Roman" w:hAnsi="Times New Roman" w:cs="Times New Roman"/>
              <w:sz w:val="22"/>
            </w:rPr>
            <w:delText xml:space="preserve">, </w:delText>
          </w:r>
        </w:del>
      </w:ins>
      <w:ins w:id="262" w:author="LIN, Yufeng" w:date="2021-09-20T20:11:00Z">
        <w:del w:id="263" w:author="Thomas Kwong" w:date="2021-09-22T18:23:00Z">
          <w:r w:rsidR="00C93399" w:rsidRPr="00AC6DD3" w:rsidDel="00EE5685">
            <w:rPr>
              <w:rFonts w:ascii="Times New Roman" w:hAnsi="Times New Roman" w:cs="Times New Roman"/>
              <w:sz w:val="22"/>
            </w:rPr>
            <w:delText xml:space="preserve">discarded </w:delText>
          </w:r>
        </w:del>
      </w:ins>
      <w:ins w:id="264" w:author="LIN, Yufeng" w:date="2021-09-20T19:38:00Z">
        <w:del w:id="265"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266" w:author="Thomas Kwong" w:date="2021-09-22T18:30:00Z">
        <w:r w:rsidR="00EE5685">
          <w:rPr>
            <w:rFonts w:ascii="Times New Roman" w:hAnsi="Times New Roman" w:cs="Times New Roman"/>
            <w:sz w:val="22"/>
          </w:rPr>
          <w:t>from</w:t>
        </w:r>
      </w:ins>
      <w:ins w:id="267" w:author="LIN, Yufeng" w:date="2021-09-20T19:38:00Z">
        <w:del w:id="268"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269" w:author="Thomas Kwong" w:date="2021-09-22T18:24:00Z">
        <w:r w:rsidR="00EE5685">
          <w:rPr>
            <w:rFonts w:ascii="Times New Roman" w:hAnsi="Times New Roman" w:cs="Times New Roman"/>
            <w:sz w:val="22"/>
          </w:rPr>
          <w:t>inclu</w:t>
        </w:r>
      </w:ins>
      <w:ins w:id="270" w:author="Thomas Kwong" w:date="2021-09-22T18:25:00Z">
        <w:r w:rsidR="00EE5685">
          <w:rPr>
            <w:rFonts w:ascii="Times New Roman" w:hAnsi="Times New Roman" w:cs="Times New Roman"/>
            <w:sz w:val="22"/>
          </w:rPr>
          <w:t>ded in this analysis.</w:t>
        </w:r>
      </w:ins>
      <w:ins w:id="271" w:author="Thomas Kwong" w:date="2021-09-22T18:30:00Z">
        <w:r w:rsidR="00EE5685">
          <w:rPr>
            <w:rFonts w:ascii="Times New Roman" w:hAnsi="Times New Roman" w:cs="Times New Roman"/>
            <w:sz w:val="22"/>
          </w:rPr>
          <w:t xml:space="preserve"> S</w:t>
        </w:r>
      </w:ins>
      <w:ins w:id="272" w:author="LIN, Yufeng" w:date="2021-09-20T19:38:00Z">
        <w:del w:id="273" w:author="Thomas Kwong" w:date="2021-09-22T18:25:00Z">
          <w:r w:rsidR="00AC6DD3" w:rsidRPr="00AC6DD3" w:rsidDel="00EE5685">
            <w:rPr>
              <w:rFonts w:ascii="Times New Roman" w:hAnsi="Times New Roman" w:cs="Times New Roman"/>
              <w:sz w:val="22"/>
            </w:rPr>
            <w:delText xml:space="preserve">analyzed. </w:delText>
          </w:r>
        </w:del>
      </w:ins>
      <w:ins w:id="274" w:author="LIN, Yufeng" w:date="2021-09-20T20:02:00Z">
        <w:del w:id="275" w:author="Thomas Kwong" w:date="2021-09-22T18:25:00Z">
          <w:r w:rsidR="00111E8C" w:rsidDel="00EE5685">
            <w:rPr>
              <w:rFonts w:ascii="Times New Roman" w:hAnsi="Times New Roman" w:cs="Times New Roman"/>
              <w:sz w:val="22"/>
            </w:rPr>
            <w:delText>Fi</w:delText>
          </w:r>
        </w:del>
        <w:del w:id="276" w:author="Thomas Kwong" w:date="2021-09-22T18:26:00Z">
          <w:r w:rsidR="00111E8C" w:rsidDel="00EE5685">
            <w:rPr>
              <w:rFonts w:ascii="Times New Roman" w:hAnsi="Times New Roman" w:cs="Times New Roman"/>
              <w:sz w:val="22"/>
            </w:rPr>
            <w:delText>rst,</w:delText>
          </w:r>
        </w:del>
        <w:del w:id="277" w:author="Thomas Kwong" w:date="2021-09-22T18:31:00Z">
          <w:r w:rsidR="00111E8C" w:rsidDel="00EE5685">
            <w:rPr>
              <w:rFonts w:ascii="Times New Roman" w:hAnsi="Times New Roman" w:cs="Times New Roman"/>
              <w:sz w:val="22"/>
            </w:rPr>
            <w:delText xml:space="preserve"> </w:delText>
          </w:r>
        </w:del>
      </w:ins>
      <w:ins w:id="278" w:author="Thomas Kwong" w:date="2021-09-22T18:28:00Z">
        <w:r w:rsidR="00EE5685">
          <w:rPr>
            <w:rFonts w:ascii="Times New Roman" w:hAnsi="Times New Roman" w:cs="Times New Roman"/>
            <w:sz w:val="22"/>
          </w:rPr>
          <w:t xml:space="preserve">pecific </w:t>
        </w:r>
      </w:ins>
      <w:ins w:id="279" w:author="Thomas Kwong" w:date="2021-09-22T18:29:00Z">
        <w:del w:id="280" w:author="LIN, Yufeng" w:date="2021-09-28T13:00:00Z">
          <w:r w:rsidR="00EE5685" w:rsidDel="00E06A91">
            <w:rPr>
              <w:rFonts w:ascii="Times New Roman" w:hAnsi="Times New Roman" w:cs="Times New Roman"/>
              <w:sz w:val="22"/>
            </w:rPr>
            <w:delText>m</w:delText>
          </w:r>
        </w:del>
      </w:ins>
      <w:ins w:id="281" w:author="Thomas Kwong" w:date="2021-09-22T18:28:00Z">
        <w:del w:id="282" w:author="LIN, Yufeng" w:date="2021-09-28T13:00:00Z">
          <w:r w:rsidR="00EE5685" w:rsidDel="00E06A91">
            <w:rPr>
              <w:rFonts w:ascii="Times New Roman" w:hAnsi="Times New Roman" w:cs="Times New Roman"/>
              <w:sz w:val="22"/>
            </w:rPr>
            <w:delText>icro-eukaryotic</w:delText>
          </w:r>
        </w:del>
      </w:ins>
      <w:ins w:id="283" w:author="LIN, Yufeng" w:date="2021-09-28T13:00:00Z">
        <w:r w:rsidR="00E06A91">
          <w:rPr>
            <w:rFonts w:ascii="Times New Roman" w:hAnsi="Times New Roman" w:cs="Times New Roman"/>
            <w:sz w:val="22"/>
          </w:rPr>
          <w:t>fungal</w:t>
        </w:r>
      </w:ins>
      <w:ins w:id="284" w:author="Thomas Kwong" w:date="2021-09-22T18:28:00Z">
        <w:r w:rsidR="00EE5685">
          <w:rPr>
            <w:rFonts w:ascii="Times New Roman" w:hAnsi="Times New Roman" w:cs="Times New Roman"/>
            <w:sz w:val="22"/>
          </w:rPr>
          <w:t xml:space="preserve"> diversity </w:t>
        </w:r>
      </w:ins>
      <w:ins w:id="285" w:author="Thomas Kwong" w:date="2021-09-22T18:29:00Z">
        <w:r w:rsidR="00EE5685">
          <w:rPr>
            <w:rFonts w:ascii="Times New Roman" w:hAnsi="Times New Roman" w:cs="Times New Roman"/>
            <w:sz w:val="22"/>
          </w:rPr>
          <w:t xml:space="preserve">and </w:t>
        </w:r>
      </w:ins>
      <w:ins w:id="286" w:author="Thomas Kwong" w:date="2021-09-22T18:27:00Z">
        <w:r w:rsidR="00EE5685">
          <w:rPr>
            <w:rFonts w:ascii="Times New Roman" w:hAnsi="Times New Roman" w:cs="Times New Roman"/>
            <w:sz w:val="22"/>
          </w:rPr>
          <w:t xml:space="preserve">features </w:t>
        </w:r>
      </w:ins>
      <w:ins w:id="287" w:author="Thomas Kwong" w:date="2021-09-22T18:29:00Z">
        <w:r w:rsidR="00EE5685">
          <w:rPr>
            <w:rFonts w:ascii="Times New Roman" w:hAnsi="Times New Roman" w:cs="Times New Roman"/>
            <w:sz w:val="22"/>
          </w:rPr>
          <w:t>associated with different stages of CRC were identified.</w:t>
        </w:r>
      </w:ins>
      <w:ins w:id="288" w:author="LIN, Yufeng" w:date="2021-09-20T20:02:00Z">
        <w:del w:id="289" w:author="Thomas Kwong" w:date="2021-09-22T18:29:00Z">
          <w:r w:rsidR="00111E8C" w:rsidDel="00EE5685">
            <w:rPr>
              <w:rFonts w:ascii="Times New Roman" w:hAnsi="Times New Roman" w:cs="Times New Roman"/>
              <w:sz w:val="22"/>
            </w:rPr>
            <w:delText>w</w:delText>
          </w:r>
        </w:del>
      </w:ins>
      <w:ins w:id="290" w:author="LIN, Yufeng" w:date="2021-09-20T19:49:00Z">
        <w:del w:id="291" w:author="Thomas Kwong" w:date="2021-09-22T18:30:00Z">
          <w:r w:rsidR="00F93DEB" w:rsidDel="00EE5685">
            <w:rPr>
              <w:rFonts w:ascii="Times New Roman" w:hAnsi="Times New Roman" w:cs="Times New Roman"/>
              <w:sz w:val="22"/>
            </w:rPr>
            <w:delText xml:space="preserve">e </w:delText>
          </w:r>
        </w:del>
      </w:ins>
      <w:ins w:id="292" w:author="LIN, Yufeng" w:date="2021-09-20T19:50:00Z">
        <w:del w:id="293" w:author="Thomas Kwong" w:date="2021-09-22T18:30:00Z">
          <w:r w:rsidR="00A352F4" w:rsidDel="00EE5685">
            <w:rPr>
              <w:rFonts w:ascii="Times New Roman" w:hAnsi="Times New Roman" w:cs="Times New Roman"/>
              <w:sz w:val="22"/>
            </w:rPr>
            <w:delText>investigate</w:delText>
          </w:r>
        </w:del>
      </w:ins>
      <w:ins w:id="294" w:author="LIN, Yufeng" w:date="2021-09-20T20:03:00Z">
        <w:del w:id="295" w:author="Thomas Kwong" w:date="2021-09-22T18:30:00Z">
          <w:r w:rsidR="00111E8C" w:rsidDel="00EE5685">
            <w:rPr>
              <w:rFonts w:ascii="Times New Roman" w:hAnsi="Times New Roman" w:cs="Times New Roman"/>
              <w:sz w:val="22"/>
            </w:rPr>
            <w:delText>d</w:delText>
          </w:r>
        </w:del>
      </w:ins>
      <w:ins w:id="296" w:author="LIN, Yufeng" w:date="2021-09-20T19:50:00Z">
        <w:del w:id="297" w:author="Thomas Kwong" w:date="2021-09-22T18:30:00Z">
          <w:r w:rsidR="00A352F4" w:rsidDel="00EE5685">
            <w:rPr>
              <w:rFonts w:ascii="Times New Roman" w:hAnsi="Times New Roman" w:cs="Times New Roman"/>
              <w:sz w:val="22"/>
            </w:rPr>
            <w:delText xml:space="preserve"> the </w:delText>
          </w:r>
        </w:del>
        <w:del w:id="298" w:author="Thomas Kwong" w:date="2021-09-22T18:28:00Z">
          <w:r w:rsidR="00A352F4" w:rsidDel="00EE5685">
            <w:rPr>
              <w:rFonts w:ascii="Times New Roman" w:hAnsi="Times New Roman" w:cs="Times New Roman"/>
              <w:sz w:val="22"/>
            </w:rPr>
            <w:delText xml:space="preserve">micro-eukaryotic diversity </w:delText>
          </w:r>
        </w:del>
      </w:ins>
      <w:ins w:id="299" w:author="LIN, Yufeng" w:date="2021-09-20T19:51:00Z">
        <w:del w:id="300" w:author="Thomas Kwong" w:date="2021-09-22T18:30:00Z">
          <w:r w:rsidR="00A352F4" w:rsidDel="00EE5685">
            <w:rPr>
              <w:rFonts w:ascii="Times New Roman" w:hAnsi="Times New Roman" w:cs="Times New Roman"/>
              <w:sz w:val="22"/>
            </w:rPr>
            <w:delText xml:space="preserve">in </w:delText>
          </w:r>
        </w:del>
      </w:ins>
      <w:ins w:id="301" w:author="LIN, Yufeng" w:date="2021-09-20T20:03:00Z">
        <w:del w:id="302" w:author="Thomas Kwong" w:date="2021-09-22T18:30:00Z">
          <w:r w:rsidR="00111E8C" w:rsidDel="00EE5685">
            <w:rPr>
              <w:rFonts w:ascii="Times New Roman" w:hAnsi="Times New Roman" w:cs="Times New Roman"/>
              <w:sz w:val="22"/>
            </w:rPr>
            <w:delText>different stages</w:delText>
          </w:r>
        </w:del>
      </w:ins>
      <w:ins w:id="303" w:author="LIN, Yufeng" w:date="2021-09-20T19:51:00Z">
        <w:del w:id="304" w:author="Thomas Kwong" w:date="2021-09-22T18:30:00Z">
          <w:r w:rsidR="00A352F4" w:rsidDel="00EE5685">
            <w:rPr>
              <w:rFonts w:ascii="Times New Roman" w:hAnsi="Times New Roman" w:cs="Times New Roman"/>
              <w:sz w:val="22"/>
            </w:rPr>
            <w:delText xml:space="preserve"> and </w:delText>
          </w:r>
        </w:del>
      </w:ins>
      <w:ins w:id="305" w:author="LIN, Yufeng" w:date="2021-09-20T20:03:00Z">
        <w:del w:id="306" w:author="Thomas Kwong" w:date="2021-09-22T18:30:00Z">
          <w:r w:rsidR="00111E8C" w:rsidDel="00EE5685">
            <w:rPr>
              <w:rFonts w:ascii="Times New Roman" w:hAnsi="Times New Roman" w:cs="Times New Roman"/>
              <w:sz w:val="22"/>
            </w:rPr>
            <w:delText>identified</w:delText>
          </w:r>
        </w:del>
      </w:ins>
      <w:ins w:id="307" w:author="LIN, Yufeng" w:date="2021-09-20T19:51:00Z">
        <w:del w:id="308" w:author="Thomas Kwong" w:date="2021-09-22T18:32:00Z">
          <w:r w:rsidR="00A352F4" w:rsidDel="00ED3D78">
            <w:rPr>
              <w:rFonts w:ascii="Times New Roman" w:hAnsi="Times New Roman" w:cs="Times New Roman"/>
              <w:sz w:val="22"/>
            </w:rPr>
            <w:delText xml:space="preserve"> the</w:delText>
          </w:r>
        </w:del>
        <w:del w:id="309" w:author="Thomas Kwong" w:date="2021-09-22T18:27:00Z">
          <w:r w:rsidR="00A352F4" w:rsidDel="00EE5685">
            <w:rPr>
              <w:rFonts w:ascii="Times New Roman" w:hAnsi="Times New Roman" w:cs="Times New Roman"/>
              <w:sz w:val="22"/>
            </w:rPr>
            <w:delText xml:space="preserve"> </w:delText>
          </w:r>
        </w:del>
      </w:ins>
      <w:ins w:id="310" w:author="LIN, Yufeng" w:date="2021-09-20T19:52:00Z">
        <w:del w:id="311" w:author="Thomas Kwong" w:date="2021-09-22T18:27:00Z">
          <w:r w:rsidR="00A352F4" w:rsidDel="00EE5685">
            <w:rPr>
              <w:rFonts w:ascii="Times New Roman" w:hAnsi="Times New Roman" w:cs="Times New Roman"/>
              <w:sz w:val="22"/>
            </w:rPr>
            <w:delText>significant features</w:delText>
          </w:r>
        </w:del>
        <w:del w:id="312" w:author="Thomas Kwong" w:date="2021-09-22T18:32:00Z">
          <w:r w:rsidR="00A352F4" w:rsidDel="00ED3D78">
            <w:rPr>
              <w:rFonts w:ascii="Times New Roman" w:hAnsi="Times New Roman" w:cs="Times New Roman"/>
              <w:sz w:val="22"/>
            </w:rPr>
            <w:delText xml:space="preserve">. </w:delText>
          </w:r>
        </w:del>
      </w:ins>
      <w:ins w:id="313" w:author="LIN, Yufeng" w:date="2021-09-20T20:04:00Z">
        <w:del w:id="314" w:author="Thomas Kwong" w:date="2021-09-22T18:32:00Z">
          <w:r w:rsidR="00111E8C" w:rsidDel="00ED3D78">
            <w:rPr>
              <w:rFonts w:ascii="Times New Roman" w:hAnsi="Times New Roman" w:cs="Times New Roman"/>
              <w:sz w:val="22"/>
            </w:rPr>
            <w:delText>Second,</w:delText>
          </w:r>
        </w:del>
      </w:ins>
      <w:ins w:id="315" w:author="LIN, Yufeng" w:date="2021-09-20T20:12:00Z">
        <w:r w:rsidR="00C93399">
          <w:rPr>
            <w:rFonts w:ascii="Times New Roman" w:hAnsi="Times New Roman" w:cs="Times New Roman"/>
            <w:sz w:val="22"/>
          </w:rPr>
          <w:t xml:space="preserve"> </w:t>
        </w:r>
      </w:ins>
      <w:ins w:id="316" w:author="Thomas Kwong" w:date="2021-09-22T18:32:00Z">
        <w:r w:rsidR="00ED3D78">
          <w:rPr>
            <w:rFonts w:ascii="Times New Roman" w:hAnsi="Times New Roman" w:cs="Times New Roman"/>
            <w:sz w:val="22"/>
          </w:rPr>
          <w:t xml:space="preserve">We also </w:t>
        </w:r>
      </w:ins>
      <w:ins w:id="317" w:author="LIN, Yufeng" w:date="2021-09-21T09:50:00Z">
        <w:del w:id="318" w:author="Thomas Kwong" w:date="2021-09-22T18:32:00Z">
          <w:r w:rsidR="008125F9" w:rsidDel="00ED3D78">
            <w:rPr>
              <w:rFonts w:ascii="Times New Roman" w:hAnsi="Times New Roman" w:cs="Times New Roman"/>
              <w:sz w:val="22"/>
            </w:rPr>
            <w:delText xml:space="preserve">we </w:delText>
          </w:r>
        </w:del>
      </w:ins>
      <w:ins w:id="319" w:author="LIN, Yufeng" w:date="2021-09-21T09:49:00Z">
        <w:r w:rsidR="008125F9">
          <w:rPr>
            <w:rFonts w:ascii="Times New Roman" w:hAnsi="Times New Roman" w:cs="Times New Roman"/>
            <w:sz w:val="22"/>
          </w:rPr>
          <w:t>explo</w:t>
        </w:r>
      </w:ins>
      <w:ins w:id="320" w:author="LIN, Yufeng" w:date="2021-09-21T09:50:00Z">
        <w:r w:rsidR="008125F9">
          <w:rPr>
            <w:rFonts w:ascii="Times New Roman" w:hAnsi="Times New Roman" w:cs="Times New Roman" w:hint="eastAsia"/>
            <w:sz w:val="22"/>
          </w:rPr>
          <w:t>r</w:t>
        </w:r>
      </w:ins>
      <w:ins w:id="321" w:author="LIN, Yufeng" w:date="2021-09-21T09:49:00Z">
        <w:r w:rsidR="008125F9">
          <w:rPr>
            <w:rFonts w:ascii="Times New Roman" w:hAnsi="Times New Roman" w:cs="Times New Roman"/>
            <w:sz w:val="22"/>
          </w:rPr>
          <w:t>ed</w:t>
        </w:r>
      </w:ins>
      <w:ins w:id="322" w:author="LIN, Yufeng" w:date="2021-09-20T20:04:00Z">
        <w:r w:rsidR="00111E8C">
          <w:rPr>
            <w:rFonts w:ascii="Times New Roman" w:hAnsi="Times New Roman" w:cs="Times New Roman"/>
            <w:sz w:val="22"/>
          </w:rPr>
          <w:t xml:space="preserve"> </w:t>
        </w:r>
      </w:ins>
      <w:ins w:id="323" w:author="Thomas Kwong" w:date="2021-09-22T18:32:00Z">
        <w:r w:rsidR="00ED3D78">
          <w:rPr>
            <w:rFonts w:ascii="Times New Roman" w:hAnsi="Times New Roman" w:cs="Times New Roman"/>
            <w:sz w:val="22"/>
          </w:rPr>
          <w:t xml:space="preserve">the </w:t>
        </w:r>
      </w:ins>
      <w:ins w:id="324" w:author="LIN, Yufeng" w:date="2021-09-20T20:06:00Z">
        <w:r w:rsidR="00111E8C">
          <w:rPr>
            <w:rFonts w:ascii="Times New Roman" w:hAnsi="Times New Roman" w:cs="Times New Roman"/>
            <w:sz w:val="22"/>
          </w:rPr>
          <w:t>intra-</w:t>
        </w:r>
      </w:ins>
      <w:ins w:id="325" w:author="LIN, Yufeng" w:date="2021-09-28T13:06:00Z">
        <w:r w:rsidR="004314C2">
          <w:rPr>
            <w:rFonts w:ascii="Times New Roman" w:hAnsi="Times New Roman" w:cs="Times New Roman"/>
            <w:sz w:val="22"/>
          </w:rPr>
          <w:t>fungi</w:t>
        </w:r>
      </w:ins>
      <w:ins w:id="326" w:author="LIN, Yufeng" w:date="2021-09-20T20:06:00Z">
        <w:r w:rsidR="00111E8C">
          <w:rPr>
            <w:rFonts w:ascii="Times New Roman" w:hAnsi="Times New Roman" w:cs="Times New Roman"/>
            <w:sz w:val="22"/>
          </w:rPr>
          <w:t xml:space="preserve"> </w:t>
        </w:r>
      </w:ins>
      <w:ins w:id="327" w:author="LIN, Yufeng" w:date="2021-09-20T20:07:00Z">
        <w:r w:rsidR="00111E8C">
          <w:rPr>
            <w:rFonts w:ascii="Times New Roman" w:hAnsi="Times New Roman" w:cs="Times New Roman"/>
            <w:sz w:val="22"/>
          </w:rPr>
          <w:t xml:space="preserve">and </w:t>
        </w:r>
      </w:ins>
      <w:ins w:id="328" w:author="LIN, Yufeng" w:date="2021-09-28T13:06:00Z">
        <w:r w:rsidR="004314C2">
          <w:rPr>
            <w:rFonts w:ascii="Times New Roman" w:hAnsi="Times New Roman" w:cs="Times New Roman"/>
            <w:sz w:val="22"/>
          </w:rPr>
          <w:t>fungi</w:t>
        </w:r>
      </w:ins>
      <w:ins w:id="329" w:author="LIN, Yufeng" w:date="2021-09-20T20:07:00Z">
        <w:r w:rsidR="00111E8C">
          <w:rPr>
            <w:rFonts w:ascii="Times New Roman" w:hAnsi="Times New Roman" w:cs="Times New Roman"/>
            <w:sz w:val="22"/>
          </w:rPr>
          <w:t xml:space="preserve">-bacteria </w:t>
        </w:r>
      </w:ins>
      <w:ins w:id="330" w:author="LIN, Yufeng" w:date="2021-09-20T20:06:00Z">
        <w:r w:rsidR="00111E8C">
          <w:rPr>
            <w:rFonts w:ascii="Times New Roman" w:hAnsi="Times New Roman" w:cs="Times New Roman"/>
            <w:sz w:val="22"/>
          </w:rPr>
          <w:t xml:space="preserve">co-occurrence patterns </w:t>
        </w:r>
      </w:ins>
      <w:ins w:id="331" w:author="LIN, Yufeng" w:date="2021-09-20T20:07:00Z">
        <w:r w:rsidR="00111E8C">
          <w:rPr>
            <w:rFonts w:ascii="Times New Roman" w:hAnsi="Times New Roman" w:cs="Times New Roman"/>
            <w:sz w:val="22"/>
          </w:rPr>
          <w:t>in CRC</w:t>
        </w:r>
        <w:del w:id="332" w:author="Thomas Kwong" w:date="2021-09-22T18:33:00Z">
          <w:r w:rsidR="00111E8C" w:rsidDel="00ED3D78">
            <w:rPr>
              <w:rFonts w:ascii="Times New Roman" w:hAnsi="Times New Roman" w:cs="Times New Roman"/>
              <w:sz w:val="22"/>
            </w:rPr>
            <w:delText>. Moreover, we</w:delText>
          </w:r>
        </w:del>
      </w:ins>
      <w:ins w:id="333" w:author="Thomas Kwong" w:date="2021-09-22T18:33:00Z">
        <w:r w:rsidR="00ED3D78">
          <w:rPr>
            <w:rFonts w:ascii="Times New Roman" w:hAnsi="Times New Roman" w:cs="Times New Roman"/>
            <w:sz w:val="22"/>
          </w:rPr>
          <w:t xml:space="preserve"> and </w:t>
        </w:r>
      </w:ins>
      <w:ins w:id="334" w:author="LIN, Yufeng" w:date="2021-09-20T20:07:00Z">
        <w:del w:id="335"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36" w:author="LIN, Yufeng" w:date="2021-09-20T20:08:00Z">
        <w:r w:rsidR="00111E8C">
          <w:rPr>
            <w:rFonts w:ascii="Times New Roman" w:hAnsi="Times New Roman" w:cs="Times New Roman"/>
            <w:sz w:val="22"/>
          </w:rPr>
          <w:t>correlations in CRC, adenoma and healthy control</w:t>
        </w:r>
      </w:ins>
      <w:ins w:id="337" w:author="LIN, Yufeng" w:date="2021-09-20T20:07:00Z">
        <w:r w:rsidR="00111E8C">
          <w:rPr>
            <w:rFonts w:ascii="Times New Roman" w:hAnsi="Times New Roman" w:cs="Times New Roman"/>
            <w:sz w:val="22"/>
          </w:rPr>
          <w:t xml:space="preserve">. </w:t>
        </w:r>
      </w:ins>
      <w:ins w:id="338" w:author="LIN, Yufeng" w:date="2021-09-21T09:51:00Z">
        <w:del w:id="339"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40"/>
      <w:commentRangeEnd w:id="340"/>
      <w:r w:rsidR="00ED3D78">
        <w:rPr>
          <w:rStyle w:val="CommentReference"/>
        </w:rPr>
        <w:commentReference w:id="340"/>
      </w:r>
    </w:p>
    <w:p w14:paraId="1F38FEF4" w14:textId="77777777" w:rsidR="00531B71" w:rsidRDefault="00531B71" w:rsidP="00531B71">
      <w:pPr>
        <w:pStyle w:val="title10831"/>
        <w:rPr>
          <w:ins w:id="341" w:author="Thomas Kwong" w:date="2021-09-22T22:12:00Z"/>
        </w:rPr>
      </w:pPr>
      <w:ins w:id="342" w:author="Thomas Kwong" w:date="2021-09-22T22:12:00Z">
        <w:r>
          <w:br w:type="page"/>
        </w:r>
      </w:ins>
    </w:p>
    <w:p w14:paraId="7203D9A4" w14:textId="3C5836BF" w:rsidR="00531B71" w:rsidRPr="00790445" w:rsidRDefault="00531B71" w:rsidP="00531B71">
      <w:pPr>
        <w:pStyle w:val="title10831"/>
        <w:rPr>
          <w:ins w:id="343" w:author="Thomas Kwong" w:date="2021-09-22T22:12:00Z"/>
        </w:rPr>
      </w:pPr>
      <w:ins w:id="344" w:author="Thomas Kwong" w:date="2021-09-22T22:12:00Z">
        <w:r w:rsidRPr="00790445">
          <w:lastRenderedPageBreak/>
          <w:t>Methodology</w:t>
        </w:r>
      </w:ins>
    </w:p>
    <w:p w14:paraId="18C16E7A" w14:textId="77777777" w:rsidR="00531B71" w:rsidRPr="00790445" w:rsidRDefault="00531B71" w:rsidP="00B84FC5">
      <w:pPr>
        <w:pStyle w:val="title20825"/>
        <w:rPr>
          <w:ins w:id="345" w:author="Thomas Kwong" w:date="2021-09-22T22:12:00Z"/>
        </w:rPr>
      </w:pPr>
      <w:ins w:id="346" w:author="Thomas Kwong" w:date="2021-09-22T22:12:00Z">
        <w:r w:rsidRPr="00790445">
          <w:t>Study inclusion and data attainment</w:t>
        </w:r>
      </w:ins>
    </w:p>
    <w:p w14:paraId="4FB80893" w14:textId="3FD04E55" w:rsidR="00531B71" w:rsidRPr="00790445" w:rsidRDefault="00531B71" w:rsidP="00531B71">
      <w:pPr>
        <w:rPr>
          <w:ins w:id="347" w:author="Thomas Kwong" w:date="2021-09-22T22:12:00Z"/>
          <w:rFonts w:ascii="Times New Roman" w:hAnsi="Times New Roman" w:cs="Times New Roman"/>
          <w:sz w:val="22"/>
        </w:rPr>
      </w:pPr>
      <w:commentRangeStart w:id="348"/>
      <w:commentRangeStart w:id="349"/>
      <w:ins w:id="350"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351" w:author="LIN, Yufeng" w:date="2021-09-23T11:55:00Z">
          <w:r w:rsidRPr="00790445" w:rsidDel="00F469D4">
            <w:rPr>
              <w:rFonts w:ascii="Times New Roman" w:hAnsi="Times New Roman" w:cs="Times New Roman"/>
              <w:sz w:val="22"/>
            </w:rPr>
            <w:delText>PubMed and Google</w:delText>
          </w:r>
        </w:del>
      </w:ins>
      <w:ins w:id="352" w:author="LIN, Yufeng" w:date="2021-09-23T11:55:00Z">
        <w:r w:rsidR="00F469D4">
          <w:rPr>
            <w:rFonts w:ascii="Times New Roman" w:hAnsi="Times New Roman" w:cs="Times New Roman"/>
            <w:sz w:val="22"/>
          </w:rPr>
          <w:t>NCBI database</w:t>
        </w:r>
      </w:ins>
      <w:ins w:id="353" w:author="LIN, Yufeng" w:date="2021-09-23T11:51:00Z">
        <w:r w:rsidR="00F469D4">
          <w:rPr>
            <w:rFonts w:ascii="Times New Roman" w:hAnsi="Times New Roman" w:cs="Times New Roman"/>
            <w:sz w:val="22"/>
          </w:rPr>
          <w:t xml:space="preserve"> </w:t>
        </w:r>
      </w:ins>
      <w:ins w:id="354"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355" w:author="LIN, Yufeng" w:date="2021-09-23T11:51:00Z">
        <w:r w:rsidR="00F469D4">
          <w:rPr>
            <w:rFonts w:ascii="Times New Roman" w:hAnsi="Times New Roman" w:cs="Times New Roman"/>
            <w:sz w:val="22"/>
          </w:rPr>
          <w:t xml:space="preserve">from </w:t>
        </w:r>
      </w:ins>
      <w:ins w:id="356" w:author="LIN, Yufeng" w:date="2021-09-23T11:55:00Z">
        <w:r w:rsidR="00F469D4">
          <w:rPr>
            <w:rFonts w:ascii="Times New Roman" w:hAnsi="Times New Roman" w:cs="Times New Roman"/>
            <w:sz w:val="22"/>
          </w:rPr>
          <w:t xml:space="preserve">year </w:t>
        </w:r>
      </w:ins>
      <w:ins w:id="357" w:author="LIN, Yufeng" w:date="2021-09-23T11:53:00Z">
        <w:r w:rsidR="00F469D4">
          <w:rPr>
            <w:rFonts w:ascii="Times New Roman" w:hAnsi="Times New Roman" w:cs="Times New Roman"/>
            <w:sz w:val="22"/>
          </w:rPr>
          <w:t>20</w:t>
        </w:r>
      </w:ins>
      <w:ins w:id="358" w:author="LIN, Yufeng" w:date="2021-09-23T11:54:00Z">
        <w:r w:rsidR="00F469D4">
          <w:rPr>
            <w:rFonts w:ascii="Times New Roman" w:hAnsi="Times New Roman" w:cs="Times New Roman"/>
            <w:sz w:val="22"/>
          </w:rPr>
          <w:t>14 to 2020</w:t>
        </w:r>
      </w:ins>
      <w:ins w:id="359" w:author="Thomas Kwong" w:date="2021-09-22T22:12:00Z">
        <w:r w:rsidRPr="00790445">
          <w:rPr>
            <w:rFonts w:ascii="Times New Roman" w:hAnsi="Times New Roman" w:cs="Times New Roman"/>
            <w:sz w:val="22"/>
          </w:rPr>
          <w:t xml:space="preserve">. </w:t>
        </w:r>
        <w:commentRangeEnd w:id="348"/>
        <w:r>
          <w:rPr>
            <w:rStyle w:val="CommentReference"/>
          </w:rPr>
          <w:commentReference w:id="348"/>
        </w:r>
        <w:del w:id="360" w:author="LIN, Yufeng" w:date="2021-09-23T12:54:00Z">
          <w:r w:rsidRPr="00790445" w:rsidDel="008E309A">
            <w:rPr>
              <w:rFonts w:ascii="Times New Roman" w:hAnsi="Times New Roman" w:cs="Times New Roman" w:hint="eastAsia"/>
              <w:sz w:val="22"/>
            </w:rPr>
            <w:delText>And s</w:delText>
          </w:r>
        </w:del>
        <w:del w:id="361"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362" w:author="LIN, Yufeng" w:date="2021-09-23T12:55:00Z" w:name="move83294149"/>
      <w:moveTo w:id="363"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362"/>
      <w:ins w:id="364" w:author="LIN, Yufeng" w:date="2021-09-23T12:55:00Z">
        <w:r w:rsidR="008E309A">
          <w:rPr>
            <w:rFonts w:ascii="Times New Roman" w:hAnsi="Times New Roman" w:cs="Times New Roman"/>
            <w:sz w:val="22"/>
          </w:rPr>
          <w:t xml:space="preserve"> </w:t>
        </w:r>
      </w:ins>
      <w:ins w:id="365" w:author="Thomas Kwong" w:date="2021-09-22T22:12:00Z">
        <w:r w:rsidRPr="00790445">
          <w:rPr>
            <w:rFonts w:ascii="Times New Roman" w:hAnsi="Times New Roman" w:cs="Times New Roman"/>
            <w:sz w:val="22"/>
          </w:rPr>
          <w:t xml:space="preserve">We downloaded </w:t>
        </w:r>
        <w:del w:id="366" w:author="LIN, Yufeng" w:date="2021-09-23T12:59:00Z">
          <w:r w:rsidRPr="00790445" w:rsidDel="008E309A">
            <w:rPr>
              <w:rFonts w:ascii="Times New Roman" w:hAnsi="Times New Roman" w:cs="Times New Roman"/>
              <w:sz w:val="22"/>
            </w:rPr>
            <w:delText>six</w:delText>
          </w:r>
        </w:del>
      </w:ins>
      <w:ins w:id="367" w:author="LIN, Yufeng" w:date="2021-09-23T12:59:00Z">
        <w:r w:rsidR="008E309A">
          <w:rPr>
            <w:rFonts w:ascii="Times New Roman" w:hAnsi="Times New Roman" w:cs="Times New Roman"/>
            <w:sz w:val="22"/>
          </w:rPr>
          <w:t>seven</w:t>
        </w:r>
      </w:ins>
      <w:ins w:id="368"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36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37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37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37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373"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374" w:author="LIN, Yufeng" w:date="2021-09-23T12:58:00Z">
        <w:r w:rsidR="008E309A">
          <w:rPr>
            <w:rFonts w:ascii="Times New Roman" w:hAnsi="Times New Roman" w:cs="Times New Roman"/>
            <w:sz w:val="22"/>
          </w:rPr>
          <w:t xml:space="preserve">, </w:t>
        </w:r>
      </w:ins>
      <w:ins w:id="375"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37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37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37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37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380" w:author="LIN, Yufeng" w:date="2021-09-23T12:01:00Z">
        <w:r w:rsidR="00F469D4">
          <w:rPr>
            <w:rFonts w:ascii="Times New Roman" w:hAnsi="Times New Roman" w:cs="Times New Roman"/>
            <w:sz w:val="22"/>
          </w:rPr>
          <w:t xml:space="preserve"> and</w:t>
        </w:r>
      </w:ins>
      <w:ins w:id="381"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8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38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384" w:author="LIN, Yufeng" w:date="2021-09-23T12:55:00Z" w:name="move83294149"/>
      <w:commentRangeStart w:id="385"/>
      <w:moveFrom w:id="386" w:author="LIN, Yufeng" w:date="2021-09-23T12:55:00Z">
        <w:ins w:id="387"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384"/>
      <w:ins w:id="388"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ins>
      <w:ins w:id="389" w:author="LIN, Yufeng" w:date="2021-09-24T16:37:00Z">
        <w:r w:rsidR="00EC3E56">
          <w:rPr>
            <w:rFonts w:ascii="Times New Roman" w:hAnsi="Times New Roman" w:cs="Times New Roman"/>
            <w:sz w:val="22"/>
          </w:rPr>
          <w:t>ed</w:t>
        </w:r>
      </w:ins>
      <w:ins w:id="390" w:author="Thomas Kwong" w:date="2021-09-22T22:12:00Z">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9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39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393"/>
        <w:commentRangeStart w:id="394"/>
        <w:r w:rsidRPr="00790445">
          <w:rPr>
            <w:rFonts w:ascii="Times New Roman" w:hAnsi="Times New Roman" w:cs="Times New Roman"/>
            <w:sz w:val="22"/>
          </w:rPr>
          <w:t xml:space="preserve">table </w:t>
        </w:r>
        <w:commentRangeEnd w:id="393"/>
        <w:r w:rsidRPr="00790445">
          <w:rPr>
            <w:rStyle w:val="CommentReference"/>
            <w:rFonts w:ascii="Times New Roman" w:hAnsi="Times New Roman" w:cs="Times New Roman"/>
            <w:sz w:val="22"/>
            <w:szCs w:val="22"/>
          </w:rPr>
          <w:commentReference w:id="393"/>
        </w:r>
        <w:r w:rsidRPr="00790445">
          <w:rPr>
            <w:rFonts w:ascii="Times New Roman" w:hAnsi="Times New Roman" w:cs="Times New Roman"/>
            <w:sz w:val="22"/>
          </w:rPr>
          <w:t xml:space="preserve">1 and </w:t>
        </w:r>
        <w:del w:id="395" w:author="LIN, Yufeng" w:date="2021-09-23T15:07:00Z">
          <w:r w:rsidRPr="00790445" w:rsidDel="00874ACB">
            <w:rPr>
              <w:rFonts w:ascii="Times New Roman" w:hAnsi="Times New Roman" w:cs="Times New Roman"/>
              <w:sz w:val="22"/>
            </w:rPr>
            <w:delText>S</w:delText>
          </w:r>
        </w:del>
      </w:ins>
      <w:ins w:id="396" w:author="LIN, Yufeng" w:date="2021-09-23T15:07:00Z">
        <w:r w:rsidR="00874ACB">
          <w:rPr>
            <w:rFonts w:ascii="Times New Roman" w:hAnsi="Times New Roman" w:cs="Times New Roman"/>
            <w:sz w:val="22"/>
          </w:rPr>
          <w:t>s</w:t>
        </w:r>
      </w:ins>
      <w:ins w:id="397" w:author="Thomas Kwong" w:date="2021-09-22T22:12:00Z">
        <w:r w:rsidRPr="00790445">
          <w:rPr>
            <w:rFonts w:ascii="Times New Roman" w:hAnsi="Times New Roman" w:cs="Times New Roman"/>
            <w:sz w:val="22"/>
          </w:rPr>
          <w:t xml:space="preserve">upplementary </w:t>
        </w:r>
        <w:commentRangeStart w:id="398"/>
        <w:del w:id="399" w:author="LIN, Yufeng" w:date="2021-09-23T15:07:00Z">
          <w:r w:rsidRPr="00790445" w:rsidDel="00874ACB">
            <w:rPr>
              <w:rFonts w:ascii="Times New Roman" w:hAnsi="Times New Roman" w:cs="Times New Roman"/>
              <w:sz w:val="22"/>
            </w:rPr>
            <w:delText>T</w:delText>
          </w:r>
        </w:del>
      </w:ins>
      <w:ins w:id="400" w:author="LIN, Yufeng" w:date="2021-09-23T15:07:00Z">
        <w:r w:rsidR="00874ACB">
          <w:rPr>
            <w:rFonts w:ascii="Times New Roman" w:hAnsi="Times New Roman" w:cs="Times New Roman"/>
            <w:sz w:val="22"/>
          </w:rPr>
          <w:t>t</w:t>
        </w:r>
      </w:ins>
      <w:ins w:id="401" w:author="Thomas Kwong" w:date="2021-09-22T22:12:00Z">
        <w:r w:rsidRPr="00790445">
          <w:rPr>
            <w:rFonts w:ascii="Times New Roman" w:hAnsi="Times New Roman" w:cs="Times New Roman"/>
            <w:sz w:val="22"/>
          </w:rPr>
          <w:t xml:space="preserve">able </w:t>
        </w:r>
        <w:commentRangeEnd w:id="398"/>
        <w:r w:rsidRPr="00790445">
          <w:rPr>
            <w:rStyle w:val="CommentReference"/>
            <w:rFonts w:ascii="Times New Roman" w:hAnsi="Times New Roman" w:cs="Times New Roman"/>
            <w:sz w:val="22"/>
            <w:szCs w:val="22"/>
          </w:rPr>
          <w:commentReference w:id="398"/>
        </w:r>
        <w:r w:rsidRPr="00790445">
          <w:rPr>
            <w:rFonts w:ascii="Times New Roman" w:hAnsi="Times New Roman" w:cs="Times New Roman"/>
            <w:sz w:val="22"/>
          </w:rPr>
          <w:t xml:space="preserve">1). </w:t>
        </w:r>
        <w:commentRangeEnd w:id="394"/>
        <w:r>
          <w:rPr>
            <w:rStyle w:val="CommentReference"/>
          </w:rPr>
          <w:commentReference w:id="394"/>
        </w:r>
        <w:r w:rsidRPr="00790445">
          <w:rPr>
            <w:rFonts w:ascii="Times New Roman" w:hAnsi="Times New Roman" w:cs="Times New Roman"/>
            <w:sz w:val="22"/>
          </w:rPr>
          <w:t xml:space="preserve">Our cohort was generated with the new fecal metagenomic data from samples collected in Hong Kong from 2009 to 2012. </w:t>
        </w:r>
        <w:del w:id="402" w:author="LIN, Yufeng" w:date="2021-09-23T13:00:00Z">
          <w:r w:rsidRPr="00790445" w:rsidDel="008E309A">
            <w:rPr>
              <w:rFonts w:ascii="Times New Roman" w:hAnsi="Times New Roman" w:cs="Times New Roman"/>
              <w:sz w:val="22"/>
            </w:rPr>
            <w:delText>Even though a</w:delText>
          </w:r>
        </w:del>
      </w:ins>
      <w:ins w:id="403" w:author="LIN, Yufeng" w:date="2021-09-23T13:00:00Z">
        <w:r w:rsidR="008E309A">
          <w:rPr>
            <w:rFonts w:ascii="Times New Roman" w:hAnsi="Times New Roman" w:cs="Times New Roman"/>
            <w:sz w:val="22"/>
          </w:rPr>
          <w:t>A</w:t>
        </w:r>
      </w:ins>
      <w:ins w:id="404"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405"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406"/>
          <w:r w:rsidRPr="00790445" w:rsidDel="008E309A">
            <w:rPr>
              <w:rFonts w:ascii="Times New Roman" w:hAnsi="Times New Roman" w:cs="Times New Roman"/>
              <w:sz w:val="22"/>
            </w:rPr>
            <w:delText xml:space="preserve">Table </w:delText>
          </w:r>
          <w:commentRangeEnd w:id="406"/>
          <w:r w:rsidRPr="00790445" w:rsidDel="008E309A">
            <w:rPr>
              <w:rStyle w:val="CommentReference"/>
              <w:rFonts w:ascii="Times New Roman" w:hAnsi="Times New Roman" w:cs="Times New Roman"/>
              <w:sz w:val="22"/>
              <w:szCs w:val="22"/>
            </w:rPr>
            <w:commentReference w:id="406"/>
          </w:r>
          <w:r w:rsidRPr="00790445" w:rsidDel="008E309A">
            <w:rPr>
              <w:rFonts w:ascii="Times New Roman" w:hAnsi="Times New Roman" w:cs="Times New Roman"/>
              <w:sz w:val="22"/>
            </w:rPr>
            <w:delText xml:space="preserve">2 and </w:delText>
          </w:r>
          <w:commentRangeStart w:id="407"/>
          <w:r w:rsidRPr="00790445" w:rsidDel="008E309A">
            <w:rPr>
              <w:rFonts w:ascii="Times New Roman" w:hAnsi="Times New Roman" w:cs="Times New Roman"/>
              <w:sz w:val="22"/>
            </w:rPr>
            <w:delText>Methods</w:delText>
          </w:r>
          <w:commentRangeEnd w:id="407"/>
          <w:r w:rsidRPr="00790445" w:rsidDel="008E309A">
            <w:rPr>
              <w:rStyle w:val="CommentReference"/>
              <w:rFonts w:ascii="Times New Roman" w:hAnsi="Times New Roman" w:cs="Times New Roman"/>
              <w:sz w:val="22"/>
              <w:szCs w:val="22"/>
            </w:rPr>
            <w:commentReference w:id="407"/>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385"/>
        <w:r>
          <w:rPr>
            <w:rStyle w:val="CommentReference"/>
          </w:rPr>
          <w:commentReference w:id="385"/>
        </w:r>
        <w:commentRangeEnd w:id="349"/>
        <w:r>
          <w:rPr>
            <w:rStyle w:val="CommentReference"/>
          </w:rPr>
          <w:commentReference w:id="349"/>
        </w:r>
      </w:ins>
    </w:p>
    <w:p w14:paraId="622DC977" w14:textId="77777777" w:rsidR="00531B71" w:rsidRPr="00790445" w:rsidRDefault="00531B71" w:rsidP="00B84FC5">
      <w:pPr>
        <w:pStyle w:val="title20825"/>
        <w:rPr>
          <w:ins w:id="408" w:author="Thomas Kwong" w:date="2021-09-22T22:12:00Z"/>
        </w:rPr>
      </w:pPr>
      <w:commentRangeStart w:id="409"/>
      <w:commentRangeStart w:id="410"/>
      <w:ins w:id="411" w:author="Thomas Kwong" w:date="2021-09-22T22:12:00Z">
        <w:r w:rsidRPr="00790445">
          <w:t xml:space="preserve">Hong Kong study recruitment </w:t>
        </w:r>
        <w:commentRangeStart w:id="412"/>
        <w:commentRangeStart w:id="413"/>
        <w:r w:rsidRPr="00790445">
          <w:t>and sequencing</w:t>
        </w:r>
        <w:commentRangeEnd w:id="412"/>
        <w:r>
          <w:rPr>
            <w:rStyle w:val="CommentReference"/>
            <w:rFonts w:asciiTheme="minorHAnsi" w:eastAsiaTheme="minorEastAsia" w:hAnsiTheme="minorHAnsi" w:cstheme="minorBidi"/>
            <w:b w:val="0"/>
            <w:color w:val="auto"/>
            <w:u w:val="none"/>
          </w:rPr>
          <w:commentReference w:id="412"/>
        </w:r>
      </w:ins>
      <w:commentRangeEnd w:id="413"/>
      <w:r w:rsidR="000F3921">
        <w:rPr>
          <w:rStyle w:val="CommentReference"/>
          <w:rFonts w:asciiTheme="minorHAnsi" w:eastAsiaTheme="minorEastAsia" w:hAnsiTheme="minorHAnsi" w:cstheme="minorBidi"/>
          <w:b w:val="0"/>
          <w:color w:val="auto"/>
          <w:u w:val="none"/>
        </w:rPr>
        <w:commentReference w:id="413"/>
      </w:r>
    </w:p>
    <w:p w14:paraId="1196C0CF" w14:textId="08A72A6D" w:rsidR="00531B71" w:rsidRPr="00790445" w:rsidDel="009B5131" w:rsidRDefault="00531B71" w:rsidP="00531B71">
      <w:pPr>
        <w:rPr>
          <w:ins w:id="414" w:author="Thomas Kwong" w:date="2021-09-22T22:12:00Z"/>
          <w:del w:id="415" w:author="LIN, Yufeng" w:date="2021-09-23T13:23:00Z"/>
          <w:rFonts w:ascii="Times New Roman" w:hAnsi="Times New Roman" w:cs="Times New Roman"/>
          <w:sz w:val="22"/>
        </w:rPr>
      </w:pPr>
      <w:commentRangeStart w:id="416"/>
      <w:commentRangeStart w:id="417"/>
      <w:ins w:id="418" w:author="Thomas Kwong" w:date="2021-09-22T22:12:00Z">
        <w:del w:id="419" w:author="LIN, Yufeng" w:date="2021-09-23T13:23:00Z">
          <w:r w:rsidRPr="00790445" w:rsidDel="009B5131">
            <w:rPr>
              <w:rFonts w:ascii="Times New Roman" w:hAnsi="Times New Roman" w:cs="Times New Roman"/>
              <w:sz w:val="22"/>
            </w:rPr>
            <w:delText xml:space="preserve">This clinical study </w:delText>
          </w:r>
          <w:commentRangeEnd w:id="416"/>
          <w:r w:rsidDel="009B5131">
            <w:rPr>
              <w:rStyle w:val="CommentReference"/>
            </w:rPr>
            <w:commentReference w:id="416"/>
          </w:r>
        </w:del>
      </w:ins>
      <w:commentRangeEnd w:id="417"/>
      <w:r w:rsidR="003557D0">
        <w:rPr>
          <w:rStyle w:val="CommentReference"/>
        </w:rPr>
        <w:commentReference w:id="417"/>
      </w:r>
      <w:ins w:id="420" w:author="Thomas Kwong" w:date="2021-09-22T22:12:00Z">
        <w:del w:id="421"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B058F80" w:rsidR="00531B71" w:rsidRPr="00790445" w:rsidRDefault="00531B71" w:rsidP="00531B71">
      <w:pPr>
        <w:rPr>
          <w:ins w:id="422" w:author="Thomas Kwong" w:date="2021-09-22T22:12:00Z"/>
          <w:rFonts w:ascii="Times New Roman" w:hAnsi="Times New Roman" w:cs="Times New Roman"/>
          <w:sz w:val="22"/>
        </w:rPr>
      </w:pPr>
      <w:ins w:id="423"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424"/>
        <w:commentRangeStart w:id="425"/>
        <w:r w:rsidRPr="00790445">
          <w:rPr>
            <w:rFonts w:ascii="Times New Roman" w:hAnsi="Times New Roman" w:cs="Times New Roman"/>
            <w:sz w:val="22"/>
          </w:rPr>
          <w:t xml:space="preserve">intact colonic lesions </w:t>
        </w:r>
        <w:commentRangeEnd w:id="424"/>
        <w:r>
          <w:rPr>
            <w:rStyle w:val="CommentReference"/>
          </w:rPr>
          <w:commentReference w:id="424"/>
        </w:r>
      </w:ins>
      <w:commentRangeEnd w:id="425"/>
      <w:r w:rsidR="000F3921">
        <w:rPr>
          <w:rStyle w:val="CommentReference"/>
        </w:rPr>
        <w:commentReference w:id="425"/>
      </w:r>
      <w:ins w:id="426" w:author="Thomas Kwong" w:date="2021-09-22T22:12:00Z">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2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2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09"/>
        <w:r>
          <w:rPr>
            <w:rStyle w:val="CommentReference"/>
          </w:rPr>
          <w:commentReference w:id="409"/>
        </w:r>
      </w:ins>
      <w:commentRangeEnd w:id="410"/>
      <w:r w:rsidR="000F3921">
        <w:rPr>
          <w:rStyle w:val="CommentReference"/>
        </w:rPr>
        <w:commentReference w:id="410"/>
      </w:r>
    </w:p>
    <w:p w14:paraId="56498A6B" w14:textId="77777777" w:rsidR="00531B71" w:rsidRPr="00790445" w:rsidRDefault="00531B71" w:rsidP="00B84FC5">
      <w:pPr>
        <w:pStyle w:val="title20825"/>
        <w:rPr>
          <w:ins w:id="429" w:author="Thomas Kwong" w:date="2021-09-22T22:12:00Z"/>
        </w:rPr>
      </w:pPr>
      <w:ins w:id="430" w:author="Thomas Kwong" w:date="2021-09-22T22:12:00Z">
        <w:r w:rsidRPr="00790445">
          <w:t>Sample filter criteria</w:t>
        </w:r>
      </w:ins>
    </w:p>
    <w:p w14:paraId="5E50126C" w14:textId="754446CC" w:rsidR="00531B71" w:rsidRDefault="00531B71" w:rsidP="00531B71">
      <w:pPr>
        <w:rPr>
          <w:ins w:id="431" w:author="Thomas Kwong" w:date="2021-09-22T22:12:00Z"/>
          <w:rFonts w:ascii="Times New Roman" w:hAnsi="Times New Roman" w:cs="Times New Roman"/>
          <w:sz w:val="22"/>
        </w:rPr>
      </w:pPr>
      <w:ins w:id="432"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433"/>
        <w:commentRangeStart w:id="434"/>
        <w:r>
          <w:rPr>
            <w:rFonts w:ascii="Times New Roman" w:hAnsi="Times New Roman" w:cs="Times New Roman"/>
            <w:sz w:val="22"/>
          </w:rPr>
          <w:t xml:space="preserve"> Abnormal conditions</w:t>
        </w:r>
        <w:del w:id="435"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433"/>
        <w:r>
          <w:rPr>
            <w:rStyle w:val="CommentReference"/>
          </w:rPr>
          <w:commentReference w:id="433"/>
        </w:r>
      </w:ins>
      <w:commentRangeEnd w:id="434"/>
      <w:r w:rsidR="00D1238A">
        <w:rPr>
          <w:rStyle w:val="CommentReference"/>
        </w:rPr>
        <w:commentReference w:id="434"/>
      </w:r>
      <w:ins w:id="436"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37"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38"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39"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40" w:author="LIN, Yufeng" w:date="2021-09-23T13:06:00Z">
        <w:r w:rsidR="00D1238A">
          <w:rPr>
            <w:rFonts w:ascii="Times New Roman" w:hAnsi="Times New Roman" w:cs="Times New Roman"/>
            <w:sz w:val="22"/>
          </w:rPr>
          <w:t>less than 1,000,000</w:t>
        </w:r>
      </w:ins>
      <w:ins w:id="441" w:author="LIN, Yufeng" w:date="2021-09-23T13:05:00Z">
        <w:r w:rsidR="00D1238A">
          <w:rPr>
            <w:rFonts w:ascii="Times New Roman" w:hAnsi="Times New Roman" w:cs="Times New Roman"/>
            <w:sz w:val="22"/>
          </w:rPr>
          <w:t>)</w:t>
        </w:r>
      </w:ins>
      <w:ins w:id="442" w:author="Thomas Kwong" w:date="2021-09-22T22:12:00Z">
        <w:r>
          <w:rPr>
            <w:rFonts w:ascii="Times New Roman" w:hAnsi="Times New Roman" w:cs="Times New Roman"/>
            <w:sz w:val="22"/>
          </w:rPr>
          <w:t>, which might cause by the low sequencing depth, host reads contamination</w:t>
        </w:r>
        <w:commentRangeStart w:id="443"/>
        <w:commentRangeStart w:id="444"/>
        <w:r>
          <w:rPr>
            <w:rFonts w:ascii="Times New Roman" w:hAnsi="Times New Roman" w:cs="Times New Roman"/>
            <w:sz w:val="22"/>
          </w:rPr>
          <w:t>, and so on</w:t>
        </w:r>
        <w:commentRangeEnd w:id="443"/>
        <w:r>
          <w:rPr>
            <w:rStyle w:val="CommentReference"/>
          </w:rPr>
          <w:commentReference w:id="443"/>
        </w:r>
      </w:ins>
      <w:commentRangeEnd w:id="444"/>
      <w:r w:rsidR="00D1238A">
        <w:rPr>
          <w:rStyle w:val="CommentReference"/>
        </w:rPr>
        <w:commentReference w:id="444"/>
      </w:r>
      <w:ins w:id="445" w:author="Thomas Kwong" w:date="2021-09-22T22:12:00Z">
        <w:r>
          <w:rPr>
            <w:rFonts w:ascii="Times New Roman" w:hAnsi="Times New Roman" w:cs="Times New Roman"/>
            <w:sz w:val="22"/>
          </w:rPr>
          <w:t xml:space="preserve">. In the </w:t>
        </w:r>
        <w:commentRangeStart w:id="446"/>
        <w:commentRangeStart w:id="447"/>
        <w:r>
          <w:rPr>
            <w:rFonts w:ascii="Times New Roman" w:hAnsi="Times New Roman" w:cs="Times New Roman"/>
            <w:sz w:val="22"/>
          </w:rPr>
          <w:t>second part, we tended to remove the outlier or suspected contaminated cases, such as the high-</w:t>
        </w:r>
        <w:del w:id="448" w:author="LIN, Yufeng" w:date="2021-10-04T16:53:00Z">
          <w:r w:rsidDel="00DB66B4">
            <w:rPr>
              <w:rFonts w:ascii="Times New Roman" w:hAnsi="Times New Roman" w:cs="Times New Roman"/>
              <w:sz w:val="22"/>
            </w:rPr>
            <w:delText>eukaryotes</w:delText>
          </w:r>
        </w:del>
      </w:ins>
      <w:ins w:id="449" w:author="LIN, Yufeng" w:date="2021-10-04T16:53:00Z">
        <w:r w:rsidR="00DB66B4">
          <w:rPr>
            <w:rFonts w:ascii="Times New Roman" w:hAnsi="Times New Roman" w:cs="Times New Roman"/>
            <w:sz w:val="22"/>
          </w:rPr>
          <w:t>fungi</w:t>
        </w:r>
      </w:ins>
      <w:ins w:id="450" w:author="Thomas Kwong" w:date="2021-09-22T22:12:00Z">
        <w:r>
          <w:rPr>
            <w:rFonts w:ascii="Times New Roman" w:hAnsi="Times New Roman" w:cs="Times New Roman"/>
            <w:sz w:val="22"/>
          </w:rPr>
          <w:t xml:space="preserve"> (</w:t>
        </w:r>
      </w:ins>
      <w:ins w:id="451"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452" w:author="LIN, Yufeng" w:date="2021-09-28T13:06:00Z">
        <w:r w:rsidR="004314C2">
          <w:rPr>
            <w:rFonts w:ascii="Times New Roman" w:hAnsi="Times New Roman" w:cs="Times New Roman"/>
            <w:sz w:val="22"/>
          </w:rPr>
          <w:t>fungi</w:t>
        </w:r>
      </w:ins>
      <w:ins w:id="453" w:author="LIN, Yufeng" w:date="2021-09-23T13:15:00Z">
        <w:r w:rsidR="009B5131">
          <w:rPr>
            <w:rFonts w:ascii="Times New Roman" w:hAnsi="Times New Roman" w:cs="Times New Roman"/>
            <w:sz w:val="22"/>
          </w:rPr>
          <w:t xml:space="preserve"> contained more than </w:t>
        </w:r>
      </w:ins>
      <w:ins w:id="454" w:author="Thomas Kwong" w:date="2021-09-22T22:12:00Z">
        <w:del w:id="455"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456" w:author="LIN, Yufeng" w:date="2021-09-23T13:15:00Z">
        <w:r w:rsidR="009B5131">
          <w:rPr>
            <w:rFonts w:ascii="Times New Roman" w:hAnsi="Times New Roman" w:cs="Times New Roman"/>
            <w:sz w:val="22"/>
          </w:rPr>
          <w:t xml:space="preserve"> in all intesti</w:t>
        </w:r>
      </w:ins>
      <w:ins w:id="457" w:author="LIN, Yufeng" w:date="2021-09-23T13:16:00Z">
        <w:r w:rsidR="009B5131">
          <w:rPr>
            <w:rFonts w:ascii="Times New Roman" w:hAnsi="Times New Roman" w:cs="Times New Roman"/>
            <w:sz w:val="22"/>
          </w:rPr>
          <w:t>nal microbiome</w:t>
        </w:r>
      </w:ins>
      <w:ins w:id="458" w:author="Thomas Kwong" w:date="2021-09-22T22:12:00Z">
        <w:r>
          <w:rPr>
            <w:rFonts w:ascii="Times New Roman" w:hAnsi="Times New Roman" w:cs="Times New Roman"/>
            <w:sz w:val="22"/>
          </w:rPr>
          <w:t>), low-</w:t>
        </w:r>
        <w:del w:id="459" w:author="LIN, Yufeng" w:date="2021-10-04T16:54:00Z">
          <w:r w:rsidDel="00DB66B4">
            <w:rPr>
              <w:rFonts w:ascii="Times New Roman" w:hAnsi="Times New Roman" w:cs="Times New Roman"/>
              <w:sz w:val="22"/>
            </w:rPr>
            <w:delText>Eukaryotes</w:delText>
          </w:r>
        </w:del>
      </w:ins>
      <w:ins w:id="460" w:author="LIN, Yufeng" w:date="2021-10-04T16:54:00Z">
        <w:r w:rsidR="00DB66B4">
          <w:rPr>
            <w:rFonts w:ascii="Times New Roman" w:hAnsi="Times New Roman" w:cs="Times New Roman"/>
            <w:sz w:val="22"/>
          </w:rPr>
          <w:t xml:space="preserve">Fungi </w:t>
        </w:r>
      </w:ins>
      <w:ins w:id="461" w:author="Thomas Kwong" w:date="2021-09-22T22:12:00Z">
        <w:r>
          <w:rPr>
            <w:rFonts w:ascii="Times New Roman" w:hAnsi="Times New Roman" w:cs="Times New Roman"/>
            <w:sz w:val="22"/>
          </w:rPr>
          <w:t xml:space="preserve"> (</w:t>
        </w:r>
      </w:ins>
      <w:ins w:id="462"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463" w:author="LIN, Yufeng" w:date="2021-09-28T13:06:00Z">
        <w:r w:rsidR="004314C2">
          <w:rPr>
            <w:rFonts w:ascii="Times New Roman" w:hAnsi="Times New Roman" w:cs="Times New Roman"/>
            <w:sz w:val="22"/>
          </w:rPr>
          <w:t>fungi</w:t>
        </w:r>
      </w:ins>
      <w:ins w:id="464" w:author="LIN, Yufeng" w:date="2021-09-23T13:16:00Z">
        <w:r w:rsidR="009B5131">
          <w:rPr>
            <w:rFonts w:ascii="Times New Roman" w:hAnsi="Times New Roman" w:cs="Times New Roman"/>
            <w:sz w:val="22"/>
          </w:rPr>
          <w:t xml:space="preserve"> </w:t>
        </w:r>
      </w:ins>
      <w:ins w:id="465" w:author="LIN, Yufeng" w:date="2021-09-23T13:17:00Z">
        <w:r w:rsidR="009B5131">
          <w:rPr>
            <w:rFonts w:ascii="Times New Roman" w:hAnsi="Times New Roman" w:cs="Times New Roman"/>
            <w:sz w:val="22"/>
          </w:rPr>
          <w:t>covered</w:t>
        </w:r>
      </w:ins>
      <w:ins w:id="466" w:author="LIN, Yufeng" w:date="2021-09-23T13:16:00Z">
        <w:r w:rsidR="009B5131">
          <w:rPr>
            <w:rFonts w:ascii="Times New Roman" w:hAnsi="Times New Roman" w:cs="Times New Roman"/>
            <w:sz w:val="22"/>
          </w:rPr>
          <w:t xml:space="preserve"> </w:t>
        </w:r>
      </w:ins>
      <w:ins w:id="467" w:author="LIN, Yufeng" w:date="2021-09-23T13:17:00Z">
        <w:r w:rsidR="009B5131">
          <w:rPr>
            <w:rFonts w:ascii="Times New Roman" w:hAnsi="Times New Roman" w:cs="Times New Roman"/>
            <w:sz w:val="22"/>
          </w:rPr>
          <w:t>less</w:t>
        </w:r>
      </w:ins>
      <w:ins w:id="468" w:author="LIN, Yufeng" w:date="2021-09-23T13:16:00Z">
        <w:r w:rsidR="009B5131">
          <w:rPr>
            <w:rFonts w:ascii="Times New Roman" w:hAnsi="Times New Roman" w:cs="Times New Roman"/>
            <w:sz w:val="22"/>
          </w:rPr>
          <w:t xml:space="preserve"> than </w:t>
        </w:r>
      </w:ins>
      <w:ins w:id="469" w:author="Thomas Kwong" w:date="2021-09-22T22:12:00Z">
        <w:del w:id="470"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471" w:author="LIN, Yufeng" w:date="2021-09-23T13:16:00Z">
        <w:r w:rsidR="009B5131">
          <w:rPr>
            <w:rFonts w:ascii="Times New Roman" w:hAnsi="Times New Roman" w:cs="Times New Roman"/>
            <w:sz w:val="22"/>
          </w:rPr>
          <w:t xml:space="preserve"> in the gut </w:t>
        </w:r>
      </w:ins>
      <w:ins w:id="472" w:author="LIN, Yufeng" w:date="2021-09-23T13:17:00Z">
        <w:r w:rsidR="009B5131">
          <w:rPr>
            <w:rFonts w:ascii="Times New Roman" w:hAnsi="Times New Roman" w:cs="Times New Roman"/>
            <w:sz w:val="22"/>
          </w:rPr>
          <w:t>microbiota</w:t>
        </w:r>
      </w:ins>
      <w:ins w:id="473" w:author="Thomas Kwong" w:date="2021-09-22T22:12:00Z">
        <w:r>
          <w:rPr>
            <w:rFonts w:ascii="Times New Roman" w:hAnsi="Times New Roman" w:cs="Times New Roman"/>
            <w:sz w:val="22"/>
          </w:rPr>
          <w:t xml:space="preserve">), and bacteria or </w:t>
        </w:r>
        <w:del w:id="474" w:author="LIN, Yufeng" w:date="2021-10-04T16:54:00Z">
          <w:r w:rsidDel="00DB66B4">
            <w:rPr>
              <w:rFonts w:ascii="Times New Roman" w:hAnsi="Times New Roman" w:cs="Times New Roman"/>
              <w:sz w:val="22"/>
            </w:rPr>
            <w:delText>eukaryotes</w:delText>
          </w:r>
        </w:del>
      </w:ins>
      <w:ins w:id="475" w:author="LIN, Yufeng" w:date="2021-10-04T16:54:00Z">
        <w:r w:rsidR="00DB66B4">
          <w:rPr>
            <w:rFonts w:ascii="Times New Roman" w:hAnsi="Times New Roman" w:cs="Times New Roman"/>
            <w:sz w:val="22"/>
          </w:rPr>
          <w:t xml:space="preserve">fungi </w:t>
        </w:r>
      </w:ins>
      <w:ins w:id="476" w:author="Thomas Kwong" w:date="2021-09-22T22:12:00Z">
        <w:r>
          <w:rPr>
            <w:rFonts w:ascii="Times New Roman" w:hAnsi="Times New Roman" w:cs="Times New Roman"/>
            <w:sz w:val="22"/>
          </w:rPr>
          <w:t xml:space="preserve"> contamination (</w:t>
        </w:r>
        <w:del w:id="477" w:author="LIN, Yufeng" w:date="2021-09-23T13:20:00Z">
          <w:r w:rsidDel="009B5131">
            <w:rPr>
              <w:rFonts w:ascii="Times New Roman" w:hAnsi="Times New Roman" w:cs="Times New Roman" w:hint="eastAsia"/>
              <w:sz w:val="22"/>
            </w:rPr>
            <w:delText>1</w:delText>
          </w:r>
        </w:del>
      </w:ins>
      <w:ins w:id="478" w:author="LIN, Yufeng" w:date="2021-09-23T13:20:00Z">
        <w:r w:rsidR="009B5131">
          <w:rPr>
            <w:rFonts w:ascii="Times New Roman" w:hAnsi="Times New Roman" w:cs="Times New Roman" w:hint="eastAsia"/>
            <w:sz w:val="22"/>
          </w:rPr>
          <w:t>one</w:t>
        </w:r>
      </w:ins>
      <w:ins w:id="479" w:author="Thomas Kwong" w:date="2021-09-22T22:12:00Z">
        <w:r>
          <w:rPr>
            <w:rFonts w:ascii="Times New Roman" w:hAnsi="Times New Roman" w:cs="Times New Roman"/>
            <w:sz w:val="22"/>
          </w:rPr>
          <w:t xml:space="preserve"> species </w:t>
        </w:r>
      </w:ins>
      <w:ins w:id="480" w:author="LIN, Yufeng" w:date="2021-09-23T13:20:00Z">
        <w:r w:rsidR="009B5131">
          <w:rPr>
            <w:rFonts w:ascii="Times New Roman" w:hAnsi="Times New Roman" w:cs="Times New Roman"/>
            <w:sz w:val="22"/>
          </w:rPr>
          <w:t xml:space="preserve">more than </w:t>
        </w:r>
      </w:ins>
      <w:ins w:id="481" w:author="Thomas Kwong" w:date="2021-09-22T22:12:00Z">
        <w:del w:id="482"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483" w:author="LIN, Yufeng" w:date="2021-09-23T13:20:00Z">
        <w:r w:rsidR="009B5131">
          <w:rPr>
            <w:rFonts w:ascii="Times New Roman" w:hAnsi="Times New Roman" w:cs="Times New Roman"/>
            <w:sz w:val="22"/>
          </w:rPr>
          <w:t xml:space="preserve"> of intestinal microbiome</w:t>
        </w:r>
      </w:ins>
      <w:ins w:id="484" w:author="Thomas Kwong" w:date="2021-09-22T22:12:00Z">
        <w:r>
          <w:rPr>
            <w:rFonts w:ascii="Times New Roman" w:hAnsi="Times New Roman" w:cs="Times New Roman"/>
            <w:sz w:val="22"/>
          </w:rPr>
          <w:t xml:space="preserve">) samples. For the last division, </w:t>
        </w:r>
      </w:ins>
      <w:ins w:id="485" w:author="LIN, Yufeng" w:date="2021-09-23T13:30:00Z">
        <w:r w:rsidR="003557D0">
          <w:rPr>
            <w:rFonts w:ascii="Times New Roman" w:hAnsi="Times New Roman" w:cs="Times New Roman"/>
            <w:sz w:val="22"/>
          </w:rPr>
          <w:t xml:space="preserve">the </w:t>
        </w:r>
      </w:ins>
      <w:ins w:id="486" w:author="Thomas Kwong" w:date="2021-09-22T22:12:00Z">
        <w:r>
          <w:rPr>
            <w:rFonts w:ascii="Times New Roman" w:hAnsi="Times New Roman" w:cs="Times New Roman"/>
            <w:sz w:val="22"/>
          </w:rPr>
          <w:t>low-</w:t>
        </w:r>
        <w:del w:id="487" w:author="LIN, Yufeng" w:date="2021-10-04T16:57:00Z">
          <w:r w:rsidDel="00DB66B4">
            <w:rPr>
              <w:rFonts w:ascii="Times New Roman" w:hAnsi="Times New Roman" w:cs="Times New Roman"/>
              <w:sz w:val="22"/>
            </w:rPr>
            <w:delText xml:space="preserve">eukaryotic </w:delText>
          </w:r>
        </w:del>
      </w:ins>
      <w:ins w:id="488" w:author="LIN, Yufeng" w:date="2021-10-04T16:57:00Z">
        <w:r w:rsidR="00DB66B4">
          <w:rPr>
            <w:rFonts w:ascii="Times New Roman" w:hAnsi="Times New Roman" w:cs="Times New Roman"/>
            <w:sz w:val="22"/>
          </w:rPr>
          <w:t xml:space="preserve">fungal </w:t>
        </w:r>
      </w:ins>
      <w:ins w:id="489" w:author="Thomas Kwong" w:date="2021-09-22T22:12:00Z">
        <w:r>
          <w:rPr>
            <w:rFonts w:ascii="Times New Roman" w:hAnsi="Times New Roman" w:cs="Times New Roman"/>
            <w:sz w:val="22"/>
          </w:rPr>
          <w:t xml:space="preserve">sequence depth sample </w:t>
        </w:r>
      </w:ins>
      <w:ins w:id="490" w:author="LIN, Yufeng" w:date="2021-09-23T13:23:00Z">
        <w:r w:rsidR="009B5131">
          <w:rPr>
            <w:rFonts w:ascii="Times New Roman" w:hAnsi="Times New Roman" w:cs="Times New Roman"/>
            <w:sz w:val="22"/>
          </w:rPr>
          <w:t>(</w:t>
        </w:r>
      </w:ins>
      <w:ins w:id="491" w:author="LIN, Yufeng" w:date="2021-09-28T13:06:00Z">
        <w:r w:rsidR="004314C2">
          <w:rPr>
            <w:rFonts w:ascii="Times New Roman" w:hAnsi="Times New Roman" w:cs="Times New Roman"/>
            <w:sz w:val="22"/>
          </w:rPr>
          <w:t>fungi</w:t>
        </w:r>
      </w:ins>
      <w:ins w:id="492" w:author="LIN, Yufeng" w:date="2021-09-23T13:24:00Z">
        <w:r w:rsidR="009B5131">
          <w:rPr>
            <w:rFonts w:ascii="Times New Roman" w:hAnsi="Times New Roman" w:cs="Times New Roman"/>
            <w:sz w:val="22"/>
          </w:rPr>
          <w:t xml:space="preserve"> </w:t>
        </w:r>
      </w:ins>
      <w:ins w:id="493" w:author="LIN, Yufeng" w:date="2021-09-23T13:31:00Z">
        <w:r w:rsidR="003557D0">
          <w:rPr>
            <w:rFonts w:ascii="Times New Roman" w:hAnsi="Times New Roman" w:cs="Times New Roman"/>
            <w:sz w:val="22"/>
          </w:rPr>
          <w:t xml:space="preserve">aligned </w:t>
        </w:r>
      </w:ins>
      <w:ins w:id="494" w:author="LIN, Yufeng" w:date="2021-09-23T13:24:00Z">
        <w:r w:rsidR="009B5131">
          <w:rPr>
            <w:rFonts w:ascii="Times New Roman" w:hAnsi="Times New Roman" w:cs="Times New Roman"/>
            <w:sz w:val="22"/>
          </w:rPr>
          <w:t>read counts less than 10,000</w:t>
        </w:r>
      </w:ins>
      <w:ins w:id="495" w:author="LIN, Yufeng" w:date="2021-09-23T13:23:00Z">
        <w:r w:rsidR="009B5131">
          <w:rPr>
            <w:rFonts w:ascii="Times New Roman" w:hAnsi="Times New Roman" w:cs="Times New Roman"/>
            <w:sz w:val="22"/>
          </w:rPr>
          <w:t xml:space="preserve">) </w:t>
        </w:r>
      </w:ins>
      <w:ins w:id="496" w:author="Thomas Kwong" w:date="2021-09-22T22:12:00Z">
        <w:r>
          <w:rPr>
            <w:rFonts w:ascii="Times New Roman" w:hAnsi="Times New Roman" w:cs="Times New Roman"/>
            <w:sz w:val="22"/>
          </w:rPr>
          <w:t>would be dropped,</w:t>
        </w:r>
        <w:del w:id="497" w:author="LIN, Yufeng" w:date="2021-09-23T13:25:00Z">
          <w:r w:rsidDel="003557D0">
            <w:rPr>
              <w:rFonts w:ascii="Times New Roman" w:hAnsi="Times New Roman" w:cs="Times New Roman"/>
              <w:sz w:val="22"/>
            </w:rPr>
            <w:delText xml:space="preserve"> because </w:delText>
          </w:r>
        </w:del>
      </w:ins>
      <w:ins w:id="498" w:author="LIN, Yufeng" w:date="2021-09-23T13:25:00Z">
        <w:r w:rsidR="003557D0">
          <w:rPr>
            <w:rFonts w:ascii="Times New Roman" w:hAnsi="Times New Roman" w:cs="Times New Roman"/>
            <w:sz w:val="22"/>
          </w:rPr>
          <w:t xml:space="preserve"> which was consiste</w:t>
        </w:r>
      </w:ins>
      <w:ins w:id="499" w:author="LIN, Yufeng" w:date="2021-09-23T13:31:00Z">
        <w:r w:rsidR="003557D0">
          <w:rPr>
            <w:rFonts w:ascii="Times New Roman" w:hAnsi="Times New Roman" w:cs="Times New Roman"/>
            <w:sz w:val="22"/>
          </w:rPr>
          <w:t>nt</w:t>
        </w:r>
      </w:ins>
      <w:ins w:id="500" w:author="LIN, Yufeng" w:date="2021-09-23T13:25:00Z">
        <w:r w:rsidR="003557D0">
          <w:rPr>
            <w:rFonts w:ascii="Times New Roman" w:hAnsi="Times New Roman" w:cs="Times New Roman"/>
            <w:sz w:val="22"/>
          </w:rPr>
          <w:t xml:space="preserve"> with previous study exploring that </w:t>
        </w:r>
      </w:ins>
      <w:ins w:id="501" w:author="Thomas Kwong" w:date="2021-09-22T22:12:00Z">
        <w:r>
          <w:rPr>
            <w:rFonts w:ascii="Times New Roman" w:hAnsi="Times New Roman" w:cs="Times New Roman"/>
            <w:sz w:val="22"/>
          </w:rPr>
          <w:t xml:space="preserve">at least 30% </w:t>
        </w:r>
      </w:ins>
      <w:ins w:id="502" w:author="LIN, Yufeng" w:date="2021-09-23T13:31:00Z">
        <w:r w:rsidR="003557D0">
          <w:rPr>
            <w:rFonts w:ascii="Times New Roman" w:hAnsi="Times New Roman" w:cs="Times New Roman"/>
            <w:sz w:val="22"/>
          </w:rPr>
          <w:t xml:space="preserve">of </w:t>
        </w:r>
      </w:ins>
      <w:ins w:id="503" w:author="Thomas Kwong" w:date="2021-09-22T22:12:00Z">
        <w:r>
          <w:rPr>
            <w:rFonts w:ascii="Times New Roman" w:hAnsi="Times New Roman" w:cs="Times New Roman"/>
            <w:sz w:val="22"/>
          </w:rPr>
          <w:t>individual</w:t>
        </w:r>
      </w:ins>
      <w:ins w:id="504" w:author="LIN, Yufeng" w:date="2021-09-23T13:31:00Z">
        <w:r w:rsidR="003557D0">
          <w:rPr>
            <w:rFonts w:ascii="Times New Roman" w:hAnsi="Times New Roman" w:cs="Times New Roman"/>
            <w:sz w:val="22"/>
          </w:rPr>
          <w:t>s</w:t>
        </w:r>
      </w:ins>
      <w:ins w:id="505"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 xml:space="preserve">be detected </w:t>
        </w:r>
        <w:del w:id="506" w:author="LIN, Yufeng" w:date="2021-09-28T13:06:00Z">
          <w:r w:rsidRPr="00790445" w:rsidDel="004314C2">
            <w:rPr>
              <w:rFonts w:ascii="Times New Roman" w:hAnsi="Times New Roman" w:cs="Times New Roman"/>
              <w:sz w:val="22"/>
            </w:rPr>
            <w:delText>micro-eukaryotes</w:delText>
          </w:r>
        </w:del>
      </w:ins>
      <w:ins w:id="507" w:author="LIN, Yufeng" w:date="2021-09-28T13:06:00Z">
        <w:r w:rsidR="004314C2">
          <w:rPr>
            <w:rFonts w:ascii="Times New Roman" w:hAnsi="Times New Roman" w:cs="Times New Roman"/>
            <w:sz w:val="22"/>
          </w:rPr>
          <w:t>fungi</w:t>
        </w:r>
      </w:ins>
      <w:ins w:id="508" w:author="Thomas Kwong" w:date="2021-09-22T22:12:00Z">
        <w:r w:rsidRPr="00790445">
          <w:rPr>
            <w:rFonts w:ascii="Times New Roman" w:hAnsi="Times New Roman" w:cs="Times New Roman"/>
            <w:sz w:val="22"/>
          </w:rPr>
          <w:t xml:space="preserve"> in all gastrointestinal </w:t>
        </w:r>
        <w:r w:rsidRPr="00790445">
          <w:rPr>
            <w:rFonts w:ascii="Times New Roman" w:hAnsi="Times New Roman" w:cs="Times New Roman"/>
            <w:sz w:val="22"/>
          </w:rPr>
          <w:lastRenderedPageBreak/>
          <w:t>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50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51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46"/>
        <w:r>
          <w:rPr>
            <w:rStyle w:val="CommentReference"/>
          </w:rPr>
          <w:commentReference w:id="446"/>
        </w:r>
      </w:ins>
      <w:commentRangeEnd w:id="447"/>
      <w:r w:rsidR="00D1238A">
        <w:rPr>
          <w:rStyle w:val="CommentReference"/>
        </w:rPr>
        <w:commentReference w:id="447"/>
      </w:r>
    </w:p>
    <w:p w14:paraId="40DF941F" w14:textId="77777777" w:rsidR="00531B71" w:rsidRPr="00790445" w:rsidRDefault="00531B71" w:rsidP="00B84FC5">
      <w:pPr>
        <w:pStyle w:val="title20825"/>
        <w:rPr>
          <w:ins w:id="511" w:author="Thomas Kwong" w:date="2021-09-22T22:12:00Z"/>
        </w:rPr>
      </w:pPr>
      <w:ins w:id="512" w:author="Thomas Kwong" w:date="2021-09-22T22:12:00Z">
        <w:r w:rsidRPr="00790445">
          <w:t>Sequence pre-processing and taxonomic and functional profiling</w:t>
        </w:r>
      </w:ins>
    </w:p>
    <w:p w14:paraId="5C424FC3" w14:textId="4179A347" w:rsidR="00531B71" w:rsidRDefault="00531B71" w:rsidP="00531B71">
      <w:pPr>
        <w:rPr>
          <w:ins w:id="513" w:author="LIN, Yufeng" w:date="2021-09-23T17:57:00Z"/>
          <w:rFonts w:ascii="Times New Roman" w:hAnsi="Times New Roman" w:cs="Times New Roman"/>
          <w:sz w:val="22"/>
        </w:rPr>
      </w:pPr>
      <w:ins w:id="514"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515" w:author="LIN, Yufeng" w:date="2021-09-28T13:06:00Z">
          <w:r w:rsidRPr="00790445" w:rsidDel="004314C2">
            <w:rPr>
              <w:rFonts w:ascii="Times New Roman" w:hAnsi="Times New Roman" w:cs="Times New Roman"/>
              <w:sz w:val="22"/>
            </w:rPr>
            <w:delText>micro-eukaryotes</w:delText>
          </w:r>
        </w:del>
      </w:ins>
      <w:ins w:id="516" w:author="LIN, Yufeng" w:date="2021-09-28T13:06:00Z">
        <w:r w:rsidR="004314C2">
          <w:rPr>
            <w:rFonts w:ascii="Times New Roman" w:hAnsi="Times New Roman" w:cs="Times New Roman"/>
            <w:sz w:val="22"/>
          </w:rPr>
          <w:t>fungi</w:t>
        </w:r>
      </w:ins>
      <w:ins w:id="517" w:author="Thomas Kwong" w:date="2021-09-22T22:12:00Z">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w:t>
        </w:r>
      </w:ins>
      <w:ins w:id="518"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519"/>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19"/>
        <w:r w:rsidR="00274D15" w:rsidRPr="00790445">
          <w:rPr>
            <w:rStyle w:val="CommentReference"/>
            <w:rFonts w:ascii="Times New Roman" w:hAnsi="Times New Roman" w:cs="Times New Roman"/>
            <w:sz w:val="22"/>
            <w:szCs w:val="22"/>
          </w:rPr>
          <w:commentReference w:id="519"/>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520"/>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20"/>
        <w:r w:rsidR="00274D15" w:rsidRPr="00790445">
          <w:rPr>
            <w:rStyle w:val="CommentReference"/>
            <w:rFonts w:ascii="Times New Roman" w:hAnsi="Times New Roman" w:cs="Times New Roman"/>
            <w:sz w:val="22"/>
            <w:szCs w:val="22"/>
          </w:rPr>
          <w:commentReference w:id="520"/>
        </w:r>
      </w:ins>
      <w:ins w:id="521" w:author="LIN, Yufeng" w:date="2021-09-23T17:09:00Z">
        <w:r w:rsidR="001A7063">
          <w:rPr>
            <w:rFonts w:ascii="Times New Roman" w:hAnsi="Times New Roman" w:cs="Times New Roman"/>
            <w:sz w:val="22"/>
          </w:rPr>
          <w:t>8</w:t>
        </w:r>
      </w:ins>
      <w:ins w:id="522" w:author="LIN, Yufeng" w:date="2021-09-23T16:59:00Z">
        <w:r w:rsidR="00274D15">
          <w:rPr>
            <w:rFonts w:ascii="Times New Roman" w:hAnsi="Times New Roman" w:cs="Times New Roman"/>
            <w:sz w:val="22"/>
          </w:rPr>
          <w:t>)</w:t>
        </w:r>
      </w:ins>
      <w:ins w:id="523" w:author="Thomas Kwong" w:date="2021-09-22T22:12:00Z">
        <w:r w:rsidRPr="00790445">
          <w:rPr>
            <w:rFonts w:ascii="Times New Roman" w:hAnsi="Times New Roman" w:cs="Times New Roman"/>
            <w:sz w:val="22"/>
          </w:rPr>
          <w:t xml:space="preserve">, and </w:t>
        </w:r>
        <w:del w:id="524"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525"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526"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527"/>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27"/>
        <w:r w:rsidR="00274D15" w:rsidRPr="00790445">
          <w:rPr>
            <w:rStyle w:val="CommentReference"/>
            <w:rFonts w:ascii="Times New Roman" w:hAnsi="Times New Roman" w:cs="Times New Roman"/>
            <w:sz w:val="22"/>
            <w:szCs w:val="22"/>
          </w:rPr>
          <w:commentReference w:id="527"/>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528" w:author="LIN, Yufeng" w:date="2021-09-23T17:10:00Z">
        <w:r w:rsidR="001A7063">
          <w:rPr>
            <w:rStyle w:val="CommentReference"/>
            <w:rFonts w:ascii="Times New Roman" w:hAnsi="Times New Roman" w:cs="Times New Roman"/>
            <w:sz w:val="22"/>
            <w:szCs w:val="22"/>
          </w:rPr>
          <w:t xml:space="preserve"> 9</w:t>
        </w:r>
      </w:ins>
      <w:ins w:id="529" w:author="LIN, Yufeng" w:date="2021-09-23T16:59:00Z">
        <w:r w:rsidR="00274D15">
          <w:rPr>
            <w:rFonts w:ascii="Times New Roman" w:hAnsi="Times New Roman" w:cs="Times New Roman"/>
            <w:sz w:val="22"/>
          </w:rPr>
          <w:t>)</w:t>
        </w:r>
      </w:ins>
      <w:ins w:id="530" w:author="Thomas Kwong" w:date="2021-09-22T22:12:00Z">
        <w:r w:rsidRPr="00790445">
          <w:rPr>
            <w:rFonts w:ascii="Times New Roman" w:hAnsi="Times New Roman" w:cs="Times New Roman"/>
            <w:sz w:val="22"/>
          </w:rPr>
          <w:t xml:space="preserve"> with the script (</w:t>
        </w:r>
      </w:ins>
      <w:ins w:id="531" w:author="LIN, Yufeng" w:date="2021-09-23T17:57:00Z">
        <w:r w:rsidR="002779A9">
          <w:rPr>
            <w:rFonts w:ascii="Times New Roman" w:hAnsi="Times New Roman" w:cs="Times New Roman"/>
            <w:sz w:val="22"/>
          </w:rPr>
          <w:fldChar w:fldCharType="begin"/>
        </w:r>
        <w:r w:rsidR="002779A9">
          <w:rPr>
            <w:rFonts w:ascii="Times New Roman" w:hAnsi="Times New Roman" w:cs="Times New Roman"/>
            <w:sz w:val="22"/>
          </w:rPr>
          <w:instrText xml:space="preserve"> HYPERLINK "</w:instrText>
        </w:r>
      </w:ins>
      <w:ins w:id="532" w:author="Thomas Kwong" w:date="2021-09-22T22:12:00Z">
        <w:r w:rsidR="002779A9" w:rsidRPr="00790445">
          <w:rPr>
            <w:rFonts w:ascii="Times New Roman" w:hAnsi="Times New Roman" w:cs="Times New Roman"/>
            <w:sz w:val="22"/>
          </w:rPr>
          <w:instrText>https://github.com/ifanlyn95/multi-CRC-fungi</w:instrText>
        </w:r>
      </w:ins>
      <w:ins w:id="533" w:author="LIN, Yufeng" w:date="2021-09-23T17:57:00Z">
        <w:r w:rsidR="002779A9">
          <w:rPr>
            <w:rFonts w:ascii="Times New Roman" w:hAnsi="Times New Roman" w:cs="Times New Roman"/>
            <w:sz w:val="22"/>
          </w:rPr>
          <w:instrText xml:space="preserve">" </w:instrText>
        </w:r>
        <w:r w:rsidR="002779A9">
          <w:rPr>
            <w:rFonts w:ascii="Times New Roman" w:hAnsi="Times New Roman" w:cs="Times New Roman"/>
            <w:sz w:val="22"/>
          </w:rPr>
          <w:fldChar w:fldCharType="separate"/>
        </w:r>
      </w:ins>
      <w:ins w:id="534" w:author="Thomas Kwong" w:date="2021-09-22T22:12:00Z">
        <w:r w:rsidR="002779A9" w:rsidRPr="006C4A28">
          <w:rPr>
            <w:rStyle w:val="Hyperlink"/>
            <w:rFonts w:ascii="Times New Roman" w:hAnsi="Times New Roman" w:cs="Times New Roman"/>
            <w:sz w:val="22"/>
          </w:rPr>
          <w:t>https://github.com/ifanlyn95/multi-CRC-fungi</w:t>
        </w:r>
      </w:ins>
      <w:ins w:id="535" w:author="LIN, Yufeng" w:date="2021-09-23T17:57:00Z">
        <w:r w:rsidR="002779A9">
          <w:rPr>
            <w:rFonts w:ascii="Times New Roman" w:hAnsi="Times New Roman" w:cs="Times New Roman"/>
            <w:sz w:val="22"/>
          </w:rPr>
          <w:fldChar w:fldCharType="end"/>
        </w:r>
      </w:ins>
      <w:ins w:id="536" w:author="Thomas Kwong" w:date="2021-09-22T22:12:00Z">
        <w:r w:rsidRPr="00790445">
          <w:rPr>
            <w:rFonts w:ascii="Times New Roman" w:hAnsi="Times New Roman" w:cs="Times New Roman"/>
            <w:sz w:val="22"/>
          </w:rPr>
          <w:t>).</w:t>
        </w:r>
      </w:ins>
      <w:ins w:id="537" w:author="LIN, Yufeng" w:date="2021-09-23T17:57:00Z">
        <w:r w:rsidR="002779A9">
          <w:rPr>
            <w:rFonts w:ascii="Times New Roman" w:hAnsi="Times New Roman" w:cs="Times New Roman"/>
            <w:sz w:val="22"/>
          </w:rPr>
          <w:t xml:space="preserve"> </w:t>
        </w:r>
      </w:ins>
      <w:proofErr w:type="gramStart"/>
      <w:ins w:id="538" w:author="LIN, Yufeng" w:date="2021-09-28T16:56:00Z">
        <w:r w:rsidR="00EB3DCC" w:rsidRPr="00EB3DCC">
          <w:rPr>
            <w:rFonts w:ascii="Times New Roman" w:hAnsi="Times New Roman" w:cs="Times New Roman"/>
            <w:sz w:val="22"/>
          </w:rPr>
          <w:t>In order to</w:t>
        </w:r>
        <w:proofErr w:type="gramEnd"/>
        <w:r w:rsidR="00EB3DCC" w:rsidRPr="00EB3DCC">
          <w:rPr>
            <w:rFonts w:ascii="Times New Roman" w:hAnsi="Times New Roman" w:cs="Times New Roman"/>
            <w:sz w:val="22"/>
          </w:rPr>
          <w:t xml:space="preserve"> prevent the denominator from being zero, all zero values will be replaced by the normal distribution with a mean value of one-tenth of the non-zero minimum value and one-hundredth of the non-zero minimum value of the variance</w:t>
        </w:r>
      </w:ins>
      <w:ins w:id="539" w:author="LIN, Yufeng" w:date="2021-09-28T15:44:00Z">
        <w:r w:rsidR="00221DBF">
          <w:rPr>
            <w:rFonts w:ascii="Times New Roman" w:hAnsi="Times New Roman" w:cs="Times New Roman" w:hint="eastAsia"/>
            <w:sz w:val="22"/>
          </w:rPr>
          <w:t>.</w:t>
        </w:r>
        <w:r w:rsidR="00221DBF">
          <w:rPr>
            <w:rFonts w:ascii="Times New Roman" w:hAnsi="Times New Roman" w:cs="Times New Roman"/>
            <w:sz w:val="22"/>
          </w:rPr>
          <w:t xml:space="preserve"> </w:t>
        </w:r>
      </w:ins>
      <w:ins w:id="540" w:author="LIN, Yufeng" w:date="2021-09-23T17:57:00Z">
        <w:r w:rsidR="002779A9">
          <w:rPr>
            <w:rFonts w:ascii="Times New Roman" w:hAnsi="Times New Roman" w:cs="Times New Roman"/>
            <w:sz w:val="22"/>
          </w:rPr>
          <w:t xml:space="preserve">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1B6C8D2B" w:rsidR="002779A9" w:rsidRPr="00E15F7E" w:rsidRDefault="00D724EE" w:rsidP="00531B71">
      <w:pPr>
        <w:rPr>
          <w:ins w:id="541" w:author="LIN, Yufeng" w:date="2021-09-23T18:04:00Z"/>
          <w:rFonts w:ascii="Times New Roman" w:hAnsi="Times New Roman" w:cs="Times New Roman"/>
          <w:i/>
          <w:sz w:val="22"/>
          <w:rPrChange w:id="542" w:author="LIN, Yufeng" w:date="2021-09-28T13:53:00Z">
            <w:rPr>
              <w:ins w:id="543" w:author="LIN, Yufeng" w:date="2021-09-23T18:04:00Z"/>
              <w:rFonts w:ascii="Times New Roman" w:hAnsi="Times New Roman" w:cs="Times New Roman"/>
              <w:sz w:val="22"/>
            </w:rPr>
          </w:rPrChange>
        </w:rPr>
      </w:pPr>
      <m:oMathPara>
        <m:oMath>
          <m:sSub>
            <m:sSubPr>
              <m:ctrlPr>
                <w:ins w:id="544" w:author="LIN, Yufeng" w:date="2021-09-23T18:01:00Z">
                  <w:rPr>
                    <w:rFonts w:ascii="Cambria Math" w:hAnsi="Cambria Math" w:cs="Times New Roman"/>
                    <w:i/>
                    <w:sz w:val="22"/>
                  </w:rPr>
                </w:ins>
              </m:ctrlPr>
            </m:sSubPr>
            <m:e>
              <m:r>
                <w:ins w:id="545" w:author="LIN, Yufeng" w:date="2021-09-23T18:01:00Z">
                  <w:rPr>
                    <w:rFonts w:ascii="Cambria Math" w:hAnsi="Cambria Math" w:cs="Times New Roman"/>
                    <w:sz w:val="22"/>
                  </w:rPr>
                  <m:t>MedNorm</m:t>
                </w:ins>
              </m:r>
            </m:e>
            <m:sub>
              <m:r>
                <w:ins w:id="546" w:author="LIN, Yufeng" w:date="2021-09-23T18:01:00Z">
                  <w:rPr>
                    <w:rFonts w:ascii="Cambria Math" w:hAnsi="Cambria Math" w:cs="Times New Roman"/>
                    <w:sz w:val="22"/>
                  </w:rPr>
                  <m:t>i</m:t>
                </w:ins>
              </m:r>
              <m:r>
                <w:ins w:id="547" w:author="LIN, Yufeng" w:date="2021-09-23T18:16:00Z">
                  <w:rPr>
                    <w:rFonts w:ascii="Cambria Math" w:hAnsi="Cambria Math" w:cs="Times New Roman"/>
                    <w:sz w:val="22"/>
                  </w:rPr>
                  <m:t>,j</m:t>
                </w:ins>
              </m:r>
            </m:sub>
          </m:sSub>
          <m:r>
            <w:ins w:id="548" w:author="LIN, Yufeng" w:date="2021-09-23T18:00:00Z">
              <w:rPr>
                <w:rFonts w:ascii="Cambria Math" w:hAnsi="Cambria Math" w:cs="Times New Roman"/>
                <w:sz w:val="22"/>
              </w:rPr>
              <m:t>=</m:t>
            </w:ins>
          </m:r>
          <m:f>
            <m:fPr>
              <m:ctrlPr>
                <w:ins w:id="549" w:author="LIN, Yufeng" w:date="2021-09-23T18:01:00Z">
                  <w:rPr>
                    <w:rFonts w:ascii="Cambria Math" w:hAnsi="Cambria Math" w:cs="Times New Roman"/>
                    <w:i/>
                    <w:sz w:val="22"/>
                  </w:rPr>
                </w:ins>
              </m:ctrlPr>
            </m:fPr>
            <m:num>
              <m:sSub>
                <m:sSubPr>
                  <m:ctrlPr>
                    <w:ins w:id="550" w:author="LIN, Yufeng" w:date="2021-09-23T18:01:00Z">
                      <w:rPr>
                        <w:rFonts w:ascii="Cambria Math" w:hAnsi="Cambria Math" w:cs="Times New Roman"/>
                        <w:i/>
                        <w:sz w:val="22"/>
                      </w:rPr>
                    </w:ins>
                  </m:ctrlPr>
                </m:sSubPr>
                <m:e>
                  <m:r>
                    <w:ins w:id="551" w:author="LIN, Yufeng" w:date="2021-09-23T18:01:00Z">
                      <w:rPr>
                        <w:rFonts w:ascii="Cambria Math" w:hAnsi="Cambria Math" w:cs="Times New Roman"/>
                        <w:sz w:val="22"/>
                      </w:rPr>
                      <m:t>RelAbun</m:t>
                    </w:ins>
                  </m:r>
                </m:e>
                <m:sub>
                  <m:r>
                    <w:ins w:id="552" w:author="LIN, Yufeng" w:date="2021-09-23T18:01:00Z">
                      <w:rPr>
                        <w:rFonts w:ascii="Cambria Math" w:hAnsi="Cambria Math" w:cs="Times New Roman"/>
                        <w:sz w:val="22"/>
                      </w:rPr>
                      <m:t>i</m:t>
                    </w:ins>
                  </m:r>
                  <m:r>
                    <w:ins w:id="553" w:author="LIN, Yufeng" w:date="2021-09-23T18:16:00Z">
                      <w:rPr>
                        <w:rFonts w:ascii="Cambria Math" w:hAnsi="Cambria Math" w:cs="Times New Roman"/>
                        <w:sz w:val="22"/>
                      </w:rPr>
                      <m:t>,j</m:t>
                    </w:ins>
                  </m:r>
                </m:sub>
              </m:sSub>
            </m:num>
            <m:den>
              <m:r>
                <w:ins w:id="554" w:author="LIN, Yufeng" w:date="2021-09-24T09:27:00Z">
                  <w:rPr>
                    <w:rFonts w:ascii="Cambria Math" w:hAnsi="Cambria Math" w:cs="Times New Roman"/>
                    <w:sz w:val="22"/>
                  </w:rPr>
                  <m:t>m</m:t>
                </w:ins>
              </m:r>
              <m:r>
                <w:ins w:id="555" w:author="LIN, Yufeng" w:date="2021-09-24T09:17:00Z">
                  <w:rPr>
                    <w:rFonts w:ascii="Cambria Math" w:hAnsi="Cambria Math" w:cs="Times New Roman"/>
                    <w:sz w:val="22"/>
                  </w:rPr>
                  <m:t>edian(</m:t>
                </w:ins>
              </m:r>
              <m:sSub>
                <m:sSubPr>
                  <m:ctrlPr>
                    <w:ins w:id="556" w:author="LIN, Yufeng" w:date="2021-09-23T18:04:00Z">
                      <w:rPr>
                        <w:rFonts w:ascii="Cambria Math" w:hAnsi="Cambria Math" w:cs="Times New Roman"/>
                        <w:i/>
                        <w:sz w:val="22"/>
                      </w:rPr>
                    </w:ins>
                  </m:ctrlPr>
                </m:sSubPr>
                <m:e>
                  <m:r>
                    <w:ins w:id="557" w:author="LIN, Yufeng" w:date="2021-09-23T18:04:00Z">
                      <w:rPr>
                        <w:rFonts w:ascii="Cambria Math" w:hAnsi="Cambria Math" w:cs="Times New Roman"/>
                        <w:sz w:val="22"/>
                      </w:rPr>
                      <m:t>RelAbun</m:t>
                    </w:ins>
                  </m:r>
                </m:e>
                <m:sub>
                  <m:r>
                    <w:ins w:id="558" w:author="LIN, Yufeng" w:date="2021-09-28T13:27:00Z">
                      <w:rPr>
                        <w:rFonts w:ascii="Cambria Math" w:hAnsi="Cambria Math" w:cs="Times New Roman"/>
                        <w:sz w:val="22"/>
                      </w:rPr>
                      <m:t>l</m:t>
                    </w:ins>
                  </m:r>
                  <m:r>
                    <w:ins w:id="559" w:author="LIN, Yufeng" w:date="2021-09-23T18:16:00Z">
                      <w:rPr>
                        <w:rFonts w:ascii="Cambria Math" w:hAnsi="Cambria Math" w:cs="Times New Roman"/>
                        <w:sz w:val="22"/>
                      </w:rPr>
                      <m:t>,j</m:t>
                    </w:ins>
                  </m:r>
                </m:sub>
              </m:sSub>
              <m:r>
                <w:ins w:id="560" w:author="LIN, Yufeng" w:date="2021-09-24T09:17:00Z">
                  <w:rPr>
                    <w:rFonts w:ascii="Cambria Math" w:hAnsi="Cambria Math" w:cs="Times New Roman"/>
                    <w:sz w:val="22"/>
                  </w:rPr>
                  <m:t>)</m:t>
                </w:ins>
              </m:r>
            </m:den>
          </m:f>
          <m:r>
            <w:ins w:id="561" w:author="LIN, Yufeng" w:date="2021-09-28T13:52:00Z">
              <w:rPr>
                <w:rFonts w:ascii="Cambria Math" w:hAnsi="Cambria Math" w:cs="Times New Roman"/>
                <w:sz w:val="22"/>
              </w:rPr>
              <m:t xml:space="preserve">     , l</m:t>
            </w:ins>
          </m:r>
          <m:r>
            <w:ins w:id="562" w:author="LIN, Yufeng" w:date="2021-09-28T13:53:00Z">
              <w:rPr>
                <w:rFonts w:ascii="Cambria Math" w:hAnsi="Cambria Math" w:cs="Times New Roman"/>
                <w:sz w:val="22"/>
              </w:rPr>
              <m:t>=1, 2,…n</m:t>
            </w:ins>
          </m:r>
        </m:oMath>
      </m:oMathPara>
    </w:p>
    <w:p w14:paraId="35A89214" w14:textId="3BD3AB30" w:rsidR="002779A9" w:rsidRPr="002779A9" w:rsidRDefault="00D724EE">
      <w:pPr>
        <w:ind w:left="110" w:hangingChars="50" w:hanging="110"/>
        <w:rPr>
          <w:ins w:id="563" w:author="Thomas Kwong" w:date="2021-09-22T22:12:00Z"/>
          <w:rFonts w:ascii="Times New Roman" w:hAnsi="Times New Roman" w:cs="Times New Roman"/>
          <w:sz w:val="22"/>
        </w:rPr>
        <w:pPrChange w:id="564" w:author="LIN, Yufeng" w:date="2021-09-24T09:22:00Z">
          <w:pPr/>
        </w:pPrChange>
      </w:pPr>
      <m:oMath>
        <m:sSub>
          <m:sSubPr>
            <m:ctrlPr>
              <w:ins w:id="565" w:author="LIN, Yufeng" w:date="2021-09-23T18:04:00Z">
                <w:rPr>
                  <w:rFonts w:ascii="Cambria Math" w:hAnsi="Cambria Math" w:cs="Times New Roman"/>
                  <w:i/>
                  <w:sz w:val="22"/>
                </w:rPr>
              </w:ins>
            </m:ctrlPr>
          </m:sSubPr>
          <m:e>
            <m:r>
              <w:ins w:id="566" w:author="LIN, Yufeng" w:date="2021-09-23T18:04:00Z">
                <w:rPr>
                  <w:rFonts w:ascii="Cambria Math" w:hAnsi="Cambria Math" w:cs="Times New Roman"/>
                  <w:sz w:val="22"/>
                </w:rPr>
                <m:t>RelAbun</m:t>
              </w:ins>
            </m:r>
          </m:e>
          <m:sub>
            <m:r>
              <w:ins w:id="567" w:author="LIN, Yufeng" w:date="2021-09-23T18:04:00Z">
                <w:rPr>
                  <w:rFonts w:ascii="Cambria Math" w:hAnsi="Cambria Math" w:cs="Times New Roman"/>
                  <w:sz w:val="22"/>
                </w:rPr>
                <m:t>i</m:t>
              </w:ins>
            </m:r>
            <m:r>
              <w:ins w:id="568" w:author="LIN, Yufeng" w:date="2021-09-23T18:20:00Z">
                <w:rPr>
                  <w:rFonts w:ascii="Cambria Math" w:hAnsi="Cambria Math" w:cs="Times New Roman"/>
                  <w:sz w:val="22"/>
                </w:rPr>
                <m:t>, j</m:t>
              </w:ins>
            </m:r>
          </m:sub>
        </m:sSub>
      </m:oMath>
      <w:ins w:id="569"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w:t>
        </w:r>
      </w:ins>
      <w:ins w:id="570" w:author="LIN, Yufeng" w:date="2021-09-28T13:06:00Z">
        <w:r w:rsidR="004314C2">
          <w:rPr>
            <w:rFonts w:ascii="Times New Roman" w:hAnsi="Times New Roman" w:cs="Times New Roman"/>
            <w:sz w:val="22"/>
          </w:rPr>
          <w:t>fungi</w:t>
        </w:r>
      </w:ins>
      <w:ins w:id="571" w:author="LIN, Yufeng" w:date="2021-09-23T18:05:00Z">
        <w:r w:rsidR="002779A9">
          <w:rPr>
            <w:rFonts w:ascii="Times New Roman" w:hAnsi="Times New Roman" w:cs="Times New Roman"/>
            <w:sz w:val="22"/>
          </w:rPr>
          <w:t xml:space="preserve"> or bacteria</w:t>
        </w:r>
      </w:ins>
      <w:ins w:id="572" w:author="LIN, Yufeng" w:date="2021-09-23T18:15:00Z">
        <w:r w:rsidR="00F76818">
          <w:rPr>
            <w:rFonts w:ascii="Times New Roman" w:hAnsi="Times New Roman" w:cs="Times New Roman"/>
            <w:sz w:val="22"/>
          </w:rPr>
          <w:t xml:space="preserve"> </w:t>
        </w:r>
      </w:ins>
      <m:oMath>
        <m:r>
          <w:ins w:id="573" w:author="LIN, Yufeng" w:date="2021-09-23T18:20:00Z">
            <w:rPr>
              <w:rFonts w:ascii="Cambria Math" w:hAnsi="Cambria Math" w:cs="Times New Roman"/>
              <w:sz w:val="22"/>
            </w:rPr>
            <m:t>j</m:t>
          </w:ins>
        </m:r>
      </m:oMath>
      <w:ins w:id="574" w:author="LIN, Yufeng" w:date="2021-09-23T18:05:00Z">
        <w:r w:rsidR="002779A9">
          <w:rPr>
            <w:rFonts w:ascii="Times New Roman" w:hAnsi="Times New Roman" w:cs="Times New Roman"/>
            <w:sz w:val="22"/>
          </w:rPr>
          <w:t xml:space="preserve"> in sample</w:t>
        </w:r>
      </w:ins>
      <w:ins w:id="575" w:author="LIN, Yufeng" w:date="2021-09-23T18:06:00Z">
        <w:r w:rsidR="002779A9">
          <w:rPr>
            <w:rFonts w:ascii="Times New Roman" w:hAnsi="Times New Roman" w:cs="Times New Roman"/>
            <w:sz w:val="22"/>
          </w:rPr>
          <w:t xml:space="preserve"> </w:t>
        </w:r>
      </w:ins>
      <m:oMath>
        <m:r>
          <w:ins w:id="576" w:author="LIN, Yufeng" w:date="2021-09-23T18:20:00Z">
            <w:rPr>
              <w:rFonts w:ascii="Cambria Math" w:hAnsi="Cambria Math" w:cs="Times New Roman"/>
              <w:sz w:val="22"/>
            </w:rPr>
            <m:t>i</m:t>
          </w:ins>
        </m:r>
      </m:oMath>
      <w:ins w:id="577" w:author="LIN, Yufeng" w:date="2021-09-23T18:05:00Z">
        <w:r w:rsidR="002779A9">
          <w:rPr>
            <w:rFonts w:ascii="Times New Roman" w:hAnsi="Times New Roman" w:cs="Times New Roman"/>
            <w:sz w:val="22"/>
          </w:rPr>
          <w:t>, which</w:t>
        </w:r>
      </w:ins>
      <w:ins w:id="578" w:author="LIN, Yufeng" w:date="2021-09-24T09:26:00Z">
        <w:r w:rsidR="003A57AB">
          <w:rPr>
            <w:rFonts w:ascii="Times New Roman" w:hAnsi="Times New Roman" w:cs="Times New Roman"/>
            <w:sz w:val="22"/>
          </w:rPr>
          <w:t xml:space="preserve"> </w:t>
        </w:r>
      </w:ins>
      <w:ins w:id="579" w:author="LIN, Yufeng" w:date="2021-09-23T18:05:00Z">
        <w:r w:rsidR="002779A9">
          <w:rPr>
            <w:rFonts w:ascii="Times New Roman" w:hAnsi="Times New Roman" w:cs="Times New Roman"/>
            <w:sz w:val="22"/>
          </w:rPr>
          <w:t>belong</w:t>
        </w:r>
      </w:ins>
      <w:ins w:id="580" w:author="LIN, Yufeng" w:date="2021-09-23T18:06:00Z">
        <w:r w:rsidR="002779A9">
          <w:rPr>
            <w:rFonts w:ascii="Times New Roman" w:hAnsi="Times New Roman" w:cs="Times New Roman"/>
            <w:sz w:val="22"/>
          </w:rPr>
          <w:t xml:space="preserve">s to cohort </w:t>
        </w:r>
      </w:ins>
      <m:oMath>
        <m:r>
          <w:ins w:id="581" w:author="LIN, Yufeng" w:date="2021-09-23T18:20:00Z">
            <w:rPr>
              <w:rFonts w:ascii="Cambria Math" w:hAnsi="Cambria Math" w:cs="Times New Roman"/>
              <w:sz w:val="22"/>
            </w:rPr>
            <m:t>k</m:t>
          </w:ins>
        </m:r>
      </m:oMath>
      <w:ins w:id="582" w:author="LIN, Yufeng" w:date="2021-09-23T18:05:00Z">
        <w:r w:rsidR="002779A9">
          <w:rPr>
            <w:rFonts w:ascii="Times New Roman" w:hAnsi="Times New Roman" w:cs="Times New Roman"/>
            <w:sz w:val="22"/>
          </w:rPr>
          <w:t>.</w:t>
        </w:r>
      </w:ins>
      <w:ins w:id="583" w:author="LIN, Yufeng" w:date="2021-09-24T09:22:00Z">
        <w:r w:rsidR="00626B9C">
          <w:rPr>
            <w:rFonts w:ascii="Times New Roman" w:hAnsi="Times New Roman" w:cs="Times New Roman"/>
            <w:sz w:val="22"/>
          </w:rPr>
          <w:t xml:space="preserve"> </w:t>
        </w:r>
      </w:ins>
      <w:ins w:id="584" w:author="LIN, Yufeng" w:date="2021-09-24T09:24:00Z">
        <w:r w:rsidR="00626B9C">
          <w:rPr>
            <w:rFonts w:ascii="Times New Roman" w:hAnsi="Times New Roman" w:cs="Times New Roman"/>
            <w:sz w:val="22"/>
          </w:rPr>
          <w:t xml:space="preserve">While </w:t>
        </w:r>
      </w:ins>
      <w:ins w:id="585" w:author="LIN, Yufeng" w:date="2021-09-24T09:22:00Z">
        <w:r w:rsidR="00626B9C">
          <w:rPr>
            <w:rFonts w:ascii="Times New Roman" w:hAnsi="Times New Roman" w:cs="Times New Roman"/>
            <w:sz w:val="22"/>
          </w:rPr>
          <w:t xml:space="preserve">cohort </w:t>
        </w:r>
      </w:ins>
      <m:oMath>
        <m:r>
          <w:ins w:id="586" w:author="LIN, Yufeng" w:date="2021-09-24T09:25:00Z">
            <w:rPr>
              <w:rFonts w:ascii="Cambria Math" w:hAnsi="Cambria Math" w:cs="Times New Roman"/>
              <w:sz w:val="22"/>
            </w:rPr>
            <m:t>k</m:t>
          </w:ins>
        </m:r>
      </m:oMath>
      <w:ins w:id="587" w:author="LIN, Yufeng" w:date="2021-09-24T09:22:00Z">
        <w:r w:rsidR="00626B9C">
          <w:rPr>
            <w:rFonts w:ascii="Times New Roman" w:hAnsi="Times New Roman" w:cs="Times New Roman"/>
            <w:sz w:val="22"/>
          </w:rPr>
          <w:t xml:space="preserve"> </w:t>
        </w:r>
      </w:ins>
      <w:ins w:id="588" w:author="LIN, Yufeng" w:date="2021-09-24T09:28:00Z">
        <w:r w:rsidR="00870917">
          <w:rPr>
            <w:rFonts w:ascii="Times New Roman" w:hAnsi="Times New Roman" w:cs="Times New Roman"/>
            <w:sz w:val="22"/>
          </w:rPr>
          <w:t>has ex</w:t>
        </w:r>
      </w:ins>
      <w:ins w:id="589" w:author="LIN, Yufeng" w:date="2021-09-24T09:29:00Z">
        <w:r w:rsidR="00870917">
          <w:rPr>
            <w:rFonts w:ascii="Times New Roman" w:hAnsi="Times New Roman" w:cs="Times New Roman"/>
            <w:sz w:val="22"/>
          </w:rPr>
          <w:t xml:space="preserve">actly </w:t>
        </w:r>
      </w:ins>
      <w:ins w:id="590" w:author="LIN, Yufeng" w:date="2021-09-24T09:24:00Z">
        <w:r w:rsidR="00626B9C">
          <w:rPr>
            <w:rFonts w:ascii="Times New Roman" w:hAnsi="Times New Roman" w:cs="Times New Roman"/>
            <w:sz w:val="22"/>
          </w:rPr>
          <w:t xml:space="preserve">sample </w:t>
        </w:r>
      </w:ins>
      <m:oMath>
        <m:r>
          <w:ins w:id="591" w:author="LIN, Yufeng" w:date="2021-09-24T09:25:00Z">
            <w:rPr>
              <w:rFonts w:ascii="Cambria Math" w:hAnsi="Cambria Math" w:cs="Times New Roman"/>
              <w:sz w:val="22"/>
            </w:rPr>
            <m:t>1</m:t>
          </w:ins>
        </m:r>
      </m:oMath>
      <w:ins w:id="592" w:author="LIN, Yufeng" w:date="2021-09-24T09:24:00Z">
        <w:r w:rsidR="00626B9C">
          <w:rPr>
            <w:rFonts w:ascii="Times New Roman" w:hAnsi="Times New Roman" w:cs="Times New Roman"/>
            <w:sz w:val="22"/>
          </w:rPr>
          <w:t xml:space="preserve"> to sample </w:t>
        </w:r>
      </w:ins>
      <m:oMath>
        <m:r>
          <w:ins w:id="593" w:author="LIN, Yufeng" w:date="2021-09-24T09:25:00Z">
            <w:rPr>
              <w:rFonts w:ascii="Cambria Math" w:hAnsi="Cambria Math" w:cs="Times New Roman"/>
              <w:sz w:val="22"/>
            </w:rPr>
            <m:t>n</m:t>
          </w:ins>
        </m:r>
      </m:oMath>
      <w:ins w:id="594" w:author="LIN, Yufeng" w:date="2021-09-24T09:24:00Z">
        <w:r w:rsidR="00626B9C">
          <w:rPr>
            <w:rFonts w:ascii="Times New Roman" w:hAnsi="Times New Roman" w:cs="Times New Roman"/>
            <w:sz w:val="22"/>
          </w:rPr>
          <w:t>.</w:t>
        </w:r>
      </w:ins>
    </w:p>
    <w:p w14:paraId="76FAD842" w14:textId="77777777" w:rsidR="00531B71" w:rsidRPr="00790445" w:rsidRDefault="00531B71" w:rsidP="00B84FC5">
      <w:pPr>
        <w:pStyle w:val="title20825"/>
        <w:rPr>
          <w:ins w:id="595" w:author="Thomas Kwong" w:date="2021-09-22T22:12:00Z"/>
        </w:rPr>
      </w:pPr>
      <w:ins w:id="596" w:author="Thomas Kwong" w:date="2021-09-22T22:12:00Z">
        <w:r w:rsidRPr="00790445">
          <w:t>Feature selections criteria</w:t>
        </w:r>
      </w:ins>
    </w:p>
    <w:p w14:paraId="104755D0" w14:textId="458B42EE" w:rsidR="00531B71" w:rsidRPr="00790445" w:rsidRDefault="00531B71" w:rsidP="00531B71">
      <w:pPr>
        <w:rPr>
          <w:ins w:id="597" w:author="Thomas Kwong" w:date="2021-09-22T22:12:00Z"/>
          <w:rFonts w:ascii="Times New Roman" w:hAnsi="Times New Roman" w:cs="Times New Roman"/>
          <w:sz w:val="22"/>
        </w:rPr>
      </w:pPr>
      <w:ins w:id="598" w:author="Thomas Kwong" w:date="2021-09-22T22:12:00Z">
        <w:r w:rsidRPr="00790445">
          <w:rPr>
            <w:rFonts w:ascii="Times New Roman" w:hAnsi="Times New Roman" w:cs="Times New Roman"/>
            <w:sz w:val="22"/>
          </w:rPr>
          <w:t xml:space="preserve">We had three criteria to select the potential candidates, whether it is bacteria or </w:t>
        </w:r>
        <w:del w:id="599" w:author="LIN, Yufeng" w:date="2021-09-28T13:06:00Z">
          <w:r w:rsidRPr="00790445" w:rsidDel="004314C2">
            <w:rPr>
              <w:rFonts w:ascii="Times New Roman" w:hAnsi="Times New Roman" w:cs="Times New Roman"/>
              <w:sz w:val="22"/>
            </w:rPr>
            <w:delText>micro-eukaryotes</w:delText>
          </w:r>
        </w:del>
      </w:ins>
      <w:ins w:id="600" w:author="LIN, Yufeng" w:date="2021-09-28T13:06:00Z">
        <w:r w:rsidR="004314C2">
          <w:rPr>
            <w:rFonts w:ascii="Times New Roman" w:hAnsi="Times New Roman" w:cs="Times New Roman"/>
            <w:sz w:val="22"/>
          </w:rPr>
          <w:t>fungi</w:t>
        </w:r>
      </w:ins>
      <w:ins w:id="601" w:author="Thomas Kwong" w:date="2021-09-22T22:12:00Z">
        <w:r w:rsidRPr="00790445">
          <w:rPr>
            <w:rFonts w:ascii="Times New Roman" w:hAnsi="Times New Roman" w:cs="Times New Roman"/>
            <w:sz w:val="22"/>
          </w:rPr>
          <w:t xml:space="preserve">. In the most beginning, we excluded the rarefied candidates with an average abundance of less than 0.1% in all </w:t>
        </w:r>
        <w:del w:id="602" w:author="LIN, Yufeng" w:date="2021-09-28T13:06:00Z">
          <w:r w:rsidRPr="00790445" w:rsidDel="004314C2">
            <w:rPr>
              <w:rFonts w:ascii="Times New Roman" w:hAnsi="Times New Roman" w:cs="Times New Roman"/>
              <w:sz w:val="22"/>
            </w:rPr>
            <w:delText>micro-eukaryotes</w:delText>
          </w:r>
        </w:del>
      </w:ins>
      <w:ins w:id="603" w:author="LIN, Yufeng" w:date="2021-09-28T13:06:00Z">
        <w:r w:rsidR="004314C2">
          <w:rPr>
            <w:rFonts w:ascii="Times New Roman" w:hAnsi="Times New Roman" w:cs="Times New Roman"/>
            <w:sz w:val="22"/>
          </w:rPr>
          <w:t>fungi</w:t>
        </w:r>
      </w:ins>
      <w:ins w:id="604" w:author="Thomas Kwong" w:date="2021-09-22T22:12:00Z">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D724EE" w:rsidP="00531B71">
      <w:pPr>
        <w:rPr>
          <w:ins w:id="605" w:author="Thomas Kwong" w:date="2021-09-22T22:12:00Z"/>
          <w:rFonts w:ascii="Times New Roman" w:hAnsi="Times New Roman" w:cs="Times New Roman"/>
          <w:sz w:val="22"/>
        </w:rPr>
      </w:pPr>
      <m:oMathPara>
        <m:oMath>
          <m:sSub>
            <m:sSubPr>
              <m:ctrlPr>
                <w:ins w:id="606" w:author="Thomas Kwong" w:date="2021-09-22T22:12:00Z">
                  <w:rPr>
                    <w:rFonts w:ascii="Cambria Math" w:hAnsi="Cambria Math" w:cs="Times New Roman"/>
                    <w:i/>
                    <w:sz w:val="22"/>
                  </w:rPr>
                </w:ins>
              </m:ctrlPr>
            </m:sSubPr>
            <m:e>
              <m:sSub>
                <m:sSubPr>
                  <m:ctrlPr>
                    <w:ins w:id="607" w:author="Thomas Kwong" w:date="2021-09-22T22:12:00Z">
                      <w:rPr>
                        <w:rFonts w:ascii="Cambria Math" w:hAnsi="Cambria Math" w:cs="Times New Roman"/>
                        <w:i/>
                        <w:sz w:val="22"/>
                      </w:rPr>
                    </w:ins>
                  </m:ctrlPr>
                </m:sSubPr>
                <m:e>
                  <m:r>
                    <w:ins w:id="608" w:author="Thomas Kwong" w:date="2021-09-22T22:12:00Z">
                      <w:rPr>
                        <w:rFonts w:ascii="Cambria Math" w:hAnsi="Cambria Math" w:cs="Times New Roman"/>
                        <w:sz w:val="22"/>
                      </w:rPr>
                      <m:t>log</m:t>
                    </w:ins>
                  </m:r>
                </m:e>
                <m:sub>
                  <m:r>
                    <w:ins w:id="609" w:author="Thomas Kwong" w:date="2021-09-22T22:12:00Z">
                      <w:rPr>
                        <w:rFonts w:ascii="Cambria Math" w:hAnsi="Cambria Math" w:cs="Times New Roman"/>
                        <w:sz w:val="22"/>
                      </w:rPr>
                      <m:t>2</m:t>
                    </w:ins>
                  </m:r>
                </m:sub>
              </m:sSub>
              <m:d>
                <m:dPr>
                  <m:ctrlPr>
                    <w:ins w:id="610" w:author="Thomas Kwong" w:date="2021-09-22T22:12:00Z">
                      <w:rPr>
                        <w:rFonts w:ascii="Cambria Math" w:hAnsi="Cambria Math" w:cs="Times New Roman"/>
                        <w:i/>
                        <w:sz w:val="22"/>
                      </w:rPr>
                    </w:ins>
                  </m:ctrlPr>
                </m:dPr>
                <m:e>
                  <m:r>
                    <w:ins w:id="611" w:author="Thomas Kwong" w:date="2021-09-22T22:12:00Z">
                      <w:rPr>
                        <w:rFonts w:ascii="Cambria Math" w:hAnsi="Cambria Math" w:cs="Times New Roman"/>
                        <w:sz w:val="22"/>
                      </w:rPr>
                      <m:t>MultMedFC</m:t>
                    </w:ins>
                  </m:r>
                </m:e>
              </m:d>
            </m:e>
            <m:sub>
              <m:r>
                <w:ins w:id="612" w:author="Thomas Kwong" w:date="2021-09-22T22:12:00Z">
                  <w:rPr>
                    <w:rFonts w:ascii="Cambria Math" w:hAnsi="Cambria Math" w:cs="Times New Roman"/>
                    <w:sz w:val="22"/>
                  </w:rPr>
                  <m:t>i</m:t>
                </w:ins>
              </m:r>
            </m:sub>
          </m:sSub>
          <m:r>
            <w:ins w:id="613" w:author="Thomas Kwong" w:date="2021-09-22T22:12:00Z">
              <w:rPr>
                <w:rFonts w:ascii="Cambria Math" w:hAnsi="Cambria Math" w:cs="Times New Roman"/>
                <w:sz w:val="22"/>
              </w:rPr>
              <m:t>=</m:t>
            </w:ins>
          </m:r>
          <m:sSub>
            <m:sSubPr>
              <m:ctrlPr>
                <w:ins w:id="614" w:author="Thomas Kwong" w:date="2021-09-22T22:12:00Z">
                  <w:rPr>
                    <w:rFonts w:ascii="Cambria Math" w:hAnsi="Cambria Math" w:cs="Times New Roman"/>
                    <w:i/>
                    <w:sz w:val="22"/>
                  </w:rPr>
                </w:ins>
              </m:ctrlPr>
            </m:sSubPr>
            <m:e>
              <m:r>
                <w:ins w:id="615" w:author="Thomas Kwong" w:date="2021-09-22T22:12:00Z">
                  <w:rPr>
                    <w:rFonts w:ascii="Cambria Math" w:hAnsi="Cambria Math" w:cs="Times New Roman"/>
                    <w:sz w:val="22"/>
                  </w:rPr>
                  <m:t>log</m:t>
                </w:ins>
              </m:r>
            </m:e>
            <m:sub>
              <m:r>
                <w:ins w:id="616" w:author="Thomas Kwong" w:date="2021-09-22T22:12:00Z">
                  <w:rPr>
                    <w:rFonts w:ascii="Cambria Math" w:hAnsi="Cambria Math" w:cs="Times New Roman"/>
                    <w:sz w:val="22"/>
                  </w:rPr>
                  <m:t>2</m:t>
                </w:ins>
              </m:r>
            </m:sub>
          </m:sSub>
          <m:r>
            <w:ins w:id="617" w:author="Thomas Kwong" w:date="2021-09-22T22:12:00Z">
              <w:rPr>
                <w:rFonts w:ascii="Cambria Math" w:hAnsi="Cambria Math" w:cs="Times New Roman"/>
                <w:sz w:val="22"/>
              </w:rPr>
              <m:t>(median(</m:t>
            </w:ins>
          </m:r>
          <m:nary>
            <m:naryPr>
              <m:chr m:val="∑"/>
              <m:limLoc m:val="undOvr"/>
              <m:ctrlPr>
                <w:ins w:id="618" w:author="Thomas Kwong" w:date="2021-09-22T22:12:00Z">
                  <w:rPr>
                    <w:rFonts w:ascii="Cambria Math" w:hAnsi="Cambria Math" w:cs="Times New Roman"/>
                    <w:i/>
                    <w:sz w:val="22"/>
                  </w:rPr>
                </w:ins>
              </m:ctrlPr>
            </m:naryPr>
            <m:sub>
              <m:r>
                <w:ins w:id="619" w:author="Thomas Kwong" w:date="2021-09-22T22:12:00Z">
                  <w:rPr>
                    <w:rFonts w:ascii="Cambria Math" w:hAnsi="Cambria Math" w:cs="Times New Roman"/>
                    <w:sz w:val="22"/>
                  </w:rPr>
                  <m:t>j=1</m:t>
                </w:ins>
              </m:r>
            </m:sub>
            <m:sup>
              <m:sSub>
                <m:sSubPr>
                  <m:ctrlPr>
                    <w:ins w:id="620" w:author="Thomas Kwong" w:date="2021-09-22T22:12:00Z">
                      <w:rPr>
                        <w:rFonts w:ascii="Cambria Math" w:hAnsi="Cambria Math" w:cs="Times New Roman"/>
                        <w:i/>
                        <w:sz w:val="22"/>
                      </w:rPr>
                    </w:ins>
                  </m:ctrlPr>
                </m:sSubPr>
                <m:e>
                  <m:r>
                    <w:ins w:id="621" w:author="Thomas Kwong" w:date="2021-09-22T22:12:00Z">
                      <w:rPr>
                        <w:rFonts w:ascii="Cambria Math" w:hAnsi="Cambria Math" w:cs="Times New Roman"/>
                        <w:sz w:val="22"/>
                      </w:rPr>
                      <m:t>n</m:t>
                    </w:ins>
                  </m:r>
                </m:e>
                <m:sub>
                  <m:r>
                    <w:ins w:id="622" w:author="Thomas Kwong" w:date="2021-09-22T22:12:00Z">
                      <w:rPr>
                        <w:rFonts w:ascii="Cambria Math" w:hAnsi="Cambria Math" w:cs="Times New Roman"/>
                        <w:sz w:val="22"/>
                      </w:rPr>
                      <m:t>crc</m:t>
                    </w:ins>
                  </m:r>
                </m:sub>
              </m:sSub>
            </m:sup>
            <m:e>
              <m:nary>
                <m:naryPr>
                  <m:chr m:val="∑"/>
                  <m:limLoc m:val="undOvr"/>
                  <m:ctrlPr>
                    <w:ins w:id="623" w:author="Thomas Kwong" w:date="2021-09-22T22:12:00Z">
                      <w:rPr>
                        <w:rFonts w:ascii="Cambria Math" w:hAnsi="Cambria Math" w:cs="Times New Roman"/>
                        <w:i/>
                        <w:sz w:val="22"/>
                      </w:rPr>
                    </w:ins>
                  </m:ctrlPr>
                </m:naryPr>
                <m:sub>
                  <m:r>
                    <w:ins w:id="624" w:author="Thomas Kwong" w:date="2021-09-22T22:12:00Z">
                      <w:rPr>
                        <w:rFonts w:ascii="Cambria Math" w:hAnsi="Cambria Math" w:cs="Times New Roman"/>
                        <w:sz w:val="22"/>
                      </w:rPr>
                      <m:t>k=1</m:t>
                    </w:ins>
                  </m:r>
                </m:sub>
                <m:sup>
                  <m:sSub>
                    <m:sSubPr>
                      <m:ctrlPr>
                        <w:ins w:id="625" w:author="Thomas Kwong" w:date="2021-09-22T22:12:00Z">
                          <w:rPr>
                            <w:rFonts w:ascii="Cambria Math" w:hAnsi="Cambria Math" w:cs="Times New Roman"/>
                            <w:i/>
                            <w:sz w:val="22"/>
                          </w:rPr>
                        </w:ins>
                      </m:ctrlPr>
                    </m:sSubPr>
                    <m:e>
                      <m:r>
                        <w:ins w:id="626" w:author="Thomas Kwong" w:date="2021-09-22T22:12:00Z">
                          <w:rPr>
                            <w:rFonts w:ascii="Cambria Math" w:hAnsi="Cambria Math" w:cs="Times New Roman"/>
                            <w:sz w:val="22"/>
                          </w:rPr>
                          <m:t>n</m:t>
                        </w:ins>
                      </m:r>
                    </m:e>
                    <m:sub>
                      <m:r>
                        <w:ins w:id="627" w:author="Thomas Kwong" w:date="2021-09-22T22:12:00Z">
                          <w:rPr>
                            <w:rFonts w:ascii="Cambria Math" w:hAnsi="Cambria Math" w:cs="Times New Roman"/>
                            <w:sz w:val="22"/>
                          </w:rPr>
                          <m:t>ctrl</m:t>
                        </w:ins>
                      </m:r>
                    </m:sub>
                  </m:sSub>
                </m:sup>
                <m:e>
                  <m:f>
                    <m:fPr>
                      <m:ctrlPr>
                        <w:ins w:id="628" w:author="Thomas Kwong" w:date="2021-09-22T22:12:00Z">
                          <w:rPr>
                            <w:rFonts w:ascii="Cambria Math" w:hAnsi="Cambria Math" w:cs="Times New Roman"/>
                            <w:i/>
                            <w:sz w:val="22"/>
                          </w:rPr>
                        </w:ins>
                      </m:ctrlPr>
                    </m:fPr>
                    <m:num>
                      <m:sSub>
                        <m:sSubPr>
                          <m:ctrlPr>
                            <w:ins w:id="629" w:author="Thomas Kwong" w:date="2021-09-22T22:12:00Z">
                              <w:rPr>
                                <w:rFonts w:ascii="Cambria Math" w:hAnsi="Cambria Math" w:cs="Times New Roman"/>
                                <w:i/>
                                <w:sz w:val="22"/>
                              </w:rPr>
                            </w:ins>
                          </m:ctrlPr>
                        </m:sSubPr>
                        <m:e>
                          <m:r>
                            <w:ins w:id="630" w:author="Thomas Kwong" w:date="2021-09-22T22:12:00Z">
                              <w:rPr>
                                <w:rFonts w:ascii="Cambria Math" w:hAnsi="Cambria Math" w:cs="Times New Roman"/>
                                <w:sz w:val="22"/>
                              </w:rPr>
                              <m:t>ReAbund</m:t>
                            </w:ins>
                          </m:r>
                        </m:e>
                        <m:sub>
                          <m:r>
                            <w:ins w:id="631" w:author="Thomas Kwong" w:date="2021-09-22T22:12:00Z">
                              <w:rPr>
                                <w:rFonts w:ascii="Cambria Math" w:hAnsi="Cambria Math" w:cs="Times New Roman"/>
                                <w:sz w:val="22"/>
                              </w:rPr>
                              <m:t>j,  i</m:t>
                            </w:ins>
                          </m:r>
                        </m:sub>
                      </m:sSub>
                    </m:num>
                    <m:den>
                      <m:sSub>
                        <m:sSubPr>
                          <m:ctrlPr>
                            <w:ins w:id="632" w:author="Thomas Kwong" w:date="2021-09-22T22:12:00Z">
                              <w:rPr>
                                <w:rFonts w:ascii="Cambria Math" w:hAnsi="Cambria Math" w:cs="Times New Roman"/>
                                <w:i/>
                                <w:sz w:val="22"/>
                              </w:rPr>
                            </w:ins>
                          </m:ctrlPr>
                        </m:sSubPr>
                        <m:e>
                          <m:r>
                            <w:ins w:id="633" w:author="Thomas Kwong" w:date="2021-09-22T22:12:00Z">
                              <w:rPr>
                                <w:rFonts w:ascii="Cambria Math" w:hAnsi="Cambria Math" w:cs="Times New Roman"/>
                                <w:sz w:val="22"/>
                              </w:rPr>
                              <m:t>ReAbund</m:t>
                            </w:ins>
                          </m:r>
                        </m:e>
                        <m:sub>
                          <m:r>
                            <w:ins w:id="634" w:author="Thomas Kwong" w:date="2021-09-22T22:12:00Z">
                              <w:rPr>
                                <w:rFonts w:ascii="Cambria Math" w:hAnsi="Cambria Math" w:cs="Times New Roman"/>
                                <w:sz w:val="22"/>
                              </w:rPr>
                              <m:t>k,  i</m:t>
                            </w:ins>
                          </m:r>
                        </m:sub>
                      </m:sSub>
                    </m:den>
                  </m:f>
                </m:e>
              </m:nary>
            </m:e>
          </m:nary>
          <m:r>
            <w:ins w:id="635" w:author="Thomas Kwong" w:date="2021-09-22T22:12:00Z">
              <w:rPr>
                <w:rFonts w:ascii="Cambria Math" w:hAnsi="Cambria Math" w:cs="Times New Roman"/>
                <w:sz w:val="22"/>
              </w:rPr>
              <m:t>))</m:t>
            </w:ins>
          </m:r>
        </m:oMath>
      </m:oMathPara>
    </w:p>
    <w:p w14:paraId="5BE07A06" w14:textId="77777777" w:rsidR="00531B71" w:rsidRPr="00790445" w:rsidRDefault="00D724EE" w:rsidP="00531B71">
      <w:pPr>
        <w:ind w:leftChars="100" w:left="210"/>
        <w:rPr>
          <w:ins w:id="636" w:author="Thomas Kwong" w:date="2021-09-22T22:12:00Z"/>
          <w:rFonts w:ascii="Times New Roman" w:hAnsi="Times New Roman" w:cs="Times New Roman"/>
          <w:sz w:val="22"/>
        </w:rPr>
      </w:pPr>
      <m:oMath>
        <m:sSub>
          <m:sSubPr>
            <m:ctrlPr>
              <w:ins w:id="637" w:author="Thomas Kwong" w:date="2021-09-22T22:12:00Z">
                <w:rPr>
                  <w:rFonts w:ascii="Cambria Math" w:hAnsi="Cambria Math" w:cs="Times New Roman"/>
                  <w:i/>
                  <w:sz w:val="22"/>
                </w:rPr>
              </w:ins>
            </m:ctrlPr>
          </m:sSubPr>
          <m:e>
            <m:r>
              <w:ins w:id="638" w:author="Thomas Kwong" w:date="2021-09-22T22:12:00Z">
                <w:rPr>
                  <w:rFonts w:ascii="Cambria Math" w:hAnsi="Cambria Math" w:cs="Times New Roman"/>
                  <w:sz w:val="22"/>
                </w:rPr>
                <m:t>n</m:t>
              </w:ins>
            </m:r>
          </m:e>
          <m:sub>
            <m:r>
              <w:ins w:id="639" w:author="Thomas Kwong" w:date="2021-09-22T22:12:00Z">
                <w:rPr>
                  <w:rFonts w:ascii="Cambria Math" w:hAnsi="Cambria Math" w:cs="Times New Roman"/>
                  <w:sz w:val="22"/>
                </w:rPr>
                <m:t>crc</m:t>
              </w:ins>
            </m:r>
          </m:sub>
        </m:sSub>
        <m:r>
          <w:ins w:id="640" w:author="Thomas Kwong" w:date="2021-09-22T22:12:00Z">
            <w:rPr>
              <w:rFonts w:ascii="Cambria Math" w:hAnsi="Cambria Math" w:cs="Times New Roman"/>
              <w:sz w:val="22"/>
            </w:rPr>
            <m:t xml:space="preserve"> / </m:t>
          </w:ins>
        </m:r>
        <m:sSub>
          <m:sSubPr>
            <m:ctrlPr>
              <w:ins w:id="641" w:author="Thomas Kwong" w:date="2021-09-22T22:12:00Z">
                <w:rPr>
                  <w:rFonts w:ascii="Cambria Math" w:hAnsi="Cambria Math" w:cs="Times New Roman"/>
                  <w:i/>
                  <w:sz w:val="22"/>
                </w:rPr>
              </w:ins>
            </m:ctrlPr>
          </m:sSubPr>
          <m:e>
            <m:r>
              <w:ins w:id="642" w:author="Thomas Kwong" w:date="2021-09-22T22:12:00Z">
                <w:rPr>
                  <w:rFonts w:ascii="Cambria Math" w:hAnsi="Cambria Math" w:cs="Times New Roman"/>
                  <w:sz w:val="22"/>
                </w:rPr>
                <m:t>n</m:t>
              </w:ins>
            </m:r>
          </m:e>
          <m:sub>
            <m:r>
              <w:ins w:id="643" w:author="Thomas Kwong" w:date="2021-09-22T22:12:00Z">
                <w:rPr>
                  <w:rFonts w:ascii="Cambria Math" w:hAnsi="Cambria Math" w:cs="Times New Roman"/>
                  <w:sz w:val="22"/>
                </w:rPr>
                <m:t>ctrl</m:t>
              </w:ins>
            </m:r>
          </m:sub>
        </m:sSub>
        <m:r>
          <w:ins w:id="644" w:author="Thomas Kwong" w:date="2021-09-22T22:12:00Z">
            <w:rPr>
              <w:rFonts w:ascii="Cambria Math" w:hAnsi="Cambria Math" w:cs="Times New Roman"/>
              <w:sz w:val="22"/>
            </w:rPr>
            <m:t xml:space="preserve"> :</m:t>
          </w:ins>
        </m:r>
      </m:oMath>
      <w:ins w:id="645"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15DF9653" w:rsidR="00531B71" w:rsidRPr="00790445" w:rsidRDefault="00531B71" w:rsidP="00531B71">
      <w:pPr>
        <w:ind w:leftChars="100" w:left="210"/>
        <w:rPr>
          <w:ins w:id="646" w:author="Thomas Kwong" w:date="2021-09-22T22:12:00Z"/>
          <w:rFonts w:ascii="Times New Roman" w:hAnsi="Times New Roman" w:cs="Times New Roman"/>
          <w:sz w:val="22"/>
        </w:rPr>
      </w:pPr>
      <m:oMath>
        <m:r>
          <w:ins w:id="647" w:author="Thomas Kwong" w:date="2021-09-22T22:12:00Z">
            <w:rPr>
              <w:rFonts w:ascii="Cambria Math" w:hAnsi="Cambria Math" w:cs="Times New Roman"/>
              <w:sz w:val="22"/>
            </w:rPr>
            <m:t>i :</m:t>
          </w:ins>
        </m:r>
      </m:oMath>
      <w:ins w:id="648" w:author="Thomas Kwong" w:date="2021-09-22T22:12:00Z">
        <w:r w:rsidRPr="00790445">
          <w:rPr>
            <w:rFonts w:ascii="Times New Roman" w:hAnsi="Times New Roman" w:cs="Times New Roman"/>
            <w:sz w:val="22"/>
          </w:rPr>
          <w:t xml:space="preserve"> means the </w:t>
        </w:r>
        <w:del w:id="649" w:author="LIN, Yufeng" w:date="2021-09-28T13:06:00Z">
          <w:r w:rsidRPr="00790445" w:rsidDel="004314C2">
            <w:rPr>
              <w:rFonts w:ascii="Times New Roman" w:hAnsi="Times New Roman" w:cs="Times New Roman"/>
              <w:sz w:val="22"/>
            </w:rPr>
            <w:delText>micro-eukaryotes</w:delText>
          </w:r>
        </w:del>
      </w:ins>
      <w:ins w:id="650" w:author="LIN, Yufeng" w:date="2021-09-28T13:06:00Z">
        <w:r w:rsidR="004314C2">
          <w:rPr>
            <w:rFonts w:ascii="Times New Roman" w:hAnsi="Times New Roman" w:cs="Times New Roman"/>
            <w:sz w:val="22"/>
          </w:rPr>
          <w:t>fungal</w:t>
        </w:r>
      </w:ins>
      <w:ins w:id="651" w:author="Thomas Kwong" w:date="2021-09-22T22:12:00Z">
        <w:r w:rsidRPr="00790445">
          <w:rPr>
            <w:rFonts w:ascii="Times New Roman" w:hAnsi="Times New Roman" w:cs="Times New Roman"/>
            <w:sz w:val="22"/>
          </w:rPr>
          <w:t xml:space="preserve"> names.</w:t>
        </w:r>
      </w:ins>
    </w:p>
    <w:p w14:paraId="609E304B" w14:textId="77777777" w:rsidR="00531B71" w:rsidRPr="00790445" w:rsidRDefault="00D724EE" w:rsidP="00531B71">
      <w:pPr>
        <w:ind w:leftChars="100" w:left="210"/>
        <w:rPr>
          <w:ins w:id="652" w:author="Thomas Kwong" w:date="2021-09-22T22:12:00Z"/>
          <w:rFonts w:ascii="Times New Roman" w:hAnsi="Times New Roman" w:cs="Times New Roman"/>
          <w:sz w:val="22"/>
        </w:rPr>
      </w:pPr>
      <m:oMath>
        <m:sSub>
          <m:sSubPr>
            <m:ctrlPr>
              <w:ins w:id="653" w:author="Thomas Kwong" w:date="2021-09-22T22:12:00Z">
                <w:rPr>
                  <w:rFonts w:ascii="Cambria Math" w:hAnsi="Cambria Math" w:cs="Times New Roman"/>
                  <w:i/>
                  <w:sz w:val="22"/>
                </w:rPr>
              </w:ins>
            </m:ctrlPr>
          </m:sSubPr>
          <m:e>
            <m:r>
              <w:ins w:id="654" w:author="Thomas Kwong" w:date="2021-09-22T22:12:00Z">
                <w:rPr>
                  <w:rFonts w:ascii="Cambria Math" w:hAnsi="Cambria Math" w:cs="Times New Roman"/>
                  <w:sz w:val="22"/>
                </w:rPr>
                <m:t>ReAbund</m:t>
              </w:ins>
            </m:r>
          </m:e>
          <m:sub>
            <m:r>
              <w:ins w:id="655" w:author="Thomas Kwong" w:date="2021-09-22T22:12:00Z">
                <w:rPr>
                  <w:rFonts w:ascii="Cambria Math" w:hAnsi="Cambria Math" w:cs="Times New Roman"/>
                  <w:sz w:val="22"/>
                </w:rPr>
                <m:t>j, i</m:t>
              </w:ins>
            </m:r>
          </m:sub>
        </m:sSub>
        <m:r>
          <w:ins w:id="656" w:author="Thomas Kwong" w:date="2021-09-22T22:12:00Z">
            <w:rPr>
              <w:rFonts w:ascii="Cambria Math" w:hAnsi="Cambria Math" w:cs="Times New Roman"/>
              <w:sz w:val="22"/>
            </w:rPr>
            <m:t xml:space="preserve"> :</m:t>
          </w:ins>
        </m:r>
      </m:oMath>
      <w:ins w:id="657" w:author="Thomas Kwong" w:date="2021-09-22T22:12:00Z">
        <w:r w:rsidR="00531B71" w:rsidRPr="00790445">
          <w:rPr>
            <w:rFonts w:ascii="Times New Roman" w:hAnsi="Times New Roman" w:cs="Times New Roman"/>
            <w:sz w:val="22"/>
          </w:rPr>
          <w:t xml:space="preserve"> means the relative abundance of species </w:t>
        </w:r>
      </w:ins>
      <m:oMath>
        <m:r>
          <w:ins w:id="658" w:author="Thomas Kwong" w:date="2021-09-22T22:12:00Z">
            <w:rPr>
              <w:rFonts w:ascii="Cambria Math" w:hAnsi="Cambria Math" w:cs="Times New Roman"/>
              <w:sz w:val="22"/>
            </w:rPr>
            <m:t>i</m:t>
          </w:ins>
        </m:r>
      </m:oMath>
      <w:ins w:id="659" w:author="Thomas Kwong" w:date="2021-09-22T22:12:00Z">
        <w:r w:rsidR="00531B71" w:rsidRPr="00790445">
          <w:rPr>
            <w:rFonts w:ascii="Times New Roman" w:hAnsi="Times New Roman" w:cs="Times New Roman"/>
            <w:sz w:val="22"/>
          </w:rPr>
          <w:t xml:space="preserve"> in sample </w:t>
        </w:r>
      </w:ins>
      <m:oMath>
        <m:r>
          <w:ins w:id="660" w:author="Thomas Kwong" w:date="2021-09-22T22:12:00Z">
            <w:rPr>
              <w:rFonts w:ascii="Cambria Math" w:hAnsi="Cambria Math" w:cs="Times New Roman"/>
              <w:sz w:val="22"/>
            </w:rPr>
            <m:t>j</m:t>
          </w:ins>
        </m:r>
      </m:oMath>
      <w:ins w:id="661"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662" w:author="Thomas Kwong" w:date="2021-09-22T22:12:00Z"/>
          <w:rFonts w:ascii="Times New Roman" w:hAnsi="Times New Roman" w:cs="Times New Roman"/>
          <w:sz w:val="22"/>
        </w:rPr>
      </w:pPr>
      <w:ins w:id="663"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586D446" w14:textId="0EB94F97" w:rsidR="008C7498" w:rsidRDefault="008C7498" w:rsidP="008C7498">
      <w:pPr>
        <w:pStyle w:val="title20825"/>
        <w:rPr>
          <w:ins w:id="664" w:author="LIN, Yufeng" w:date="2021-10-04T15:57:00Z"/>
        </w:rPr>
      </w:pPr>
      <w:ins w:id="665" w:author="LIN, Yufeng" w:date="2021-10-04T15:56:00Z">
        <w:r>
          <w:rPr>
            <w:rFonts w:hint="eastAsia"/>
          </w:rPr>
          <w:lastRenderedPageBreak/>
          <w:t>Th</w:t>
        </w:r>
        <w:r>
          <w:t xml:space="preserve">e </w:t>
        </w:r>
        <w:proofErr w:type="spellStart"/>
        <w:r>
          <w:t>rankdom</w:t>
        </w:r>
        <w:proofErr w:type="spellEnd"/>
        <w:r>
          <w:t xml:space="preserve"> </w:t>
        </w:r>
        <w:proofErr w:type="gramStart"/>
        <w:r>
          <w:t>forest based</w:t>
        </w:r>
        <w:proofErr w:type="gramEnd"/>
        <w:r>
          <w:t xml:space="preserve"> machine learning approach</w:t>
        </w:r>
      </w:ins>
    </w:p>
    <w:p w14:paraId="32BDD6B3" w14:textId="729B6FB5" w:rsidR="008C7498" w:rsidDel="00D64894" w:rsidRDefault="00D64894" w:rsidP="00B84FC5">
      <w:pPr>
        <w:pStyle w:val="title20825"/>
        <w:rPr>
          <w:del w:id="666" w:author="LIN, Yufeng" w:date="2021-10-04T16:21:00Z"/>
          <w:rFonts w:ascii="Times New Roman" w:eastAsiaTheme="minorEastAsia" w:hAnsi="Times New Roman" w:cs="Times New Roman"/>
          <w:b w:val="0"/>
          <w:color w:val="auto"/>
          <w:sz w:val="22"/>
          <w:szCs w:val="22"/>
          <w:u w:val="none"/>
        </w:rPr>
      </w:pPr>
      <w:ins w:id="667" w:author="LIN, Yufeng" w:date="2021-10-04T16:21:00Z">
        <w:r w:rsidRPr="00D64894">
          <w:rPr>
            <w:rFonts w:ascii="Times New Roman" w:eastAsiaTheme="minorEastAsia" w:hAnsi="Times New Roman" w:cs="Times New Roman"/>
            <w:b w:val="0"/>
            <w:color w:val="auto"/>
            <w:sz w:val="22"/>
            <w:szCs w:val="22"/>
            <w:u w:val="none"/>
          </w:rPr>
          <w:t xml:space="preserve">Our machine learning analyses exploited the taxonomic species-level median normalized relative abundance by Kraken2 and its plugin, Bracken was an import. To get estimates of test error with lower bias, the LOSO (leave one set out) was used to do nested cross-validation. The features selection and model training </w:t>
        </w:r>
        <w:proofErr w:type="gramStart"/>
        <w:r w:rsidRPr="00D64894">
          <w:rPr>
            <w:rFonts w:ascii="Times New Roman" w:eastAsiaTheme="minorEastAsia" w:hAnsi="Times New Roman" w:cs="Times New Roman"/>
            <w:b w:val="0"/>
            <w:color w:val="auto"/>
            <w:sz w:val="22"/>
            <w:szCs w:val="22"/>
            <w:u w:val="none"/>
          </w:rPr>
          <w:t>was</w:t>
        </w:r>
        <w:proofErr w:type="gramEnd"/>
        <w:r w:rsidRPr="00D64894">
          <w:rPr>
            <w:rFonts w:ascii="Times New Roman" w:eastAsiaTheme="minorEastAsia" w:hAnsi="Times New Roman" w:cs="Times New Roman"/>
            <w:b w:val="0"/>
            <w:color w:val="auto"/>
            <w:sz w:val="22"/>
            <w:szCs w:val="22"/>
            <w:u w:val="none"/>
          </w:rPr>
          <w:t xml:space="preserve"> calculated with </w:t>
        </w:r>
        <w:proofErr w:type="spellStart"/>
        <w:r w:rsidRPr="00D64894">
          <w:rPr>
            <w:rFonts w:ascii="Times New Roman" w:eastAsiaTheme="minorEastAsia" w:hAnsi="Times New Roman" w:cs="Times New Roman"/>
            <w:b w:val="0"/>
            <w:color w:val="auto"/>
            <w:sz w:val="22"/>
            <w:szCs w:val="22"/>
            <w:u w:val="none"/>
          </w:rPr>
          <w:t>randomForest</w:t>
        </w:r>
        <w:proofErr w:type="spellEnd"/>
        <w:r w:rsidRPr="00D64894">
          <w:rPr>
            <w:rFonts w:ascii="Times New Roman" w:eastAsiaTheme="minorEastAsia" w:hAnsi="Times New Roman" w:cs="Times New Roman"/>
            <w:b w:val="0"/>
            <w:color w:val="auto"/>
            <w:sz w:val="22"/>
            <w:szCs w:val="22"/>
            <w:u w:val="none"/>
          </w:rPr>
          <w:t xml:space="preserve"> package in R. In order to choose the best model, we utilized the large</w:t>
        </w:r>
      </w:ins>
      <w:ins w:id="668" w:author="LIN, Yufeng" w:date="2021-10-04T16:22:00Z">
        <w:r>
          <w:rPr>
            <w:rFonts w:ascii="Times New Roman" w:hAnsi="Times New Roman" w:cs="Times New Roman" w:hint="eastAsia"/>
            <w:sz w:val="22"/>
          </w:rPr>
          <w:t>st</w:t>
        </w:r>
      </w:ins>
      <w:ins w:id="669" w:author="LIN, Yufeng" w:date="2021-10-04T16:21:00Z">
        <w:r w:rsidRPr="00D64894">
          <w:rPr>
            <w:rFonts w:ascii="Times New Roman" w:eastAsiaTheme="minorEastAsia" w:hAnsi="Times New Roman" w:cs="Times New Roman"/>
            <w:b w:val="0"/>
            <w:color w:val="auto"/>
            <w:sz w:val="22"/>
            <w:szCs w:val="22"/>
            <w:u w:val="none"/>
          </w:rPr>
          <w:t xml:space="preserve"> average AUC and best AUC in multi-features and </w:t>
        </w:r>
        <w:proofErr w:type="gramStart"/>
        <w:r w:rsidRPr="00D64894">
          <w:rPr>
            <w:rFonts w:ascii="Times New Roman" w:eastAsiaTheme="minorEastAsia" w:hAnsi="Times New Roman" w:cs="Times New Roman"/>
            <w:b w:val="0"/>
            <w:color w:val="auto"/>
            <w:sz w:val="22"/>
            <w:szCs w:val="22"/>
            <w:u w:val="none"/>
          </w:rPr>
          <w:t>single-feature</w:t>
        </w:r>
        <w:proofErr w:type="gramEnd"/>
        <w:r w:rsidRPr="00D64894">
          <w:rPr>
            <w:rFonts w:ascii="Times New Roman" w:eastAsiaTheme="minorEastAsia" w:hAnsi="Times New Roman" w:cs="Times New Roman"/>
            <w:b w:val="0"/>
            <w:color w:val="auto"/>
            <w:sz w:val="22"/>
            <w:szCs w:val="22"/>
            <w:u w:val="none"/>
          </w:rPr>
          <w:t xml:space="preserve"> as the </w:t>
        </w:r>
      </w:ins>
      <w:ins w:id="670" w:author="LIN, Yufeng" w:date="2021-10-04T16:22:00Z">
        <w:r>
          <w:rPr>
            <w:rFonts w:ascii="Times New Roman" w:hAnsi="Times New Roman" w:cs="Times New Roman"/>
            <w:sz w:val="22"/>
          </w:rPr>
          <w:t>sele</w:t>
        </w:r>
        <w:r>
          <w:rPr>
            <w:rFonts w:ascii="Times New Roman" w:eastAsiaTheme="minorEastAsia" w:hAnsi="Times New Roman" w:cs="Times New Roman"/>
            <w:b w:val="0"/>
            <w:color w:val="auto"/>
            <w:sz w:val="22"/>
            <w:szCs w:val="22"/>
            <w:u w:val="none"/>
          </w:rPr>
          <w:t>c</w:t>
        </w:r>
        <w:r>
          <w:rPr>
            <w:rFonts w:ascii="Times New Roman" w:hAnsi="Times New Roman" w:cs="Times New Roman"/>
            <w:sz w:val="22"/>
          </w:rPr>
          <w:t>t</w:t>
        </w:r>
        <w:r>
          <w:rPr>
            <w:rFonts w:ascii="Times New Roman" w:eastAsiaTheme="minorEastAsia" w:hAnsi="Times New Roman" w:cs="Times New Roman"/>
            <w:b w:val="0"/>
            <w:color w:val="auto"/>
            <w:sz w:val="22"/>
            <w:szCs w:val="22"/>
            <w:u w:val="none"/>
          </w:rPr>
          <w:t>e</w:t>
        </w:r>
        <w:r>
          <w:rPr>
            <w:rFonts w:ascii="Times New Roman" w:hAnsi="Times New Roman" w:cs="Times New Roman"/>
            <w:sz w:val="22"/>
          </w:rPr>
          <w:t xml:space="preserve">d </w:t>
        </w:r>
      </w:ins>
      <w:ins w:id="671" w:author="LIN, Yufeng" w:date="2021-10-04T16:21:00Z">
        <w:r w:rsidRPr="00D64894">
          <w:rPr>
            <w:rFonts w:ascii="Times New Roman" w:eastAsiaTheme="minorEastAsia" w:hAnsi="Times New Roman" w:cs="Times New Roman"/>
            <w:b w:val="0"/>
            <w:color w:val="auto"/>
            <w:sz w:val="22"/>
            <w:szCs w:val="22"/>
            <w:u w:val="none"/>
          </w:rPr>
          <w:t>criteria, respectively. The code generating the analyses and the figures is available at https://github.com/ifanlyn95/multi-CRC-fungi.</w:t>
        </w:r>
      </w:ins>
    </w:p>
    <w:p w14:paraId="6A30CA9F" w14:textId="77777777" w:rsidR="00D64894" w:rsidRPr="00D64894" w:rsidRDefault="00D64894" w:rsidP="00D64894">
      <w:pPr>
        <w:rPr>
          <w:ins w:id="672" w:author="LIN, Yufeng" w:date="2021-10-04T16:21:00Z"/>
          <w:rFonts w:hint="eastAsia"/>
          <w:rPrChange w:id="673" w:author="LIN, Yufeng" w:date="2021-10-04T16:21:00Z">
            <w:rPr>
              <w:ins w:id="674" w:author="LIN, Yufeng" w:date="2021-10-04T16:21:00Z"/>
              <w:rFonts w:hint="eastAsia"/>
            </w:rPr>
          </w:rPrChange>
        </w:rPr>
        <w:pPrChange w:id="675" w:author="LIN, Yufeng" w:date="2021-10-04T16:21:00Z">
          <w:pPr/>
        </w:pPrChange>
      </w:pPr>
    </w:p>
    <w:p w14:paraId="34320507" w14:textId="77777777" w:rsidR="00531B71" w:rsidRPr="00790445" w:rsidRDefault="00531B71" w:rsidP="00B84FC5">
      <w:pPr>
        <w:pStyle w:val="title20825"/>
        <w:rPr>
          <w:ins w:id="676" w:author="Thomas Kwong" w:date="2021-09-22T22:12:00Z"/>
        </w:rPr>
      </w:pPr>
      <w:ins w:id="677" w:author="Thomas Kwong" w:date="2021-09-22T22:12:00Z">
        <w:r w:rsidRPr="00790445">
          <w:t>Association calculation and comparison</w:t>
        </w:r>
      </w:ins>
    </w:p>
    <w:p w14:paraId="3F2AFB11" w14:textId="251696A9" w:rsidR="00121BF5" w:rsidRPr="000F678D" w:rsidRDefault="00531B71" w:rsidP="00531B71">
      <w:pPr>
        <w:rPr>
          <w:ins w:id="678" w:author="LIN, Yufeng" w:date="2021-09-23T13:34:00Z"/>
          <w:rFonts w:ascii="Times New Roman" w:hAnsi="Times New Roman" w:cs="Times New Roman"/>
          <w:sz w:val="22"/>
        </w:rPr>
      </w:pPr>
      <w:ins w:id="679" w:author="Thomas Kwong" w:date="2021-09-22T22:12:00Z">
        <w:r w:rsidRPr="00790445">
          <w:rPr>
            <w:rFonts w:ascii="Times New Roman" w:hAnsi="Times New Roman" w:cs="Times New Roman"/>
            <w:sz w:val="22"/>
          </w:rPr>
          <w:t xml:space="preserve">Co-occurrence and co-exclusion relationships within </w:t>
        </w:r>
        <w:del w:id="680" w:author="LIN, Yufeng" w:date="2021-09-28T13:06:00Z">
          <w:r w:rsidRPr="00790445" w:rsidDel="004314C2">
            <w:rPr>
              <w:rFonts w:ascii="Times New Roman" w:hAnsi="Times New Roman" w:cs="Times New Roman"/>
              <w:sz w:val="22"/>
            </w:rPr>
            <w:delText>micro-eukaryotes</w:delText>
          </w:r>
        </w:del>
      </w:ins>
      <w:ins w:id="681" w:author="LIN, Yufeng" w:date="2021-09-28T13:06:00Z">
        <w:r w:rsidR="004314C2">
          <w:rPr>
            <w:rFonts w:ascii="Times New Roman" w:hAnsi="Times New Roman" w:cs="Times New Roman"/>
            <w:sz w:val="22"/>
          </w:rPr>
          <w:t>fungi</w:t>
        </w:r>
      </w:ins>
      <w:ins w:id="682" w:author="Thomas Kwong" w:date="2021-09-22T22:12:00Z">
        <w:r w:rsidRPr="00790445">
          <w:rPr>
            <w:rFonts w:ascii="Times New Roman" w:hAnsi="Times New Roman" w:cs="Times New Roman"/>
            <w:sz w:val="22"/>
          </w:rPr>
          <w:t xml:space="preserve"> and between </w:t>
        </w:r>
        <w:del w:id="683" w:author="LIN, Yufeng" w:date="2021-09-28T13:06:00Z">
          <w:r w:rsidRPr="00790445" w:rsidDel="004314C2">
            <w:rPr>
              <w:rFonts w:ascii="Times New Roman" w:hAnsi="Times New Roman" w:cs="Times New Roman"/>
              <w:sz w:val="22"/>
            </w:rPr>
            <w:delText>micro-eukaryotes</w:delText>
          </w:r>
        </w:del>
      </w:ins>
      <w:ins w:id="684" w:author="LIN, Yufeng" w:date="2021-09-28T13:06:00Z">
        <w:r w:rsidR="004314C2">
          <w:rPr>
            <w:rFonts w:ascii="Times New Roman" w:hAnsi="Times New Roman" w:cs="Times New Roman"/>
            <w:sz w:val="22"/>
          </w:rPr>
          <w:t>fungi</w:t>
        </w:r>
      </w:ins>
      <w:ins w:id="685" w:author="Thomas Kwong" w:date="2021-09-22T22:12:00Z">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8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68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263DE452" w14:textId="77777777" w:rsidR="008E4C32" w:rsidRPr="00790445" w:rsidRDefault="00531B71" w:rsidP="008E4C32">
      <w:pPr>
        <w:rPr>
          <w:ins w:id="688" w:author="LIN, Yufeng" w:date="2021-09-28T11:21:00Z"/>
          <w:rFonts w:ascii="Times New Roman" w:hAnsi="Times New Roman" w:cs="Times New Roman"/>
          <w:sz w:val="22"/>
        </w:rPr>
      </w:pPr>
      <w:ins w:id="689"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690" w:author="LIN, Yufeng" w:date="2021-09-23T13:35:00Z">
        <w:r w:rsidR="00121BF5">
          <w:rPr>
            <w:rFonts w:ascii="Times New Roman" w:hAnsi="Times New Roman" w:cs="Times New Roman"/>
            <w:sz w:val="22"/>
          </w:rPr>
          <w:t xml:space="preserve"> </w:t>
        </w:r>
      </w:ins>
      <w:ins w:id="691" w:author="LIN, Yufeng" w:date="2021-09-28T11:21:00Z">
        <w:r w:rsidR="008E4C32" w:rsidRPr="00790445">
          <w:rPr>
            <w:rFonts w:ascii="Times New Roman" w:hAnsi="Times New Roman" w:cs="Times New Roman"/>
            <w:sz w:val="22"/>
          </w:rPr>
          <w:t>The positive z-score refers to the correlation in CRC is weaker relative strength than the healthy control, while the negative z-score means the correlation is more positive in CRC.</w:t>
        </w:r>
      </w:ins>
    </w:p>
    <w:p w14:paraId="0B3D94BC" w14:textId="2F6CEF50" w:rsidR="00121BF5" w:rsidRPr="00790445" w:rsidRDefault="00121BF5" w:rsidP="00531B71">
      <w:pPr>
        <w:rPr>
          <w:ins w:id="692" w:author="Thomas Kwong" w:date="2021-09-22T22:12:00Z"/>
          <w:rFonts w:ascii="Times New Roman" w:hAnsi="Times New Roman" w:cs="Times New Roman"/>
          <w:sz w:val="22"/>
        </w:rPr>
      </w:pPr>
      <w:ins w:id="693" w:author="LIN, Yufeng" w:date="2021-09-23T13:42:00Z">
        <w:r>
          <w:rPr>
            <w:rFonts w:ascii="Times New Roman" w:hAnsi="Times New Roman" w:cs="Times New Roman"/>
            <w:sz w:val="22"/>
          </w:rPr>
          <w:t>Based upon a threshold for correlation significance</w:t>
        </w:r>
      </w:ins>
      <w:ins w:id="694" w:author="LIN, Yufeng" w:date="2021-09-23T13:56:00Z">
        <w:r w:rsidR="00296DF7">
          <w:rPr>
            <w:rFonts w:ascii="Times New Roman" w:hAnsi="Times New Roman" w:cs="Times New Roman"/>
            <w:sz w:val="22"/>
          </w:rPr>
          <w:t xml:space="preserve"> (p-value less than 0.05)</w:t>
        </w:r>
      </w:ins>
      <w:ins w:id="695" w:author="LIN, Yufeng" w:date="2021-09-23T13:42:00Z">
        <w:r>
          <w:rPr>
            <w:rFonts w:ascii="Times New Roman" w:hAnsi="Times New Roman" w:cs="Times New Roman"/>
            <w:sz w:val="22"/>
          </w:rPr>
          <w:t xml:space="preserve"> and the sign of correlation in each condition</w:t>
        </w:r>
      </w:ins>
      <w:ins w:id="696" w:author="LIN, Yufeng" w:date="2021-09-23T13:43:00Z">
        <w:r>
          <w:rPr>
            <w:rFonts w:ascii="Times New Roman" w:hAnsi="Times New Roman" w:cs="Times New Roman"/>
            <w:sz w:val="22"/>
          </w:rPr>
          <w:t xml:space="preserve"> (i.e., </w:t>
        </w:r>
      </w:ins>
      <w:ins w:id="697" w:author="LIN, Yufeng" w:date="2021-09-23T13:44:00Z">
        <w:r>
          <w:rPr>
            <w:rFonts w:ascii="Times New Roman" w:hAnsi="Times New Roman" w:cs="Times New Roman"/>
            <w:sz w:val="22"/>
          </w:rPr>
          <w:t>healthy control</w:t>
        </w:r>
      </w:ins>
      <w:ins w:id="698" w:author="LIN, Yufeng" w:date="2021-09-23T13:43:00Z">
        <w:r>
          <w:rPr>
            <w:rFonts w:ascii="Times New Roman" w:hAnsi="Times New Roman" w:cs="Times New Roman"/>
            <w:sz w:val="22"/>
          </w:rPr>
          <w:t xml:space="preserve"> or </w:t>
        </w:r>
      </w:ins>
      <w:ins w:id="699" w:author="LIN, Yufeng" w:date="2021-09-23T13:44:00Z">
        <w:r>
          <w:rPr>
            <w:rFonts w:ascii="Times New Roman" w:hAnsi="Times New Roman" w:cs="Times New Roman"/>
            <w:sz w:val="22"/>
          </w:rPr>
          <w:t>CRCs</w:t>
        </w:r>
      </w:ins>
      <w:ins w:id="700" w:author="LIN, Yufeng" w:date="2021-09-23T13:43:00Z">
        <w:r>
          <w:rPr>
            <w:rFonts w:ascii="Times New Roman" w:hAnsi="Times New Roman" w:cs="Times New Roman"/>
            <w:sz w:val="22"/>
          </w:rPr>
          <w:t xml:space="preserve">), </w:t>
        </w:r>
      </w:ins>
      <w:ins w:id="701" w:author="LIN, Yufeng" w:date="2021-09-23T13:45:00Z">
        <w:r>
          <w:rPr>
            <w:rFonts w:ascii="Times New Roman" w:hAnsi="Times New Roman" w:cs="Times New Roman"/>
            <w:sz w:val="22"/>
          </w:rPr>
          <w:t>species</w:t>
        </w:r>
      </w:ins>
      <w:ins w:id="702" w:author="LIN, Yufeng" w:date="2021-09-23T13:43:00Z">
        <w:r>
          <w:rPr>
            <w:rFonts w:ascii="Times New Roman" w:hAnsi="Times New Roman" w:cs="Times New Roman"/>
            <w:sz w:val="22"/>
          </w:rPr>
          <w:t>-</w:t>
        </w:r>
      </w:ins>
      <w:ins w:id="703" w:author="LIN, Yufeng" w:date="2021-09-23T13:45:00Z">
        <w:r>
          <w:rPr>
            <w:rFonts w:ascii="Times New Roman" w:hAnsi="Times New Roman" w:cs="Times New Roman"/>
            <w:sz w:val="22"/>
          </w:rPr>
          <w:t>spec</w:t>
        </w:r>
      </w:ins>
      <w:ins w:id="704" w:author="LIN, Yufeng" w:date="2021-09-23T13:46:00Z">
        <w:r w:rsidR="00C64617">
          <w:rPr>
            <w:rFonts w:ascii="Times New Roman" w:hAnsi="Times New Roman" w:cs="Times New Roman"/>
            <w:sz w:val="22"/>
          </w:rPr>
          <w:t>i</w:t>
        </w:r>
      </w:ins>
      <w:ins w:id="705" w:author="LIN, Yufeng" w:date="2021-09-23T13:45:00Z">
        <w:r>
          <w:rPr>
            <w:rFonts w:ascii="Times New Roman" w:hAnsi="Times New Roman" w:cs="Times New Roman"/>
            <w:sz w:val="22"/>
          </w:rPr>
          <w:t>es</w:t>
        </w:r>
      </w:ins>
      <w:ins w:id="706" w:author="LIN, Yufeng" w:date="2021-09-23T13:43:00Z">
        <w:r>
          <w:rPr>
            <w:rFonts w:ascii="Times New Roman" w:hAnsi="Times New Roman" w:cs="Times New Roman"/>
            <w:sz w:val="22"/>
          </w:rPr>
          <w:t xml:space="preserve"> correlations in each condition </w:t>
        </w:r>
      </w:ins>
      <w:ins w:id="707" w:author="LIN, Yufeng" w:date="2021-09-23T13:45:00Z">
        <w:r>
          <w:rPr>
            <w:rFonts w:ascii="Times New Roman" w:hAnsi="Times New Roman" w:cs="Times New Roman"/>
            <w:sz w:val="22"/>
          </w:rPr>
          <w:t>could</w:t>
        </w:r>
      </w:ins>
      <w:ins w:id="708" w:author="LIN, Yufeng" w:date="2021-09-23T13:43:00Z">
        <w:r>
          <w:rPr>
            <w:rFonts w:ascii="Times New Roman" w:hAnsi="Times New Roman" w:cs="Times New Roman"/>
            <w:sz w:val="22"/>
          </w:rPr>
          <w:t xml:space="preserve"> be catego</w:t>
        </w:r>
      </w:ins>
      <w:ins w:id="709" w:author="LIN, Yufeng" w:date="2021-09-23T13:46:00Z">
        <w:r w:rsidR="00C64617">
          <w:rPr>
            <w:rFonts w:ascii="Times New Roman" w:hAnsi="Times New Roman" w:cs="Times New Roman"/>
            <w:sz w:val="22"/>
          </w:rPr>
          <w:t>r</w:t>
        </w:r>
      </w:ins>
      <w:ins w:id="710" w:author="LIN, Yufeng" w:date="2021-09-23T13:43:00Z">
        <w:r>
          <w:rPr>
            <w:rFonts w:ascii="Times New Roman" w:hAnsi="Times New Roman" w:cs="Times New Roman"/>
            <w:sz w:val="22"/>
          </w:rPr>
          <w:t xml:space="preserve">ized into 3 classes, </w:t>
        </w:r>
        <w:proofErr w:type="gramStart"/>
        <w:r>
          <w:rPr>
            <w:rFonts w:ascii="Times New Roman" w:hAnsi="Times New Roman" w:cs="Times New Roman"/>
            <w:sz w:val="22"/>
          </w:rPr>
          <w:t>i.e.</w:t>
        </w:r>
        <w:proofErr w:type="gramEnd"/>
        <w:r>
          <w:rPr>
            <w:rFonts w:ascii="Times New Roman" w:hAnsi="Times New Roman" w:cs="Times New Roman"/>
            <w:sz w:val="22"/>
          </w:rPr>
          <w:t xml:space="preserve"> significant positive correlation,</w:t>
        </w:r>
      </w:ins>
      <w:ins w:id="711" w:author="LIN, Yufeng" w:date="2021-09-23T13:44:00Z">
        <w:r>
          <w:rPr>
            <w:rFonts w:ascii="Times New Roman" w:hAnsi="Times New Roman" w:cs="Times New Roman"/>
            <w:sz w:val="22"/>
          </w:rPr>
          <w:t xml:space="preserve"> no significant correlation</w:t>
        </w:r>
      </w:ins>
      <w:ins w:id="712" w:author="LIN, Yufeng" w:date="2021-09-23T13:45:00Z">
        <w:r w:rsidR="00C64617">
          <w:rPr>
            <w:rFonts w:ascii="Times New Roman" w:hAnsi="Times New Roman" w:cs="Times New Roman"/>
            <w:sz w:val="22"/>
          </w:rPr>
          <w:t xml:space="preserve">, </w:t>
        </w:r>
      </w:ins>
      <w:ins w:id="713" w:author="LIN, Yufeng" w:date="2021-09-23T13:44:00Z">
        <w:r>
          <w:rPr>
            <w:rFonts w:ascii="Times New Roman" w:hAnsi="Times New Roman" w:cs="Times New Roman"/>
            <w:sz w:val="22"/>
          </w:rPr>
          <w:t>and significant negative correlation. Therefore, there were 9 classes for differential correlation between two stages</w:t>
        </w:r>
      </w:ins>
      <w:ins w:id="714" w:author="LIN, Yufeng" w:date="2021-09-23T14:03:00Z">
        <w:r w:rsidR="00174DF5">
          <w:rPr>
            <w:rFonts w:ascii="Times New Roman" w:hAnsi="Times New Roman" w:cs="Times New Roman"/>
            <w:sz w:val="22"/>
          </w:rPr>
          <w:t>, namely ‘+/+’, ‘+/</w:t>
        </w:r>
      </w:ins>
      <w:ins w:id="715" w:author="LIN, Yufeng" w:date="2021-09-23T14:04:00Z">
        <w:r w:rsidR="00174DF5">
          <w:rPr>
            <w:rFonts w:ascii="Times New Roman" w:hAnsi="Times New Roman" w:cs="Times New Roman"/>
            <w:sz w:val="22"/>
          </w:rPr>
          <w:t xml:space="preserve">0’, </w:t>
        </w:r>
      </w:ins>
      <w:ins w:id="716" w:author="LIN, Yufeng" w:date="2021-09-23T14:07:00Z">
        <w:r w:rsidR="001145AC">
          <w:rPr>
            <w:rFonts w:ascii="Times New Roman" w:hAnsi="Times New Roman" w:cs="Times New Roman"/>
            <w:sz w:val="22"/>
          </w:rPr>
          <w:t>‘+/-’,</w:t>
        </w:r>
      </w:ins>
      <w:ins w:id="717"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718" w:author="LIN, Yufeng" w:date="2021-09-23T14:13:00Z">
        <w:r w:rsidR="001145AC">
          <w:rPr>
            <w:rFonts w:ascii="Times New Roman" w:hAnsi="Times New Roman" w:cs="Times New Roman"/>
            <w:sz w:val="22"/>
          </w:rPr>
          <w:t xml:space="preserve"> It revealed the altered trend</w:t>
        </w:r>
      </w:ins>
      <w:ins w:id="719"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B84FC5">
      <w:pPr>
        <w:pStyle w:val="title20825"/>
        <w:rPr>
          <w:ins w:id="720" w:author="Thomas Kwong" w:date="2021-09-22T22:12:00Z"/>
        </w:rPr>
      </w:pPr>
      <w:ins w:id="721" w:author="Thomas Kwong" w:date="2021-09-22T22:12:00Z">
        <w:r w:rsidRPr="00790445">
          <w:t>Additional validation experiments on cancer cell line</w:t>
        </w:r>
      </w:ins>
    </w:p>
    <w:p w14:paraId="15A93907" w14:textId="77777777" w:rsidR="00531B71" w:rsidRPr="00790445" w:rsidRDefault="00531B71" w:rsidP="00531B71">
      <w:pPr>
        <w:rPr>
          <w:ins w:id="722" w:author="Thomas Kwong" w:date="2021-09-22T22:12:00Z"/>
          <w:rFonts w:ascii="Times New Roman" w:hAnsi="Times New Roman" w:cs="Times New Roman"/>
          <w:sz w:val="22"/>
        </w:rPr>
      </w:pPr>
      <w:ins w:id="723"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724" w:author="Thomas Kwong" w:date="2021-09-22T22:12:00Z"/>
          <w:rFonts w:ascii="Times New Roman" w:hAnsi="Times New Roman" w:cs="Times New Roman"/>
          <w:sz w:val="22"/>
        </w:rPr>
      </w:pPr>
    </w:p>
    <w:p w14:paraId="7114B745" w14:textId="77777777" w:rsidR="00531B71" w:rsidRPr="00790445" w:rsidDel="00E15F7E" w:rsidRDefault="00531B71" w:rsidP="00531B71">
      <w:pPr>
        <w:widowControl/>
        <w:rPr>
          <w:ins w:id="725" w:author="Thomas Kwong" w:date="2021-09-22T22:12:00Z"/>
          <w:del w:id="726" w:author="LIN, Yufeng" w:date="2021-09-28T14:02:00Z"/>
          <w:rFonts w:ascii="Times New Roman" w:hAnsi="Times New Roman" w:cs="Times New Roman"/>
          <w:b/>
          <w:bCs/>
          <w:kern w:val="44"/>
          <w:sz w:val="22"/>
          <w:u w:val="single"/>
        </w:rPr>
      </w:pPr>
      <w:ins w:id="727" w:author="Thomas Kwong" w:date="2021-09-22T22:12:00Z">
        <w:del w:id="728" w:author="LIN, Yufeng" w:date="2021-09-28T14:02:00Z">
          <w:r w:rsidRPr="00790445" w:rsidDel="00E15F7E">
            <w:rPr>
              <w:rFonts w:ascii="Times New Roman" w:hAnsi="Times New Roman" w:cs="Times New Roman"/>
              <w:sz w:val="22"/>
            </w:rPr>
            <w:br w:type="page"/>
          </w:r>
        </w:del>
      </w:ins>
    </w:p>
    <w:p w14:paraId="03558F9F" w14:textId="4EF21072" w:rsidR="00D9531B" w:rsidRPr="00790445" w:rsidRDefault="00D9531B">
      <w:pPr>
        <w:widowControl/>
        <w:rPr>
          <w:rFonts w:ascii="Times New Roman" w:hAnsi="Times New Roman" w:cs="Times New Roman"/>
          <w:sz w:val="22"/>
        </w:rPr>
        <w:pPrChange w:id="729" w:author="LIN, Yufeng" w:date="2021-09-28T14:02:00Z">
          <w:pPr/>
        </w:pPrChange>
      </w:pPr>
    </w:p>
    <w:p w14:paraId="4C96E012" w14:textId="77777777" w:rsidR="00E15F7E" w:rsidRDefault="00E15F7E">
      <w:pPr>
        <w:widowControl/>
        <w:jc w:val="left"/>
        <w:rPr>
          <w:ins w:id="730" w:author="LIN, Yufeng" w:date="2021-09-28T14:02:00Z"/>
          <w:b/>
          <w:bCs/>
          <w:kern w:val="44"/>
          <w:sz w:val="36"/>
          <w:szCs w:val="44"/>
          <w:u w:val="single"/>
        </w:rPr>
      </w:pPr>
      <w:ins w:id="731" w:author="LIN, Yufeng" w:date="2021-09-28T14:02:00Z">
        <w:r>
          <w:br w:type="page"/>
        </w:r>
      </w:ins>
    </w:p>
    <w:p w14:paraId="455625F5" w14:textId="1CDC5ADF" w:rsidR="00D9531B" w:rsidRPr="00790445" w:rsidRDefault="00D9531B">
      <w:pPr>
        <w:pStyle w:val="title10831"/>
      </w:pPr>
      <w:r w:rsidRPr="00790445">
        <w:lastRenderedPageBreak/>
        <w:t>Results</w:t>
      </w:r>
    </w:p>
    <w:p w14:paraId="43691899" w14:textId="6729CB6F" w:rsidR="00D9531B" w:rsidRPr="00790445" w:rsidRDefault="007031A9" w:rsidP="00B84FC5">
      <w:pPr>
        <w:pStyle w:val="title20825"/>
      </w:pPr>
      <w:r>
        <w:t>F</w:t>
      </w:r>
      <w:r w:rsidR="00D9531B" w:rsidRPr="00790445">
        <w:t xml:space="preserve">iltering and pre-processing of a large population from various regions for the </w:t>
      </w:r>
      <w:del w:id="732" w:author="LIN, Yufeng" w:date="2021-09-28T13:00:00Z">
        <w:r w:rsidR="00FA35F2" w:rsidRPr="00790445" w:rsidDel="00E06A91">
          <w:delText>micro-eukaryotic</w:delText>
        </w:r>
      </w:del>
      <w:ins w:id="733" w:author="LIN, Yufeng" w:date="2021-09-28T13:00:00Z">
        <w:r w:rsidR="00E06A91">
          <w:t>fungal</w:t>
        </w:r>
      </w:ins>
      <w:r w:rsidR="00D9531B" w:rsidRPr="00790445">
        <w:t xml:space="preserve"> meta-analysis</w:t>
      </w:r>
    </w:p>
    <w:p w14:paraId="31E17AA0" w14:textId="10C9421D" w:rsidR="00D9531B" w:rsidRPr="00790445" w:rsidRDefault="007031A9" w:rsidP="00790445">
      <w:pPr>
        <w:rPr>
          <w:rFonts w:ascii="Times New Roman" w:hAnsi="Times New Roman" w:cs="Times New Roman"/>
          <w:sz w:val="22"/>
        </w:rPr>
      </w:pPr>
      <w:commentRangeStart w:id="734"/>
      <w:commentRangeStart w:id="735"/>
      <w:del w:id="736"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737" w:author="Thomas Kwong" w:date="2021-09-12T16:46:00Z">
        <w:del w:id="738" w:author="LIN, Yufeng" w:date="2021-09-21T09:52:00Z">
          <w:r w:rsidDel="008125F9">
            <w:rPr>
              <w:rFonts w:ascii="Times New Roman" w:hAnsi="Times New Roman" w:cs="Times New Roman"/>
              <w:sz w:val="22"/>
            </w:rPr>
            <w:delText xml:space="preserve">ur recently completed </w:delText>
          </w:r>
        </w:del>
      </w:ins>
      <w:del w:id="739" w:author="LIN, Yufeng" w:date="2021-09-21T09:52:00Z">
        <w:r w:rsidR="00D9531B" w:rsidRPr="00790445" w:rsidDel="008125F9">
          <w:rPr>
            <w:rFonts w:ascii="Times New Roman" w:hAnsi="Times New Roman" w:cs="Times New Roman"/>
            <w:sz w:val="22"/>
          </w:rPr>
          <w:delText>ne indoor cohort</w:delText>
        </w:r>
      </w:del>
      <w:ins w:id="740" w:author="Thomas Kwong" w:date="2021-09-12T16:46:00Z">
        <w:del w:id="741" w:author="LIN, Yufeng" w:date="2021-09-21T09:52:00Z">
          <w:r w:rsidDel="008125F9">
            <w:rPr>
              <w:rFonts w:ascii="Times New Roman" w:hAnsi="Times New Roman" w:cs="Times New Roman"/>
              <w:sz w:val="22"/>
            </w:rPr>
            <w:delText xml:space="preserve"> (unpublis</w:delText>
          </w:r>
        </w:del>
      </w:ins>
      <w:ins w:id="742" w:author="Thomas Kwong" w:date="2021-09-12T16:47:00Z">
        <w:del w:id="743" w:author="LIN, Yufeng" w:date="2021-09-21T09:52:00Z">
          <w:r w:rsidDel="008125F9">
            <w:rPr>
              <w:rFonts w:ascii="Times New Roman" w:hAnsi="Times New Roman" w:cs="Times New Roman"/>
              <w:sz w:val="22"/>
            </w:rPr>
            <w:delText>h</w:delText>
          </w:r>
        </w:del>
      </w:ins>
      <w:ins w:id="744" w:author="Thomas Kwong" w:date="2021-09-12T16:46:00Z">
        <w:del w:id="745" w:author="LIN, Yufeng" w:date="2021-09-21T09:52:00Z">
          <w:r w:rsidDel="008125F9">
            <w:rPr>
              <w:rFonts w:ascii="Times New Roman" w:hAnsi="Times New Roman" w:cs="Times New Roman"/>
              <w:sz w:val="22"/>
            </w:rPr>
            <w:delText>ed)</w:delText>
          </w:r>
        </w:del>
      </w:ins>
      <w:del w:id="746"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747" w:author="Thomas Kwong" w:date="2021-09-12T16:48:00Z">
        <w:del w:id="748" w:author="LIN, Yufeng" w:date="2021-09-21T09:52:00Z">
          <w:r w:rsidR="00177C66" w:rsidDel="008125F9">
            <w:rPr>
              <w:rFonts w:ascii="Times New Roman" w:hAnsi="Times New Roman" w:cs="Times New Roman"/>
              <w:sz w:val="22"/>
            </w:rPr>
            <w:delText>ed</w:delText>
          </w:r>
        </w:del>
      </w:ins>
      <w:del w:id="749" w:author="LIN, Yufeng" w:date="2021-09-21T09:52:00Z">
        <w:r w:rsidR="00D9531B" w:rsidRPr="00790445" w:rsidDel="008125F9">
          <w:rPr>
            <w:rFonts w:ascii="Times New Roman" w:hAnsi="Times New Roman" w:cs="Times New Roman"/>
            <w:sz w:val="22"/>
          </w:rPr>
          <w:delText xml:space="preserve"> at least two </w:delText>
        </w:r>
      </w:del>
      <w:ins w:id="750" w:author="Thomas Kwong" w:date="2021-09-12T16:50:00Z">
        <w:del w:id="751" w:author="LIN, Yufeng" w:date="2021-09-21T09:52:00Z">
          <w:r w:rsidR="00177C66" w:rsidDel="008125F9">
            <w:rPr>
              <w:rFonts w:ascii="Times New Roman" w:hAnsi="Times New Roman" w:cs="Times New Roman"/>
              <w:sz w:val="22"/>
            </w:rPr>
            <w:delText>groups</w:delText>
          </w:r>
        </w:del>
      </w:ins>
      <w:del w:id="752"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753"/>
        <w:commentRangeStart w:id="754"/>
        <w:r w:rsidR="00D9531B" w:rsidRPr="00790445" w:rsidDel="008125F9">
          <w:rPr>
            <w:rFonts w:ascii="Times New Roman" w:hAnsi="Times New Roman" w:cs="Times New Roman"/>
            <w:sz w:val="22"/>
          </w:rPr>
          <w:delText xml:space="preserve">table </w:delText>
        </w:r>
        <w:commentRangeEnd w:id="753"/>
        <w:r w:rsidR="00D9531B" w:rsidRPr="00790445" w:rsidDel="008125F9">
          <w:rPr>
            <w:rStyle w:val="CommentReference"/>
            <w:rFonts w:ascii="Times New Roman" w:hAnsi="Times New Roman" w:cs="Times New Roman"/>
            <w:sz w:val="22"/>
            <w:szCs w:val="22"/>
          </w:rPr>
          <w:commentReference w:id="753"/>
        </w:r>
        <w:r w:rsidR="00D9531B" w:rsidRPr="00790445" w:rsidDel="008125F9">
          <w:rPr>
            <w:rFonts w:ascii="Times New Roman" w:hAnsi="Times New Roman" w:cs="Times New Roman"/>
            <w:sz w:val="22"/>
          </w:rPr>
          <w:delText xml:space="preserve">1 and Supplementary </w:delText>
        </w:r>
        <w:commentRangeStart w:id="755"/>
        <w:r w:rsidR="00D9531B" w:rsidRPr="00790445" w:rsidDel="008125F9">
          <w:rPr>
            <w:rFonts w:ascii="Times New Roman" w:hAnsi="Times New Roman" w:cs="Times New Roman"/>
            <w:sz w:val="22"/>
          </w:rPr>
          <w:delText xml:space="preserve">Table </w:delText>
        </w:r>
        <w:commentRangeEnd w:id="755"/>
        <w:r w:rsidR="00D9531B" w:rsidRPr="00790445" w:rsidDel="008125F9">
          <w:rPr>
            <w:rStyle w:val="CommentReference"/>
            <w:rFonts w:ascii="Times New Roman" w:hAnsi="Times New Roman" w:cs="Times New Roman"/>
            <w:sz w:val="22"/>
            <w:szCs w:val="22"/>
          </w:rPr>
          <w:commentReference w:id="755"/>
        </w:r>
        <w:r w:rsidR="00D9531B" w:rsidRPr="00790445" w:rsidDel="008125F9">
          <w:rPr>
            <w:rFonts w:ascii="Times New Roman" w:hAnsi="Times New Roman" w:cs="Times New Roman"/>
            <w:sz w:val="22"/>
          </w:rPr>
          <w:delText xml:space="preserve">1). </w:delText>
        </w:r>
        <w:commentRangeEnd w:id="754"/>
        <w:r w:rsidR="00177C66" w:rsidDel="008125F9">
          <w:rPr>
            <w:rStyle w:val="CommentReference"/>
          </w:rPr>
          <w:commentReference w:id="754"/>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756"/>
        <w:r w:rsidR="00D9531B" w:rsidRPr="00790445" w:rsidDel="008125F9">
          <w:rPr>
            <w:rFonts w:ascii="Times New Roman" w:hAnsi="Times New Roman" w:cs="Times New Roman"/>
            <w:sz w:val="22"/>
          </w:rPr>
          <w:delText xml:space="preserve">Table </w:delText>
        </w:r>
        <w:commentRangeEnd w:id="756"/>
        <w:r w:rsidR="00D9531B" w:rsidRPr="00790445" w:rsidDel="008125F9">
          <w:rPr>
            <w:rStyle w:val="CommentReference"/>
            <w:rFonts w:ascii="Times New Roman" w:hAnsi="Times New Roman" w:cs="Times New Roman"/>
            <w:sz w:val="22"/>
            <w:szCs w:val="22"/>
          </w:rPr>
          <w:commentReference w:id="756"/>
        </w:r>
        <w:r w:rsidR="00D9531B" w:rsidRPr="00790445" w:rsidDel="008125F9">
          <w:rPr>
            <w:rFonts w:ascii="Times New Roman" w:hAnsi="Times New Roman" w:cs="Times New Roman"/>
            <w:sz w:val="22"/>
          </w:rPr>
          <w:delText xml:space="preserve">2 and </w:delText>
        </w:r>
        <w:commentRangeStart w:id="757"/>
        <w:r w:rsidR="00D9531B" w:rsidRPr="00790445" w:rsidDel="008125F9">
          <w:rPr>
            <w:rFonts w:ascii="Times New Roman" w:hAnsi="Times New Roman" w:cs="Times New Roman"/>
            <w:sz w:val="22"/>
          </w:rPr>
          <w:delText>Methods</w:delText>
        </w:r>
        <w:commentRangeEnd w:id="757"/>
        <w:r w:rsidR="00D9531B" w:rsidRPr="00790445" w:rsidDel="008125F9">
          <w:rPr>
            <w:rStyle w:val="CommentReference"/>
            <w:rFonts w:ascii="Times New Roman" w:hAnsi="Times New Roman" w:cs="Times New Roman"/>
            <w:sz w:val="22"/>
            <w:szCs w:val="22"/>
          </w:rPr>
          <w:commentReference w:id="757"/>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734"/>
        <w:r w:rsidR="00177C66" w:rsidDel="008125F9">
          <w:rPr>
            <w:rStyle w:val="CommentReference"/>
          </w:rPr>
          <w:commentReference w:id="734"/>
        </w:r>
      </w:del>
      <w:commentRangeEnd w:id="735"/>
      <w:r w:rsidR="008125F9">
        <w:rPr>
          <w:rStyle w:val="CommentReference"/>
        </w:rPr>
        <w:commentReference w:id="735"/>
      </w:r>
      <w:del w:id="758" w:author="Thomas Kwong" w:date="2021-09-12T16:54:00Z">
        <w:r w:rsidR="00D9531B" w:rsidRPr="00790445" w:rsidDel="00177C66">
          <w:rPr>
            <w:rFonts w:ascii="Times New Roman" w:hAnsi="Times New Roman" w:cs="Times New Roman"/>
            <w:sz w:val="22"/>
          </w:rPr>
          <w:delText>In the beginning,</w:delText>
        </w:r>
      </w:del>
      <w:ins w:id="759" w:author="nick ting" w:date="2021-09-27T13:08:00Z">
        <w:r w:rsidR="00A31D49">
          <w:rPr>
            <w:rFonts w:ascii="Times New Roman" w:hAnsi="Times New Roman" w:cs="Times New Roman"/>
            <w:sz w:val="22"/>
          </w:rPr>
          <w:t xml:space="preserve">We collected shotgun metagenomic sequencing data from eight cohorts: </w:t>
        </w:r>
      </w:ins>
      <w:ins w:id="760" w:author="nick ting" w:date="2021-09-27T13:09:00Z">
        <w:r w:rsidR="00A31D49">
          <w:rPr>
            <w:rFonts w:ascii="Times New Roman" w:hAnsi="Times New Roman" w:cs="Times New Roman"/>
            <w:sz w:val="22"/>
          </w:rPr>
          <w:t xml:space="preserve">xxx. </w:t>
        </w:r>
      </w:ins>
      <w:del w:id="761" w:author="nick ting" w:date="2021-09-27T13:08:00Z">
        <w:r w:rsidR="00D9531B" w:rsidRPr="00790445" w:rsidDel="00A31D49">
          <w:rPr>
            <w:rFonts w:ascii="Times New Roman" w:hAnsi="Times New Roman" w:cs="Times New Roman"/>
            <w:sz w:val="22"/>
          </w:rPr>
          <w:delText xml:space="preserve"> </w:delText>
        </w:r>
      </w:del>
      <w:del w:id="762" w:author="LIN, Yufeng" w:date="2021-09-21T09:56:00Z">
        <w:r w:rsidR="00D9531B" w:rsidRPr="00790445" w:rsidDel="008125F9">
          <w:rPr>
            <w:rFonts w:ascii="Times New Roman" w:hAnsi="Times New Roman" w:cs="Times New Roman"/>
            <w:sz w:val="22"/>
          </w:rPr>
          <w:delText xml:space="preserve">all </w:delText>
        </w:r>
      </w:del>
      <w:ins w:id="763"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ll</w:t>
        </w:r>
      </w:ins>
      <w:ins w:id="764" w:author="nick ting" w:date="2021-09-25T00:50:00Z">
        <w:r w:rsidR="00370ECF">
          <w:rPr>
            <w:rFonts w:ascii="Times New Roman" w:hAnsi="Times New Roman" w:cs="Times New Roman"/>
            <w:sz w:val="22"/>
          </w:rPr>
          <w:t xml:space="preserve"> the</w:t>
        </w:r>
      </w:ins>
      <w:ins w:id="765" w:author="LIN, Yufeng" w:date="2021-09-21T09:56:00Z">
        <w:r w:rsidR="008125F9" w:rsidRPr="00790445">
          <w:rPr>
            <w:rFonts w:ascii="Times New Roman" w:hAnsi="Times New Roman" w:cs="Times New Roman"/>
            <w:sz w:val="22"/>
          </w:rPr>
          <w:t xml:space="preserve">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766" w:author="LIN, Yufeng" w:date="2021-09-24T14:16:00Z">
        <w:r w:rsidR="0030142C">
          <w:rPr>
            <w:rFonts w:ascii="Times New Roman" w:hAnsi="Times New Roman" w:cs="Times New Roman"/>
            <w:sz w:val="22"/>
          </w:rPr>
          <w:t>.</w:t>
        </w:r>
      </w:ins>
      <w:del w:id="767" w:author="LIN, Yufeng" w:date="2021-09-24T14:16:00Z">
        <w:r w:rsidR="00D9531B" w:rsidRPr="00790445" w:rsidDel="0030142C">
          <w:rPr>
            <w:rFonts w:ascii="Times New Roman" w:hAnsi="Times New Roman" w:cs="Times New Roman"/>
            <w:sz w:val="22"/>
          </w:rPr>
          <w:delText xml:space="preserve"> (see </w:delText>
        </w:r>
        <w:commentRangeStart w:id="768"/>
        <w:r w:rsidR="00D9531B" w:rsidRPr="00790445" w:rsidDel="0030142C">
          <w:rPr>
            <w:rFonts w:ascii="Times New Roman" w:hAnsi="Times New Roman" w:cs="Times New Roman"/>
            <w:sz w:val="22"/>
          </w:rPr>
          <w:delText>Methods</w:delText>
        </w:r>
        <w:commentRangeEnd w:id="768"/>
        <w:r w:rsidR="00D9531B" w:rsidRPr="00790445" w:rsidDel="0030142C">
          <w:rPr>
            <w:rStyle w:val="CommentReference"/>
            <w:rFonts w:ascii="Times New Roman" w:hAnsi="Times New Roman" w:cs="Times New Roman"/>
            <w:sz w:val="22"/>
            <w:szCs w:val="22"/>
          </w:rPr>
          <w:commentReference w:id="768"/>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del w:id="769" w:author="LIN, Yufeng" w:date="2021-09-28T13:00:00Z">
        <w:r w:rsidR="002F5B96" w:rsidRPr="00790445" w:rsidDel="004314C2">
          <w:rPr>
            <w:rFonts w:ascii="Times New Roman" w:hAnsi="Times New Roman" w:cs="Times New Roman"/>
            <w:sz w:val="22"/>
          </w:rPr>
          <w:delText>micro-eukaryotic</w:delText>
        </w:r>
      </w:del>
      <w:ins w:id="770" w:author="LIN, Yufeng" w:date="2021-09-28T13:00: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genome (figure 1a). </w:t>
      </w:r>
      <w:del w:id="771" w:author="Thomas Kwong" w:date="2021-09-12T16:55:00Z">
        <w:r w:rsidR="00D9531B" w:rsidRPr="00790445" w:rsidDel="00177C66">
          <w:rPr>
            <w:rFonts w:ascii="Times New Roman" w:hAnsi="Times New Roman" w:cs="Times New Roman"/>
            <w:sz w:val="22"/>
          </w:rPr>
          <w:delText>And t</w:delText>
        </w:r>
      </w:del>
      <w:ins w:id="772"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773"/>
      <w:del w:id="774" w:author="LIN, Yufeng" w:date="2021-09-28T13:06:00Z">
        <w:r w:rsidR="00FA35F2" w:rsidRPr="00790445" w:rsidDel="004314C2">
          <w:rPr>
            <w:rFonts w:ascii="Times New Roman" w:hAnsi="Times New Roman" w:cs="Times New Roman"/>
            <w:sz w:val="22"/>
          </w:rPr>
          <w:delText>micro-eukaryotes</w:delText>
        </w:r>
      </w:del>
      <w:commentRangeEnd w:id="773"/>
      <w:ins w:id="775" w:author="LIN, Yufeng" w:date="2021-09-28T13:06:00Z">
        <w:r w:rsidR="004314C2">
          <w:rPr>
            <w:rFonts w:ascii="Times New Roman" w:hAnsi="Times New Roman" w:cs="Times New Roman"/>
            <w:sz w:val="22"/>
          </w:rPr>
          <w:t>fungi</w:t>
        </w:r>
      </w:ins>
      <w:r w:rsidR="00525A3D">
        <w:rPr>
          <w:rStyle w:val="CommentReference"/>
        </w:rPr>
        <w:commentReference w:id="773"/>
      </w:r>
      <w:r w:rsidR="00D9531B" w:rsidRPr="00790445">
        <w:rPr>
          <w:rFonts w:ascii="Times New Roman" w:hAnsi="Times New Roman" w:cs="Times New Roman"/>
          <w:sz w:val="22"/>
        </w:rPr>
        <w:t xml:space="preserve"> 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776"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777"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778" w:author="Thomas Kwong" w:date="2021-09-12T16:59:00Z">
        <w:del w:id="779"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780" w:author="LIN, Yufeng" w:date="2021-09-24T16:51:00Z">
        <w:r w:rsidR="002C382A">
          <w:rPr>
            <w:rFonts w:ascii="Times New Roman" w:hAnsi="Times New Roman" w:cs="Times New Roman"/>
            <w:sz w:val="22"/>
          </w:rPr>
          <w:t>s</w:t>
        </w:r>
      </w:ins>
      <w:ins w:id="781" w:author="LIN, Yufeng" w:date="2021-09-24T16:52:00Z">
        <w:r w:rsidR="002C382A">
          <w:rPr>
            <w:rFonts w:ascii="Times New Roman" w:hAnsi="Times New Roman" w:cs="Times New Roman"/>
            <w:sz w:val="22"/>
          </w:rPr>
          <w:t>tudy</w:t>
        </w:r>
      </w:ins>
      <w:ins w:id="782" w:author="Thomas Kwong" w:date="2021-09-12T16:59:00Z">
        <w:del w:id="783" w:author="LIN, Yufeng" w:date="2021-09-24T16:52:00Z">
          <w:r w:rsidR="00C777A3" w:rsidDel="002C382A">
            <w:rPr>
              <w:rFonts w:ascii="Times New Roman" w:hAnsi="Times New Roman" w:cs="Times New Roman"/>
              <w:sz w:val="22"/>
            </w:rPr>
            <w:delText>reported</w:delText>
          </w:r>
        </w:del>
      </w:ins>
      <w:del w:id="784" w:author="LIN, Yufeng" w:date="2021-09-24T16:52:00Z">
        <w:r w:rsidR="00D9531B" w:rsidRPr="00790445" w:rsidDel="002C382A">
          <w:rPr>
            <w:rFonts w:ascii="Times New Roman" w:hAnsi="Times New Roman" w:cs="Times New Roman"/>
            <w:sz w:val="22"/>
          </w:rPr>
          <w:delText xml:space="preserve"> </w:delText>
        </w:r>
      </w:del>
      <w:del w:id="785"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786" w:author="LIN, Yufeng" w:date="2021-09-24T16:52:00Z">
        <w:r w:rsidR="002C382A">
          <w:rPr>
            <w:rFonts w:ascii="Times New Roman" w:hAnsi="Times New Roman" w:cs="Times New Roman"/>
            <w:sz w:val="22"/>
          </w:rPr>
          <w:t xml:space="preserve"> which reported</w:t>
        </w:r>
      </w:ins>
      <w:r w:rsidR="00D9531B" w:rsidRPr="00790445">
        <w:rPr>
          <w:rFonts w:ascii="Times New Roman" w:hAnsi="Times New Roman" w:cs="Times New Roman"/>
          <w:sz w:val="22"/>
        </w:rPr>
        <w:t xml:space="preserve"> that </w:t>
      </w:r>
      <w:del w:id="787"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788" w:author="Thomas Kwong" w:date="2021-09-12T17:00:00Z">
        <w:r w:rsidR="00C777A3">
          <w:rPr>
            <w:rFonts w:ascii="Times New Roman" w:hAnsi="Times New Roman" w:cs="Times New Roman"/>
            <w:sz w:val="22"/>
          </w:rPr>
          <w:t xml:space="preserve">make up </w:t>
        </w:r>
        <w:del w:id="789" w:author="LIN, Yufeng" w:date="2021-09-24T16:52:00Z">
          <w:r w:rsidR="00C777A3" w:rsidDel="002C382A">
            <w:rPr>
              <w:rFonts w:ascii="Times New Roman" w:hAnsi="Times New Roman" w:cs="Times New Roman"/>
              <w:sz w:val="22"/>
            </w:rPr>
            <w:delText xml:space="preserve">of </w:delText>
          </w:r>
        </w:del>
      </w:ins>
      <w:del w:id="790" w:author="Thomas Kwong" w:date="2021-09-12T17:00:00Z">
        <w:r w:rsidR="00D9531B" w:rsidRPr="00790445" w:rsidDel="00C777A3">
          <w:rPr>
            <w:rFonts w:ascii="Times New Roman" w:hAnsi="Times New Roman" w:cs="Times New Roman"/>
            <w:sz w:val="22"/>
          </w:rPr>
          <w:delText xml:space="preserve">occupy </w:delText>
        </w:r>
      </w:del>
      <w:ins w:id="791" w:author="Thomas Kwong" w:date="2021-09-12T17:00:00Z">
        <w:r w:rsidR="00C777A3">
          <w:rPr>
            <w:rFonts w:ascii="Times New Roman" w:hAnsi="Times New Roman" w:cs="Times New Roman"/>
            <w:sz w:val="22"/>
          </w:rPr>
          <w:t>about</w:t>
        </w:r>
      </w:ins>
      <w:del w:id="792"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793"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794" w:author="Thomas Kwong" w:date="2021-09-12T17:03:00Z">
        <w:r w:rsidR="00C777A3">
          <w:rPr>
            <w:rFonts w:ascii="Times New Roman" w:hAnsi="Times New Roman" w:cs="Times New Roman"/>
            <w:sz w:val="22"/>
          </w:rPr>
          <w:t>R</w:t>
        </w:r>
      </w:ins>
      <w:del w:id="795" w:author="Thomas Kwong" w:date="2021-09-12T17:03:00Z">
        <w:r w:rsidR="00D9531B" w:rsidRPr="00790445" w:rsidDel="00C777A3">
          <w:rPr>
            <w:rFonts w:ascii="Times New Roman" w:hAnsi="Times New Roman" w:cs="Times New Roman"/>
            <w:sz w:val="22"/>
          </w:rPr>
          <w:delText xml:space="preserve">Through </w:delText>
        </w:r>
      </w:del>
      <w:del w:id="796" w:author="Thomas Kwong" w:date="2021-09-12T17:01:00Z">
        <w:r w:rsidR="00D9531B" w:rsidRPr="00790445" w:rsidDel="00C777A3">
          <w:rPr>
            <w:rFonts w:ascii="Times New Roman" w:hAnsi="Times New Roman" w:cs="Times New Roman"/>
            <w:sz w:val="22"/>
          </w:rPr>
          <w:delText xml:space="preserve">the </w:delText>
        </w:r>
      </w:del>
      <w:del w:id="797"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798" w:author="Thomas Kwong" w:date="2021-09-12T17:03:00Z">
        <w:r w:rsidR="00C777A3">
          <w:rPr>
            <w:rFonts w:ascii="Times New Roman" w:hAnsi="Times New Roman" w:cs="Times New Roman"/>
            <w:sz w:val="22"/>
          </w:rPr>
          <w:t xml:space="preserve"> showed that </w:t>
        </w:r>
      </w:ins>
      <w:del w:id="799"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800"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801" w:author="Thomas Kwong" w:date="2021-09-12T17:03:00Z">
        <w:r w:rsidR="00C777A3">
          <w:rPr>
            <w:rFonts w:ascii="Times New Roman" w:hAnsi="Times New Roman" w:cs="Times New Roman"/>
            <w:sz w:val="22"/>
          </w:rPr>
          <w:t>a</w:t>
        </w:r>
      </w:ins>
      <w:del w:id="802" w:author="Thomas Kwong" w:date="2021-09-12T17:03:00Z">
        <w:r w:rsidR="00D9531B" w:rsidRPr="00790445" w:rsidDel="00C777A3">
          <w:rPr>
            <w:rFonts w:ascii="Times New Roman" w:hAnsi="Times New Roman" w:cs="Times New Roman"/>
            <w:sz w:val="22"/>
          </w:rPr>
          <w:delText>or</w:delText>
        </w:r>
      </w:del>
      <w:del w:id="803" w:author="Thomas Kwong" w:date="2021-09-12T17:04:00Z">
        <w:r w:rsidR="00D9531B" w:rsidRPr="00790445" w:rsidDel="00C777A3">
          <w:rPr>
            <w:rFonts w:ascii="Times New Roman" w:hAnsi="Times New Roman" w:cs="Times New Roman"/>
            <w:sz w:val="22"/>
          </w:rPr>
          <w:delText xml:space="preserve"> exceeded the p</w:delText>
        </w:r>
      </w:del>
      <w:ins w:id="804"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805"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806" w:author="LIN, Yufeng" w:date="2021-09-24T16:53:00Z">
        <w:r w:rsidR="002C382A">
          <w:rPr>
            <w:rFonts w:ascii="Times New Roman" w:hAnsi="Times New Roman" w:cs="Times New Roman"/>
            <w:sz w:val="22"/>
          </w:rPr>
          <w:t>d</w:t>
        </w:r>
      </w:ins>
      <w:del w:id="807"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del w:id="808" w:author="LIN, Yufeng" w:date="2021-09-28T13:07:00Z">
        <w:r w:rsidR="00FA35F2" w:rsidRPr="00790445" w:rsidDel="004314C2">
          <w:rPr>
            <w:rFonts w:ascii="Times New Roman" w:hAnsi="Times New Roman" w:cs="Times New Roman"/>
            <w:sz w:val="22"/>
          </w:rPr>
          <w:delText>micro-eukaryotes</w:delText>
        </w:r>
      </w:del>
      <w:ins w:id="809" w:author="LIN, Yufeng" w:date="2021-09-28T13:07: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810"/>
      <w:commentRangeStart w:id="811"/>
      <w:del w:id="812" w:author="LIN, Yufeng" w:date="2021-09-24T14:37:00Z">
        <w:r w:rsidR="00D9531B" w:rsidRPr="00790445" w:rsidDel="00317AD9">
          <w:rPr>
            <w:rFonts w:ascii="Times New Roman" w:hAnsi="Times New Roman" w:cs="Times New Roman"/>
            <w:sz w:val="22"/>
          </w:rPr>
          <w:delText xml:space="preserve">We </w:delText>
        </w:r>
      </w:del>
      <w:ins w:id="813" w:author="LIN, Yufeng" w:date="2021-09-24T14:37:00Z">
        <w:r w:rsidR="00317AD9">
          <w:rPr>
            <w:rFonts w:ascii="Times New Roman" w:hAnsi="Times New Roman" w:cs="Times New Roman"/>
            <w:sz w:val="22"/>
          </w:rPr>
          <w:t>T</w:t>
        </w:r>
      </w:ins>
      <w:ins w:id="814" w:author="LIN, Yufeng" w:date="2021-09-24T14:38:00Z">
        <w:r w:rsidR="00317AD9" w:rsidRPr="00790445">
          <w:rPr>
            <w:rFonts w:ascii="Times New Roman" w:hAnsi="Times New Roman" w:cs="Times New Roman"/>
            <w:sz w:val="22"/>
          </w:rPr>
          <w:t xml:space="preserve">o </w:t>
        </w:r>
      </w:ins>
      <w:ins w:id="815" w:author="LIN, Yufeng" w:date="2021-09-24T16:53:00Z">
        <w:r w:rsidR="002C382A">
          <w:rPr>
            <w:rFonts w:ascii="Times New Roman" w:hAnsi="Times New Roman" w:cs="Times New Roman"/>
            <w:sz w:val="22"/>
          </w:rPr>
          <w:t>ensure rigorous</w:t>
        </w:r>
      </w:ins>
      <w:ins w:id="816"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817"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818"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819" w:author="LIN, Yufeng" w:date="2021-09-24T16:55:00Z">
        <w:r w:rsidR="00D9531B" w:rsidRPr="00790445" w:rsidDel="002C382A">
          <w:rPr>
            <w:rFonts w:ascii="Times New Roman" w:hAnsi="Times New Roman" w:cs="Times New Roman"/>
            <w:sz w:val="22"/>
          </w:rPr>
          <w:delText xml:space="preserve"> criteria </w:delText>
        </w:r>
      </w:del>
      <w:ins w:id="820" w:author="LIN, Yufeng" w:date="2021-09-24T16:54:00Z">
        <w:r w:rsidR="002C382A">
          <w:rPr>
            <w:rFonts w:ascii="Times New Roman" w:hAnsi="Times New Roman" w:cs="Times New Roman"/>
            <w:sz w:val="22"/>
          </w:rPr>
          <w:t xml:space="preserve"> </w:t>
        </w:r>
      </w:ins>
      <w:del w:id="821"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822" w:author="LIN, Yufeng" w:date="2021-09-24T16:54:00Z">
        <w:r w:rsidR="002C382A">
          <w:rPr>
            <w:rFonts w:ascii="Times New Roman" w:hAnsi="Times New Roman" w:cs="Times New Roman"/>
            <w:sz w:val="22"/>
          </w:rPr>
          <w:t xml:space="preserve"> filtering</w:t>
        </w:r>
      </w:ins>
      <w:ins w:id="823" w:author="LIN, Yufeng" w:date="2021-09-24T16:55:00Z">
        <w:r w:rsidR="002C382A">
          <w:rPr>
            <w:rFonts w:ascii="Times New Roman" w:hAnsi="Times New Roman" w:cs="Times New Roman"/>
            <w:sz w:val="22"/>
          </w:rPr>
          <w:t xml:space="preserve"> criteria</w:t>
        </w:r>
      </w:ins>
      <w:del w:id="824" w:author="LIN, Yufeng" w:date="2021-09-24T16:54:00Z">
        <w:r w:rsidR="00D9531B" w:rsidRPr="00790445" w:rsidDel="002C382A">
          <w:rPr>
            <w:rFonts w:ascii="Times New Roman" w:hAnsi="Times New Roman" w:cs="Times New Roman"/>
            <w:sz w:val="22"/>
          </w:rPr>
          <w:delText>s</w:delText>
        </w:r>
      </w:del>
      <w:ins w:id="825" w:author="LIN, Yufeng" w:date="2021-09-24T14:38:00Z">
        <w:r w:rsidR="00317AD9">
          <w:rPr>
            <w:rFonts w:ascii="Times New Roman" w:hAnsi="Times New Roman" w:cs="Times New Roman"/>
            <w:sz w:val="22"/>
          </w:rPr>
          <w:t xml:space="preserve"> </w:t>
        </w:r>
      </w:ins>
      <w:del w:id="826"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810"/>
      <w:r w:rsidR="00C777A3">
        <w:rPr>
          <w:rStyle w:val="CommentReference"/>
        </w:rPr>
        <w:commentReference w:id="810"/>
      </w:r>
      <w:commentRangeEnd w:id="811"/>
      <w:r w:rsidR="00ED2B2F">
        <w:rPr>
          <w:rStyle w:val="CommentReference"/>
        </w:rPr>
        <w:commentReference w:id="811"/>
      </w:r>
      <w:r w:rsidR="00D9531B" w:rsidRPr="00790445">
        <w:rPr>
          <w:rFonts w:ascii="Times New Roman" w:hAnsi="Times New Roman" w:cs="Times New Roman"/>
          <w:sz w:val="22"/>
        </w:rPr>
        <w:t xml:space="preserve"> </w:t>
      </w:r>
      <w:ins w:id="827" w:author="LIN, Yufeng" w:date="2021-09-21T11:02:00Z">
        <w:r w:rsidR="003713B8" w:rsidRPr="00790445">
          <w:rPr>
            <w:rFonts w:ascii="Times New Roman" w:hAnsi="Times New Roman" w:cs="Times New Roman"/>
            <w:sz w:val="22"/>
          </w:rPr>
          <w:t xml:space="preserve">Collectively, we </w:t>
        </w:r>
      </w:ins>
      <w:ins w:id="828" w:author="LIN, Yufeng" w:date="2021-09-24T14:40:00Z">
        <w:r w:rsidR="00203541">
          <w:rPr>
            <w:rFonts w:ascii="Times New Roman" w:hAnsi="Times New Roman" w:cs="Times New Roman"/>
            <w:sz w:val="22"/>
          </w:rPr>
          <w:t>discarded</w:t>
        </w:r>
      </w:ins>
      <w:ins w:id="829" w:author="LIN, Yufeng" w:date="2021-09-21T11:02:00Z">
        <w:r w:rsidR="003713B8" w:rsidRPr="00790445">
          <w:rPr>
            <w:rFonts w:ascii="Times New Roman" w:hAnsi="Times New Roman" w:cs="Times New Roman"/>
            <w:sz w:val="22"/>
          </w:rPr>
          <w:t xml:space="preserve"> 216 </w:t>
        </w:r>
        <w:del w:id="830" w:author="nick ting" w:date="2021-09-24T17:00:00Z">
          <w:r w:rsidR="003713B8" w:rsidRPr="00790445" w:rsidDel="008E6A54">
            <w:rPr>
              <w:rFonts w:ascii="Times New Roman" w:hAnsi="Times New Roman" w:cs="Times New Roman"/>
              <w:sz w:val="22"/>
            </w:rPr>
            <w:delText>cases for the sample sequence quality in the first section</w:delText>
          </w:r>
        </w:del>
      </w:ins>
      <w:ins w:id="831" w:author="nick ting" w:date="2021-09-24T17:00:00Z">
        <w:r w:rsidR="008E6A54">
          <w:rPr>
            <w:rFonts w:ascii="Times New Roman" w:hAnsi="Times New Roman" w:cs="Times New Roman"/>
            <w:sz w:val="22"/>
          </w:rPr>
          <w:t xml:space="preserve">samples with </w:t>
        </w:r>
      </w:ins>
      <w:proofErr w:type="spellStart"/>
      <w:ins w:id="832" w:author="nick ting" w:date="2021-09-24T17:01:00Z">
        <w:r w:rsidR="008E6A54">
          <w:rPr>
            <w:rFonts w:ascii="Times New Roman" w:hAnsi="Times New Roman" w:cs="Times New Roman"/>
            <w:sz w:val="22"/>
          </w:rPr>
          <w:t>unsatified</w:t>
        </w:r>
      </w:ins>
      <w:proofErr w:type="spellEnd"/>
      <w:ins w:id="833" w:author="nick ting" w:date="2021-09-24T17:00:00Z">
        <w:r w:rsidR="008E6A54">
          <w:rPr>
            <w:rFonts w:ascii="Times New Roman" w:hAnsi="Times New Roman" w:cs="Times New Roman"/>
            <w:sz w:val="22"/>
          </w:rPr>
          <w:t xml:space="preserve"> </w:t>
        </w:r>
      </w:ins>
      <w:ins w:id="834" w:author="nick ting" w:date="2021-09-24T17:01:00Z">
        <w:r w:rsidR="008E6A54">
          <w:rPr>
            <w:rFonts w:ascii="Times New Roman" w:hAnsi="Times New Roman" w:cs="Times New Roman"/>
            <w:sz w:val="22"/>
          </w:rPr>
          <w:t>sequencing quality</w:t>
        </w:r>
      </w:ins>
      <w:ins w:id="835" w:author="LIN, Yufeng" w:date="2021-09-21T11:02:00Z">
        <w:r w:rsidR="003713B8" w:rsidRPr="00790445">
          <w:rPr>
            <w:rFonts w:ascii="Times New Roman" w:hAnsi="Times New Roman" w:cs="Times New Roman"/>
            <w:sz w:val="22"/>
          </w:rPr>
          <w:t xml:space="preserve">, 211 </w:t>
        </w:r>
      </w:ins>
      <w:ins w:id="836" w:author="nick ting" w:date="2021-09-24T17:01:00Z">
        <w:r w:rsidR="008E6A54">
          <w:rPr>
            <w:rFonts w:ascii="Times New Roman" w:hAnsi="Times New Roman" w:cs="Times New Roman"/>
            <w:sz w:val="22"/>
          </w:rPr>
          <w:t xml:space="preserve">outlier or contaminated </w:t>
        </w:r>
      </w:ins>
      <w:ins w:id="837" w:author="LIN, Yufeng" w:date="2021-09-21T11:02:00Z">
        <w:del w:id="838" w:author="nick ting" w:date="2021-09-24T17:01:00Z">
          <w:r w:rsidR="003713B8" w:rsidRPr="00790445" w:rsidDel="008E6A54">
            <w:rPr>
              <w:rFonts w:ascii="Times New Roman" w:hAnsi="Times New Roman" w:cs="Times New Roman"/>
              <w:sz w:val="22"/>
            </w:rPr>
            <w:delText>cases</w:delText>
          </w:r>
        </w:del>
      </w:ins>
      <w:ins w:id="839" w:author="nick ting" w:date="2021-09-24T17:01:00Z">
        <w:r w:rsidR="008E6A54">
          <w:rPr>
            <w:rFonts w:ascii="Times New Roman" w:hAnsi="Times New Roman" w:cs="Times New Roman"/>
            <w:sz w:val="22"/>
          </w:rPr>
          <w:t>samples</w:t>
        </w:r>
      </w:ins>
      <w:ins w:id="840" w:author="LIN, Yufeng" w:date="2021-09-21T11:02:00Z">
        <w:del w:id="841" w:author="nick ting" w:date="2021-09-24T17:01:00Z">
          <w:r w:rsidR="003713B8" w:rsidRPr="00790445" w:rsidDel="008E6A54">
            <w:rPr>
              <w:rFonts w:ascii="Times New Roman" w:hAnsi="Times New Roman" w:cs="Times New Roman"/>
              <w:sz w:val="22"/>
            </w:rPr>
            <w:delText xml:space="preserve"> for reducing the outlier and contamination samples effect</w:delText>
          </w:r>
        </w:del>
      </w:ins>
      <w:ins w:id="842" w:author="nick ting" w:date="2021-09-24T17:05:00Z">
        <w:r w:rsidR="002E1E6A">
          <w:rPr>
            <w:rFonts w:ascii="Times New Roman" w:hAnsi="Times New Roman" w:cs="Times New Roman"/>
            <w:sz w:val="22"/>
          </w:rPr>
          <w:t xml:space="preserve">. Additionally, </w:t>
        </w:r>
      </w:ins>
      <w:ins w:id="843" w:author="LIN, Yufeng" w:date="2021-09-21T11:02:00Z">
        <w:del w:id="844" w:author="nick ting" w:date="2021-09-24T17:05:00Z">
          <w:r w:rsidR="003713B8" w:rsidRPr="00790445" w:rsidDel="002E1E6A">
            <w:rPr>
              <w:rFonts w:ascii="Times New Roman" w:hAnsi="Times New Roman" w:cs="Times New Roman"/>
              <w:sz w:val="22"/>
            </w:rPr>
            <w:delText xml:space="preserve">, and </w:delText>
          </w:r>
        </w:del>
        <w:r w:rsidR="003713B8" w:rsidRPr="00790445">
          <w:rPr>
            <w:rFonts w:ascii="Times New Roman" w:hAnsi="Times New Roman" w:cs="Times New Roman"/>
            <w:sz w:val="22"/>
          </w:rPr>
          <w:t xml:space="preserve">296 </w:t>
        </w:r>
        <w:del w:id="845" w:author="nick ting" w:date="2021-09-24T17:01:00Z">
          <w:r w:rsidR="003713B8" w:rsidRPr="00790445" w:rsidDel="008E6A54">
            <w:rPr>
              <w:rFonts w:ascii="Times New Roman" w:hAnsi="Times New Roman" w:cs="Times New Roman"/>
              <w:sz w:val="22"/>
            </w:rPr>
            <w:delText xml:space="preserve">cases for removing </w:delText>
          </w:r>
        </w:del>
      </w:ins>
      <w:ins w:id="846" w:author="nick ting" w:date="2021-09-24T17:01:00Z">
        <w:r w:rsidR="008E6A54">
          <w:rPr>
            <w:rFonts w:ascii="Times New Roman" w:hAnsi="Times New Roman" w:cs="Times New Roman"/>
            <w:sz w:val="22"/>
          </w:rPr>
          <w:t>samples</w:t>
        </w:r>
      </w:ins>
      <w:ins w:id="847" w:author="nick ting" w:date="2021-09-24T17:05:00Z">
        <w:r w:rsidR="002E1E6A">
          <w:rPr>
            <w:rFonts w:ascii="Times New Roman" w:hAnsi="Times New Roman" w:cs="Times New Roman"/>
            <w:sz w:val="22"/>
          </w:rPr>
          <w:t xml:space="preserve"> (~</w:t>
        </w:r>
      </w:ins>
      <w:ins w:id="848" w:author="nick ting" w:date="2021-09-24T17:07:00Z">
        <w:r w:rsidR="002E1E6A">
          <w:rPr>
            <w:rFonts w:ascii="Times New Roman" w:hAnsi="Times New Roman" w:cs="Times New Roman"/>
            <w:sz w:val="22"/>
          </w:rPr>
          <w:t>??</w:t>
        </w:r>
      </w:ins>
      <w:ins w:id="849" w:author="nick ting" w:date="2021-09-24T17:05:00Z">
        <w:r w:rsidR="002E1E6A">
          <w:rPr>
            <w:rFonts w:ascii="Times New Roman" w:hAnsi="Times New Roman" w:cs="Times New Roman"/>
            <w:sz w:val="22"/>
          </w:rPr>
          <w:t xml:space="preserve">% of the </w:t>
        </w:r>
      </w:ins>
      <w:ins w:id="850" w:author="nick ting" w:date="2021-09-24T17:06:00Z">
        <w:r w:rsidR="002E1E6A">
          <w:rPr>
            <w:rFonts w:ascii="Times New Roman" w:hAnsi="Times New Roman" w:cs="Times New Roman"/>
            <w:sz w:val="22"/>
          </w:rPr>
          <w:t>filtered samples</w:t>
        </w:r>
      </w:ins>
      <w:ins w:id="851" w:author="nick ting" w:date="2021-09-24T17:05:00Z">
        <w:r w:rsidR="002E1E6A">
          <w:rPr>
            <w:rFonts w:ascii="Times New Roman" w:hAnsi="Times New Roman" w:cs="Times New Roman"/>
            <w:sz w:val="22"/>
          </w:rPr>
          <w:t>)</w:t>
        </w:r>
      </w:ins>
      <w:ins w:id="852" w:author="nick ting" w:date="2021-09-24T17:01:00Z">
        <w:r w:rsidR="008E6A54">
          <w:rPr>
            <w:rFonts w:ascii="Times New Roman" w:hAnsi="Times New Roman" w:cs="Times New Roman"/>
            <w:sz w:val="22"/>
          </w:rPr>
          <w:t xml:space="preserve"> with</w:t>
        </w:r>
      </w:ins>
      <w:ins w:id="853" w:author="LIN, Yufeng" w:date="2021-09-21T11:02:00Z">
        <w:del w:id="854" w:author="nick ting" w:date="2021-09-24T17:01:00Z">
          <w:r w:rsidR="003713B8" w:rsidRPr="00790445" w:rsidDel="008E6A54">
            <w:rPr>
              <w:rFonts w:ascii="Times New Roman" w:hAnsi="Times New Roman" w:cs="Times New Roman"/>
              <w:sz w:val="22"/>
            </w:rPr>
            <w:delText>the</w:delText>
          </w:r>
        </w:del>
        <w:r w:rsidR="003713B8" w:rsidRPr="00790445">
          <w:rPr>
            <w:rFonts w:ascii="Times New Roman" w:hAnsi="Times New Roman" w:cs="Times New Roman"/>
            <w:sz w:val="22"/>
          </w:rPr>
          <w:t xml:space="preserve"> low-</w:t>
        </w:r>
      </w:ins>
      <w:ins w:id="855" w:author="LIN, Yufeng" w:date="2021-09-28T13:07:00Z">
        <w:r w:rsidR="004314C2">
          <w:rPr>
            <w:rFonts w:ascii="Times New Roman" w:hAnsi="Times New Roman" w:cs="Times New Roman"/>
            <w:sz w:val="22"/>
          </w:rPr>
          <w:t>fungi</w:t>
        </w:r>
      </w:ins>
      <w:ins w:id="856" w:author="LIN, Yufeng" w:date="2021-09-21T11:02:00Z">
        <w:r w:rsidR="003713B8" w:rsidRPr="00790445">
          <w:rPr>
            <w:rFonts w:ascii="Times New Roman" w:hAnsi="Times New Roman" w:cs="Times New Roman"/>
            <w:sz w:val="22"/>
          </w:rPr>
          <w:t xml:space="preserve"> sequencing depth</w:t>
        </w:r>
      </w:ins>
      <w:ins w:id="857" w:author="nick ting" w:date="2021-09-24T17:05:00Z">
        <w:r w:rsidR="002E1E6A">
          <w:rPr>
            <w:rFonts w:ascii="Times New Roman" w:hAnsi="Times New Roman" w:cs="Times New Roman"/>
            <w:sz w:val="22"/>
          </w:rPr>
          <w:t xml:space="preserve"> were </w:t>
        </w:r>
        <w:proofErr w:type="spellStart"/>
        <w:r w:rsidR="002E1E6A">
          <w:rPr>
            <w:rFonts w:ascii="Times New Roman" w:hAnsi="Times New Roman" w:cs="Times New Roman"/>
            <w:sz w:val="22"/>
          </w:rPr>
          <w:t>filterd</w:t>
        </w:r>
      </w:ins>
      <w:proofErr w:type="spellEnd"/>
      <w:ins w:id="858" w:author="LIN, Yufeng" w:date="2021-09-21T11:02:00Z">
        <w:del w:id="859" w:author="nick ting" w:date="2021-09-24T17:03:00Z">
          <w:r w:rsidR="003713B8" w:rsidRPr="00790445" w:rsidDel="002E1E6A">
            <w:rPr>
              <w:rFonts w:ascii="Times New Roman" w:hAnsi="Times New Roman" w:cs="Times New Roman"/>
              <w:sz w:val="22"/>
            </w:rPr>
            <w:delText xml:space="preserve"> samples</w:delText>
          </w:r>
        </w:del>
        <w:r w:rsidR="003713B8" w:rsidRPr="00790445">
          <w:rPr>
            <w:rFonts w:ascii="Times New Roman" w:hAnsi="Times New Roman" w:cs="Times New Roman"/>
            <w:sz w:val="22"/>
          </w:rPr>
          <w:t>.</w:t>
        </w:r>
      </w:ins>
      <w:ins w:id="860" w:author="LIN, Yufeng" w:date="2021-09-21T11:03:00Z">
        <w:r w:rsidR="003713B8" w:rsidRPr="00790445" w:rsidDel="003713B8">
          <w:rPr>
            <w:rFonts w:ascii="Times New Roman" w:hAnsi="Times New Roman" w:cs="Times New Roman"/>
            <w:sz w:val="22"/>
          </w:rPr>
          <w:t xml:space="preserve"> </w:t>
        </w:r>
      </w:ins>
      <w:commentRangeStart w:id="861"/>
      <w:commentRangeStart w:id="862"/>
      <w:del w:id="863"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861"/>
        <w:r w:rsidR="002908A5" w:rsidDel="003713B8">
          <w:rPr>
            <w:rStyle w:val="CommentReference"/>
          </w:rPr>
          <w:commentReference w:id="861"/>
        </w:r>
        <w:commentRangeEnd w:id="862"/>
        <w:r w:rsidR="00ED2B2F" w:rsidDel="003713B8">
          <w:rPr>
            <w:rStyle w:val="CommentReference"/>
          </w:rPr>
          <w:commentReference w:id="862"/>
        </w:r>
        <w:r w:rsidR="00D9531B" w:rsidRPr="00790445" w:rsidDel="003713B8">
          <w:rPr>
            <w:rFonts w:ascii="Times New Roman" w:hAnsi="Times New Roman" w:cs="Times New Roman"/>
            <w:sz w:val="22"/>
          </w:rPr>
          <w:delText xml:space="preserve">. </w:delText>
        </w:r>
        <w:commentRangeStart w:id="864"/>
        <w:commentRangeStart w:id="865"/>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864"/>
        <w:r w:rsidR="002908A5" w:rsidDel="003713B8">
          <w:rPr>
            <w:rStyle w:val="CommentReference"/>
          </w:rPr>
          <w:commentReference w:id="864"/>
        </w:r>
      </w:del>
      <w:commentRangeEnd w:id="865"/>
      <w:del w:id="866" w:author="LIN, Yufeng" w:date="2021-09-21T11:04:00Z">
        <w:r w:rsidR="003713B8" w:rsidDel="003713B8">
          <w:rPr>
            <w:rStyle w:val="CommentReference"/>
          </w:rPr>
          <w:commentReference w:id="865"/>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867"/>
        <w:r w:rsidR="00D9531B" w:rsidRPr="00790445" w:rsidDel="003713B8">
          <w:rPr>
            <w:rFonts w:ascii="Times New Roman" w:hAnsi="Times New Roman" w:cs="Times New Roman"/>
            <w:sz w:val="22"/>
          </w:rPr>
          <w:delText>Methods</w:delText>
        </w:r>
        <w:commentRangeEnd w:id="867"/>
        <w:r w:rsidR="00D9531B" w:rsidRPr="00790445" w:rsidDel="003713B8">
          <w:rPr>
            <w:rStyle w:val="CommentReference"/>
            <w:rFonts w:ascii="Times New Roman" w:hAnsi="Times New Roman" w:cs="Times New Roman"/>
            <w:sz w:val="22"/>
            <w:szCs w:val="22"/>
          </w:rPr>
          <w:commentReference w:id="867"/>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 xml:space="preserve">It is consistent with </w:t>
      </w:r>
      <w:ins w:id="868" w:author="nick ting" w:date="2021-09-24T17:03:00Z">
        <w:r w:rsidR="002E1E6A">
          <w:rPr>
            <w:rFonts w:ascii="Times New Roman" w:hAnsi="Times New Roman" w:cs="Times New Roman"/>
            <w:sz w:val="22"/>
          </w:rPr>
          <w:t xml:space="preserve">a </w:t>
        </w:r>
      </w:ins>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ins w:id="869" w:author="nick ting" w:date="2021-09-24T17:07:00Z">
        <w:del w:id="870" w:author="LIN, Yufeng" w:date="2021-09-28T13:07:00Z">
          <w:r w:rsidR="002E1E6A" w:rsidDel="004314C2">
            <w:rPr>
              <w:rFonts w:ascii="Times New Roman" w:hAnsi="Times New Roman" w:cs="Times New Roman"/>
              <w:sz w:val="22"/>
            </w:rPr>
            <w:delText>micro-eukaryotes</w:delText>
          </w:r>
        </w:del>
      </w:ins>
      <w:ins w:id="871" w:author="LIN, Yufeng" w:date="2021-09-28T13:07:00Z">
        <w:r w:rsidR="004314C2">
          <w:rPr>
            <w:rFonts w:ascii="Times New Roman" w:hAnsi="Times New Roman" w:cs="Times New Roman"/>
            <w:sz w:val="22"/>
          </w:rPr>
          <w:t>fungi</w:t>
        </w:r>
      </w:ins>
      <w:ins w:id="872" w:author="nick ting" w:date="2021-09-24T17:07:00Z">
        <w:r w:rsidR="002E1E6A">
          <w:rPr>
            <w:rFonts w:ascii="Times New Roman" w:hAnsi="Times New Roman" w:cs="Times New Roman"/>
            <w:sz w:val="22"/>
          </w:rPr>
          <w:t xml:space="preserve"> could be detected in </w:t>
        </w:r>
      </w:ins>
      <w:r w:rsidR="000D0043" w:rsidRPr="00790445">
        <w:rPr>
          <w:rFonts w:ascii="Times New Roman" w:hAnsi="Times New Roman" w:cs="Times New Roman"/>
          <w:sz w:val="22"/>
        </w:rPr>
        <w:t xml:space="preserve">approximately 70% of individuals </w:t>
      </w:r>
      <w:del w:id="873" w:author="nick ting" w:date="2021-09-24T17:08:00Z">
        <w:r w:rsidR="000D0043" w:rsidRPr="00790445" w:rsidDel="002E1E6A">
          <w:rPr>
            <w:rFonts w:ascii="Times New Roman" w:hAnsi="Times New Roman" w:cs="Times New Roman"/>
            <w:sz w:val="22"/>
          </w:rPr>
          <w:delText xml:space="preserve">could be detected </w:delText>
        </w:r>
        <w:commentRangeStart w:id="874"/>
        <w:commentRangeStart w:id="875"/>
        <w:r w:rsidR="000D0043" w:rsidRPr="00790445" w:rsidDel="002E1E6A">
          <w:rPr>
            <w:rFonts w:ascii="Times New Roman" w:hAnsi="Times New Roman" w:cs="Times New Roman"/>
            <w:sz w:val="22"/>
          </w:rPr>
          <w:delText xml:space="preserve">micro-eukaryotes </w:delText>
        </w:r>
      </w:del>
      <w:r w:rsidR="000D0043" w:rsidRPr="00790445">
        <w:rPr>
          <w:rFonts w:ascii="Times New Roman" w:hAnsi="Times New Roman" w:cs="Times New Roman"/>
          <w:sz w:val="22"/>
        </w:rPr>
        <w:t xml:space="preserve">in </w:t>
      </w:r>
      <w:ins w:id="876" w:author="nick ting" w:date="2021-09-24T17:08:00Z">
        <w:r w:rsidR="002E1E6A">
          <w:rPr>
            <w:rFonts w:ascii="Times New Roman" w:hAnsi="Times New Roman" w:cs="Times New Roman"/>
            <w:sz w:val="22"/>
          </w:rPr>
          <w:t xml:space="preserve">the </w:t>
        </w:r>
      </w:ins>
      <w:del w:id="877" w:author="nick ting" w:date="2021-09-24T17:08:00Z">
        <w:r w:rsidR="000D0043" w:rsidRPr="00790445" w:rsidDel="002E1E6A">
          <w:rPr>
            <w:rFonts w:ascii="Times New Roman" w:hAnsi="Times New Roman" w:cs="Times New Roman"/>
            <w:sz w:val="22"/>
          </w:rPr>
          <w:delText>all gastrointestinal segments</w:delText>
        </w:r>
      </w:del>
      <w:ins w:id="878" w:author="nick ting" w:date="2021-09-24T17:08:00Z">
        <w:r w:rsidR="002E1E6A">
          <w:rPr>
            <w:rFonts w:ascii="Times New Roman" w:hAnsi="Times New Roman" w:cs="Times New Roman"/>
            <w:sz w:val="22"/>
          </w:rPr>
          <w:t>gut</w:t>
        </w:r>
      </w:ins>
      <w:r w:rsidR="000D0043" w:rsidRPr="00790445">
        <w:rPr>
          <w:rFonts w:ascii="Times New Roman" w:hAnsi="Times New Roman" w:cs="Times New Roman"/>
          <w:sz w:val="22"/>
        </w:rPr>
        <w:t>.</w:t>
      </w:r>
      <w:del w:id="879" w:author="Thomas Kwong" w:date="2021-09-12T17:01:00Z">
        <w:r w:rsidR="00C777A3" w:rsidDel="00C777A3">
          <w:rPr>
            <w:rFonts w:ascii="Times New Roman" w:hAnsi="Times New Roman" w:cs="Times New Roman"/>
            <w:sz w:val="22"/>
          </w:rPr>
          <w:delText xml:space="preserve"> Make up</w:delText>
        </w:r>
      </w:del>
      <w:commentRangeEnd w:id="874"/>
      <w:r w:rsidR="002908A5">
        <w:rPr>
          <w:rStyle w:val="CommentReference"/>
        </w:rPr>
        <w:commentReference w:id="874"/>
      </w:r>
      <w:commentRangeEnd w:id="875"/>
      <w:r w:rsidR="003713B8">
        <w:rPr>
          <w:rStyle w:val="CommentReference"/>
        </w:rPr>
        <w:commentReference w:id="875"/>
      </w:r>
    </w:p>
    <w:p w14:paraId="16EDDBAC" w14:textId="1C382AF9" w:rsidR="00D9531B" w:rsidRPr="00790445" w:rsidRDefault="00D9531B" w:rsidP="00B84FC5">
      <w:pPr>
        <w:pStyle w:val="title20825"/>
      </w:pPr>
      <w:del w:id="880" w:author="nick ting" w:date="2021-09-24T17:40:00Z">
        <w:r w:rsidRPr="00790445" w:rsidDel="00527EAA">
          <w:delText xml:space="preserve">The </w:delText>
        </w:r>
      </w:del>
      <w:ins w:id="881" w:author="nick ting" w:date="2021-09-27T13:53:00Z">
        <w:r w:rsidR="00D93222">
          <w:t>Alterations of</w:t>
        </w:r>
      </w:ins>
      <w:ins w:id="882" w:author="nick ting" w:date="2021-09-24T17:40:00Z">
        <w:r w:rsidR="00527EAA" w:rsidRPr="00790445">
          <w:t xml:space="preserve"> </w:t>
        </w:r>
      </w:ins>
      <w:r w:rsidRPr="00790445">
        <w:t xml:space="preserve">enteric </w:t>
      </w:r>
      <w:del w:id="883" w:author="LIN, Yufeng" w:date="2021-09-28T13:00:00Z">
        <w:r w:rsidR="00FA35F2" w:rsidRPr="00790445" w:rsidDel="004314C2">
          <w:delText>micro-eukaryotic</w:delText>
        </w:r>
      </w:del>
      <w:ins w:id="884" w:author="LIN, Yufeng" w:date="2021-09-28T13:00:00Z">
        <w:r w:rsidR="004314C2">
          <w:t>fungal</w:t>
        </w:r>
      </w:ins>
      <w:r w:rsidRPr="00790445">
        <w:t xml:space="preserve"> </w:t>
      </w:r>
      <w:ins w:id="885" w:author="nick ting" w:date="2021-09-24T17:40:00Z">
        <w:r w:rsidR="00527EAA">
          <w:t xml:space="preserve">and bacterial </w:t>
        </w:r>
      </w:ins>
      <w:r w:rsidRPr="00790445">
        <w:t>composition</w:t>
      </w:r>
      <w:ins w:id="886" w:author="LIN, Yufeng" w:date="2021-09-21T11:14:00Z">
        <w:del w:id="887" w:author="nick ting" w:date="2021-09-27T13:53:00Z">
          <w:r w:rsidR="00FA0AD4" w:rsidDel="00D93222">
            <w:delText xml:space="preserve"> </w:delText>
          </w:r>
        </w:del>
        <w:del w:id="888" w:author="nick ting" w:date="2021-09-24T17:40:00Z">
          <w:r w:rsidR="00FA0AD4" w:rsidDel="00527EAA">
            <w:delText>was</w:delText>
          </w:r>
        </w:del>
        <w:del w:id="889" w:author="nick ting" w:date="2021-09-27T13:53:00Z">
          <w:r w:rsidR="00FA0AD4" w:rsidDel="00D93222">
            <w:delText xml:space="preserve"> alterat</w:delText>
          </w:r>
        </w:del>
        <w:del w:id="890" w:author="nick ting" w:date="2021-09-24T17:08:00Z">
          <w:r w:rsidR="00FA0AD4" w:rsidDel="002E1E6A">
            <w:delText>ion</w:delText>
          </w:r>
        </w:del>
        <w:r w:rsidR="00FA0AD4">
          <w:t xml:space="preserve"> in CRC</w:t>
        </w:r>
      </w:ins>
      <w:del w:id="891" w:author="Thomas Kwong" w:date="2021-09-12T17:23:00Z">
        <w:r w:rsidRPr="00790445" w:rsidDel="00CD611D">
          <w:delText xml:space="preserve"> </w:delText>
        </w:r>
        <w:commentRangeStart w:id="892"/>
        <w:r w:rsidRPr="00790445" w:rsidDel="00CD611D">
          <w:delText>was alter</w:delText>
        </w:r>
      </w:del>
      <w:del w:id="893" w:author="Thomas Kwong" w:date="2021-09-12T17:12:00Z">
        <w:r w:rsidRPr="00790445" w:rsidDel="002908A5">
          <w:delText>ations</w:delText>
        </w:r>
      </w:del>
      <w:del w:id="894" w:author="Thomas Kwong" w:date="2021-09-12T17:23:00Z">
        <w:r w:rsidRPr="00790445" w:rsidDel="00CD611D">
          <w:delText xml:space="preserve"> in CRC</w:delText>
        </w:r>
      </w:del>
      <w:commentRangeEnd w:id="892"/>
      <w:r w:rsidR="00FA0AD4">
        <w:rPr>
          <w:rStyle w:val="CommentReference"/>
          <w:rFonts w:asciiTheme="minorHAnsi" w:eastAsiaTheme="minorEastAsia" w:hAnsiTheme="minorHAnsi" w:cstheme="minorBidi"/>
          <w:b w:val="0"/>
          <w:color w:val="auto"/>
          <w:u w:val="none"/>
        </w:rPr>
        <w:commentReference w:id="892"/>
      </w:r>
    </w:p>
    <w:p w14:paraId="7726CFE6" w14:textId="6592444D" w:rsidR="007A072D" w:rsidDel="00D46E76" w:rsidRDefault="00D9531B" w:rsidP="00790445">
      <w:pPr>
        <w:rPr>
          <w:del w:id="895" w:author="LIN, Yufeng" w:date="2021-09-30T19:15:00Z"/>
          <w:rFonts w:ascii="Times New Roman" w:hAnsi="Times New Roman" w:cs="Times New Roman"/>
          <w:sz w:val="22"/>
        </w:rPr>
      </w:pPr>
      <w:moveFromRangeStart w:id="896" w:author="LIN, Yufeng" w:date="2021-09-24T14:46:00Z" w:name="move83387107"/>
      <w:moveFrom w:id="897" w:author="LIN, Yufeng" w:date="2021-09-24T14:46:00Z">
        <w:r w:rsidRPr="00790445" w:rsidDel="00203541">
          <w:rPr>
            <w:rFonts w:ascii="Times New Roman" w:hAnsi="Times New Roman" w:cs="Times New Roman"/>
            <w:sz w:val="22"/>
          </w:rPr>
          <w:t>Consistent with previous studies and as a validation for our analysis, we observed bacteria</w:t>
        </w:r>
        <w:ins w:id="898"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899"/>
        <w:r w:rsidRPr="00790445" w:rsidDel="00203541">
          <w:rPr>
            <w:rFonts w:ascii="Times New Roman" w:hAnsi="Times New Roman" w:cs="Times New Roman"/>
            <w:sz w:val="22"/>
          </w:rPr>
          <w:t>figure 1</w:t>
        </w:r>
        <w:commentRangeEnd w:id="899"/>
        <w:r w:rsidRPr="00790445" w:rsidDel="00203541">
          <w:rPr>
            <w:rStyle w:val="CommentReference"/>
            <w:rFonts w:ascii="Times New Roman" w:hAnsi="Times New Roman" w:cs="Times New Roman"/>
            <w:sz w:val="22"/>
            <w:szCs w:val="22"/>
          </w:rPr>
          <w:commentReference w:id="899"/>
        </w:r>
        <w:r w:rsidRPr="00790445" w:rsidDel="00203541">
          <w:rPr>
            <w:rFonts w:ascii="Times New Roman" w:hAnsi="Times New Roman" w:cs="Times New Roman"/>
            <w:sz w:val="22"/>
          </w:rPr>
          <w:t xml:space="preserve">). </w:t>
        </w:r>
      </w:moveFrom>
      <w:moveFromRangeEnd w:id="896"/>
      <w:del w:id="900" w:author="nick ting" w:date="2021-09-24T18:16:00Z">
        <w:r w:rsidRPr="00790445" w:rsidDel="007A072D">
          <w:rPr>
            <w:rFonts w:ascii="Times New Roman" w:hAnsi="Times New Roman" w:cs="Times New Roman"/>
            <w:sz w:val="22"/>
          </w:rPr>
          <w:delText xml:space="preserve">Among the </w:delText>
        </w:r>
      </w:del>
      <w:del w:id="901" w:author="nick ting" w:date="2021-09-24T17:17:00Z">
        <w:r w:rsidR="00FA35F2" w:rsidRPr="00790445" w:rsidDel="00525A3D">
          <w:rPr>
            <w:rFonts w:ascii="Times New Roman" w:hAnsi="Times New Roman" w:cs="Times New Roman"/>
            <w:sz w:val="22"/>
          </w:rPr>
          <w:delText>micro-eukaryotic</w:delText>
        </w:r>
        <w:r w:rsidRPr="00790445" w:rsidDel="00525A3D">
          <w:rPr>
            <w:rFonts w:ascii="Times New Roman" w:hAnsi="Times New Roman" w:cs="Times New Roman"/>
            <w:sz w:val="22"/>
          </w:rPr>
          <w:delText xml:space="preserve"> taxa</w:delText>
        </w:r>
      </w:del>
      <w:ins w:id="902" w:author="nick ting" w:date="2021-09-24T18:16:00Z">
        <w:r w:rsidR="007A072D">
          <w:rPr>
            <w:rFonts w:ascii="Times New Roman" w:hAnsi="Times New Roman" w:cs="Times New Roman"/>
            <w:sz w:val="22"/>
          </w:rPr>
          <w:t xml:space="preserve">Considering the overall </w:t>
        </w:r>
        <w:del w:id="903" w:author="LIN, Yufeng" w:date="2021-09-28T13:00:00Z">
          <w:r w:rsidR="007A072D" w:rsidDel="004314C2">
            <w:rPr>
              <w:rFonts w:ascii="Times New Roman" w:hAnsi="Times New Roman" w:cs="Times New Roman"/>
              <w:sz w:val="22"/>
            </w:rPr>
            <w:delText>micro-eukaryotic</w:delText>
          </w:r>
        </w:del>
      </w:ins>
      <w:ins w:id="904" w:author="LIN, Yufeng" w:date="2021-09-28T13:00:00Z">
        <w:r w:rsidR="004314C2">
          <w:rPr>
            <w:rFonts w:ascii="Times New Roman" w:hAnsi="Times New Roman" w:cs="Times New Roman"/>
            <w:sz w:val="22"/>
          </w:rPr>
          <w:t>fungal</w:t>
        </w:r>
      </w:ins>
      <w:ins w:id="905" w:author="nick ting" w:date="2021-09-24T18:16:00Z">
        <w:r w:rsidR="007A072D">
          <w:rPr>
            <w:rFonts w:ascii="Times New Roman" w:hAnsi="Times New Roman" w:cs="Times New Roman"/>
            <w:sz w:val="22"/>
          </w:rPr>
          <w:t xml:space="preserve"> composition</w:t>
        </w:r>
      </w:ins>
      <w:r w:rsidRPr="00790445">
        <w:rPr>
          <w:rFonts w:ascii="Times New Roman" w:hAnsi="Times New Roman" w:cs="Times New Roman"/>
          <w:sz w:val="22"/>
        </w:rPr>
        <w:t xml:space="preserve">, </w:t>
      </w:r>
      <w:del w:id="906" w:author="nick ting" w:date="2021-09-24T17:16:00Z">
        <w:r w:rsidRPr="00790445" w:rsidDel="00525A3D">
          <w:rPr>
            <w:rFonts w:ascii="Times New Roman" w:hAnsi="Times New Roman" w:cs="Times New Roman"/>
            <w:sz w:val="22"/>
          </w:rPr>
          <w:delText xml:space="preserve">the phylum </w:delText>
        </w:r>
      </w:del>
      <w:r w:rsidRPr="00971D87">
        <w:rPr>
          <w:rFonts w:ascii="Times New Roman" w:hAnsi="Times New Roman" w:cs="Times New Roman"/>
          <w:i/>
          <w:iCs/>
          <w:sz w:val="22"/>
          <w:rPrChange w:id="907" w:author="LIN, Yufeng" w:date="2021-09-24T14:50:00Z">
            <w:rPr>
              <w:rFonts w:ascii="Times New Roman" w:hAnsi="Times New Roman" w:cs="Times New Roman"/>
              <w:sz w:val="22"/>
            </w:rPr>
          </w:rPrChange>
        </w:rPr>
        <w:t>Ascomycota</w:t>
      </w:r>
      <w:ins w:id="908" w:author="LIN, Yufeng" w:date="2021-09-24T14:49:00Z">
        <w:r w:rsidR="00971D87">
          <w:rPr>
            <w:rFonts w:ascii="Times New Roman" w:hAnsi="Times New Roman" w:cs="Times New Roman"/>
            <w:sz w:val="22"/>
          </w:rPr>
          <w:t xml:space="preserve"> </w:t>
        </w:r>
        <w:del w:id="909" w:author="nick ting" w:date="2021-09-24T17:16:00Z">
          <w:r w:rsidR="00971D87" w:rsidDel="00525A3D">
            <w:rPr>
              <w:rFonts w:ascii="Times New Roman" w:hAnsi="Times New Roman" w:cs="Times New Roman"/>
              <w:sz w:val="22"/>
            </w:rPr>
            <w:delText xml:space="preserve">and </w:delText>
          </w:r>
          <w:r w:rsidR="00971D87" w:rsidRPr="00790445" w:rsidDel="00525A3D">
            <w:rPr>
              <w:rFonts w:ascii="Times New Roman" w:hAnsi="Times New Roman" w:cs="Times New Roman"/>
              <w:i/>
              <w:iCs/>
              <w:sz w:val="22"/>
            </w:rPr>
            <w:delText>Basidiomycota</w:delText>
          </w:r>
        </w:del>
      </w:ins>
      <w:del w:id="910" w:author="nick ting" w:date="2021-09-24T17:16:00Z">
        <w:r w:rsidRPr="00790445" w:rsidDel="00525A3D">
          <w:rPr>
            <w:rFonts w:ascii="Times New Roman" w:hAnsi="Times New Roman" w:cs="Times New Roman"/>
            <w:sz w:val="22"/>
          </w:rPr>
          <w:delText xml:space="preserve"> dominated</w:delText>
        </w:r>
      </w:del>
      <w:ins w:id="911" w:author="nick ting" w:date="2021-09-24T17:27:00Z">
        <w:r w:rsidR="003963F6">
          <w:rPr>
            <w:rFonts w:ascii="Times New Roman" w:hAnsi="Times New Roman" w:cs="Times New Roman"/>
            <w:sz w:val="22"/>
          </w:rPr>
          <w:t>was observed to be</w:t>
        </w:r>
      </w:ins>
      <w:ins w:id="912" w:author="nick ting" w:date="2021-09-24T17:16:00Z">
        <w:r w:rsidR="00525A3D">
          <w:rPr>
            <w:rFonts w:ascii="Times New Roman" w:hAnsi="Times New Roman" w:cs="Times New Roman"/>
            <w:sz w:val="22"/>
          </w:rPr>
          <w:t xml:space="preserve"> the </w:t>
        </w:r>
      </w:ins>
      <w:ins w:id="913" w:author="nick ting" w:date="2021-09-24T17:19:00Z">
        <w:r w:rsidR="00525A3D">
          <w:rPr>
            <w:rFonts w:ascii="Times New Roman" w:hAnsi="Times New Roman" w:cs="Times New Roman"/>
            <w:sz w:val="22"/>
          </w:rPr>
          <w:t>most abundant</w:t>
        </w:r>
      </w:ins>
      <w:ins w:id="914" w:author="nick ting" w:date="2021-09-24T17:16:00Z">
        <w:r w:rsidR="00525A3D">
          <w:rPr>
            <w:rFonts w:ascii="Times New Roman" w:hAnsi="Times New Roman" w:cs="Times New Roman"/>
            <w:sz w:val="22"/>
          </w:rPr>
          <w:t xml:space="preserve"> </w:t>
        </w:r>
      </w:ins>
      <w:ins w:id="915" w:author="nick ting" w:date="2021-09-24T17:17:00Z">
        <w:del w:id="916" w:author="LIN, Yufeng" w:date="2021-09-28T13:00:00Z">
          <w:r w:rsidR="00525A3D" w:rsidDel="004314C2">
            <w:rPr>
              <w:rFonts w:ascii="Times New Roman" w:hAnsi="Times New Roman" w:cs="Times New Roman"/>
              <w:sz w:val="22"/>
            </w:rPr>
            <w:delText>micro-eukaryotic</w:delText>
          </w:r>
        </w:del>
      </w:ins>
      <w:ins w:id="917" w:author="LIN, Yufeng" w:date="2021-09-28T13:00:00Z">
        <w:r w:rsidR="004314C2">
          <w:rPr>
            <w:rFonts w:ascii="Times New Roman" w:hAnsi="Times New Roman" w:cs="Times New Roman"/>
            <w:sz w:val="22"/>
          </w:rPr>
          <w:t>fungal</w:t>
        </w:r>
      </w:ins>
      <w:ins w:id="918" w:author="nick ting" w:date="2021-09-24T17:17:00Z">
        <w:r w:rsidR="00525A3D">
          <w:rPr>
            <w:rFonts w:ascii="Times New Roman" w:hAnsi="Times New Roman" w:cs="Times New Roman"/>
            <w:sz w:val="22"/>
          </w:rPr>
          <w:t xml:space="preserve"> </w:t>
        </w:r>
      </w:ins>
      <w:ins w:id="919" w:author="nick ting" w:date="2021-09-24T17:16:00Z">
        <w:r w:rsidR="00525A3D">
          <w:rPr>
            <w:rFonts w:ascii="Times New Roman" w:hAnsi="Times New Roman" w:cs="Times New Roman"/>
            <w:sz w:val="22"/>
          </w:rPr>
          <w:t>phylu</w:t>
        </w:r>
      </w:ins>
      <w:ins w:id="920" w:author="nick ting" w:date="2021-09-24T17:17:00Z">
        <w:r w:rsidR="00525A3D">
          <w:rPr>
            <w:rFonts w:ascii="Times New Roman" w:hAnsi="Times New Roman" w:cs="Times New Roman"/>
            <w:sz w:val="22"/>
          </w:rPr>
          <w:t>m</w:t>
        </w:r>
      </w:ins>
      <w:ins w:id="921" w:author="nick ting" w:date="2021-09-24T18:16:00Z">
        <w:r w:rsidR="007A072D">
          <w:rPr>
            <w:rFonts w:ascii="Times New Roman" w:hAnsi="Times New Roman" w:cs="Times New Roman"/>
            <w:sz w:val="22"/>
          </w:rPr>
          <w:t xml:space="preserve"> among all the cohorts</w:t>
        </w:r>
      </w:ins>
      <w:del w:id="922" w:author="nick ting" w:date="2021-09-24T17:17:00Z">
        <w:r w:rsidRPr="00790445" w:rsidDel="00525A3D">
          <w:rPr>
            <w:rFonts w:ascii="Times New Roman" w:hAnsi="Times New Roman" w:cs="Times New Roman"/>
            <w:sz w:val="22"/>
          </w:rPr>
          <w:delText xml:space="preserve"> </w:delText>
        </w:r>
      </w:del>
      <w:del w:id="923" w:author="nick ting" w:date="2021-09-24T17:16:00Z">
        <w:r w:rsidRPr="00790445" w:rsidDel="00525A3D">
          <w:rPr>
            <w:rFonts w:ascii="Times New Roman" w:hAnsi="Times New Roman" w:cs="Times New Roman"/>
            <w:sz w:val="22"/>
          </w:rPr>
          <w:delText>the</w:delText>
        </w:r>
      </w:del>
      <w:ins w:id="924" w:author="LIN, Yufeng" w:date="2021-09-24T14:49:00Z">
        <w:del w:id="925" w:author="nick ting" w:date="2021-09-24T17:16:00Z">
          <w:r w:rsidR="00971D87" w:rsidDel="00525A3D">
            <w:rPr>
              <w:rFonts w:ascii="Times New Roman" w:hAnsi="Times New Roman" w:cs="Times New Roman"/>
              <w:sz w:val="22"/>
            </w:rPr>
            <w:delText xml:space="preserve"> </w:delText>
          </w:r>
        </w:del>
        <w:del w:id="926" w:author="nick ting" w:date="2021-09-24T17:09:00Z">
          <w:r w:rsidR="00971D87" w:rsidDel="002E1E6A">
            <w:rPr>
              <w:rFonts w:ascii="Times New Roman" w:hAnsi="Times New Roman" w:cs="Times New Roman"/>
              <w:sz w:val="22"/>
            </w:rPr>
            <w:delText>m</w:delText>
          </w:r>
        </w:del>
      </w:ins>
      <w:ins w:id="927" w:author="LIN, Yufeng" w:date="2021-09-24T14:50:00Z">
        <w:del w:id="928" w:author="nick ting" w:date="2021-09-24T17:09:00Z">
          <w:r w:rsidR="00971D87" w:rsidDel="002E1E6A">
            <w:rPr>
              <w:rFonts w:ascii="Times New Roman" w:hAnsi="Times New Roman" w:cs="Times New Roman"/>
              <w:sz w:val="22"/>
            </w:rPr>
            <w:delText>ainly</w:delText>
          </w:r>
        </w:del>
        <w:del w:id="929" w:author="nick ting" w:date="2021-09-24T17:16:00Z">
          <w:r w:rsidR="00971D87" w:rsidDel="00525A3D">
            <w:rPr>
              <w:rFonts w:ascii="Times New Roman" w:hAnsi="Times New Roman" w:cs="Times New Roman"/>
              <w:sz w:val="22"/>
            </w:rPr>
            <w:delText xml:space="preserve"> micro-eukaryot</w:delText>
          </w:r>
        </w:del>
        <w:del w:id="930" w:author="nick ting" w:date="2021-09-24T17:09:00Z">
          <w:r w:rsidR="00971D87" w:rsidDel="002E1E6A">
            <w:rPr>
              <w:rFonts w:ascii="Times New Roman" w:hAnsi="Times New Roman" w:cs="Times New Roman"/>
              <w:sz w:val="22"/>
            </w:rPr>
            <w:delText>i</w:delText>
          </w:r>
        </w:del>
        <w:del w:id="931" w:author="nick ting" w:date="2021-09-24T17:16:00Z">
          <w:r w:rsidR="00971D87" w:rsidDel="00525A3D">
            <w:rPr>
              <w:rFonts w:ascii="Times New Roman" w:hAnsi="Times New Roman" w:cs="Times New Roman"/>
              <w:sz w:val="22"/>
            </w:rPr>
            <w:delText>es</w:delText>
          </w:r>
        </w:del>
      </w:ins>
      <w:del w:id="932" w:author="LIN, Yufeng" w:date="2021-09-24T14:50:00Z">
        <w:r w:rsidRPr="00790445" w:rsidDel="00971D87">
          <w:rPr>
            <w:rFonts w:ascii="Times New Roman" w:hAnsi="Times New Roman" w:cs="Times New Roman"/>
            <w:sz w:val="22"/>
          </w:rPr>
          <w:delText xml:space="preserve"> microbiota</w:delText>
        </w:r>
      </w:del>
      <w:ins w:id="933" w:author="Thomas Kwong" w:date="2021-09-12T17:17:00Z">
        <w:del w:id="934" w:author="LIN, Yufeng" w:date="2021-09-24T14:45:00Z">
          <w:r w:rsidR="002908A5" w:rsidDel="00203541">
            <w:rPr>
              <w:rFonts w:ascii="Times New Roman" w:hAnsi="Times New Roman" w:cs="Times New Roman" w:hint="eastAsia"/>
              <w:sz w:val="22"/>
            </w:rPr>
            <w:delText xml:space="preserve">. </w:delText>
          </w:r>
        </w:del>
      </w:ins>
      <w:ins w:id="935" w:author="Thomas Kwong" w:date="2021-09-12T17:24:00Z">
        <w:del w:id="936" w:author="LIN, Yufeng" w:date="2021-09-24T14:45:00Z">
          <w:r w:rsidR="00CD611D" w:rsidDel="00203541">
            <w:rPr>
              <w:rFonts w:ascii="Times New Roman" w:hAnsi="Times New Roman" w:cs="Times New Roman" w:hint="eastAsia"/>
              <w:sz w:val="22"/>
            </w:rPr>
            <w:delText>E</w:delText>
          </w:r>
        </w:del>
      </w:ins>
      <w:ins w:id="937" w:author="nick ting" w:date="2021-09-24T17:09:00Z">
        <w:r w:rsidR="002E1E6A">
          <w:rPr>
            <w:rFonts w:ascii="Times New Roman" w:hAnsi="Times New Roman" w:cs="Times New Roman"/>
            <w:sz w:val="22"/>
          </w:rPr>
          <w:t>,</w:t>
        </w:r>
      </w:ins>
      <w:ins w:id="938" w:author="nick ting" w:date="2021-09-24T17:40:00Z">
        <w:r w:rsidR="00527EAA">
          <w:rPr>
            <w:rFonts w:ascii="Times New Roman" w:hAnsi="Times New Roman" w:cs="Times New Roman"/>
            <w:sz w:val="22"/>
          </w:rPr>
          <w:t xml:space="preserve"> while</w:t>
        </w:r>
      </w:ins>
      <w:ins w:id="939" w:author="nick ting" w:date="2021-09-24T17:09:00Z">
        <w:r w:rsidR="002E1E6A">
          <w:rPr>
            <w:rFonts w:ascii="Times New Roman" w:hAnsi="Times New Roman" w:cs="Times New Roman"/>
            <w:sz w:val="22"/>
          </w:rPr>
          <w:t xml:space="preserve"> </w:t>
        </w:r>
      </w:ins>
      <w:ins w:id="940" w:author="nick ting" w:date="2021-09-24T17:19:00Z">
        <w:r w:rsidR="00525A3D">
          <w:rPr>
            <w:rFonts w:ascii="Times New Roman" w:hAnsi="Times New Roman" w:cs="Times New Roman"/>
            <w:sz w:val="22"/>
          </w:rPr>
          <w:t xml:space="preserve">other dominating </w:t>
        </w:r>
        <w:del w:id="941" w:author="LIN, Yufeng" w:date="2021-09-28T13:00:00Z">
          <w:r w:rsidR="00525A3D" w:rsidDel="004314C2">
            <w:rPr>
              <w:rFonts w:ascii="Times New Roman" w:hAnsi="Times New Roman" w:cs="Times New Roman"/>
              <w:sz w:val="22"/>
            </w:rPr>
            <w:delText>micro-eukaryotic</w:delText>
          </w:r>
        </w:del>
      </w:ins>
      <w:ins w:id="942" w:author="LIN, Yufeng" w:date="2021-09-28T13:00:00Z">
        <w:r w:rsidR="004314C2">
          <w:rPr>
            <w:rFonts w:ascii="Times New Roman" w:hAnsi="Times New Roman" w:cs="Times New Roman"/>
            <w:sz w:val="22"/>
          </w:rPr>
          <w:t>fungal</w:t>
        </w:r>
      </w:ins>
      <w:ins w:id="943" w:author="nick ting" w:date="2021-09-24T17:19:00Z">
        <w:r w:rsidR="00525A3D">
          <w:rPr>
            <w:rFonts w:ascii="Times New Roman" w:hAnsi="Times New Roman" w:cs="Times New Roman"/>
            <w:sz w:val="22"/>
          </w:rPr>
          <w:t xml:space="preserve"> phyl</w:t>
        </w:r>
      </w:ins>
      <w:ins w:id="944" w:author="nick ting" w:date="2021-09-24T17:29:00Z">
        <w:r w:rsidR="003963F6">
          <w:rPr>
            <w:rFonts w:ascii="Times New Roman" w:hAnsi="Times New Roman" w:cs="Times New Roman"/>
            <w:sz w:val="22"/>
          </w:rPr>
          <w:t>a</w:t>
        </w:r>
      </w:ins>
      <w:ins w:id="945" w:author="nick ting" w:date="2021-09-24T17:19:00Z">
        <w:r w:rsidR="00525A3D">
          <w:rPr>
            <w:rFonts w:ascii="Times New Roman" w:hAnsi="Times New Roman" w:cs="Times New Roman"/>
            <w:sz w:val="22"/>
          </w:rPr>
          <w:t xml:space="preserve"> </w:t>
        </w:r>
      </w:ins>
      <w:ins w:id="946" w:author="LIN, Yufeng" w:date="2021-09-24T14:45:00Z">
        <w:del w:id="947" w:author="nick ting" w:date="2021-09-24T17:09:00Z">
          <w:r w:rsidR="00203541" w:rsidDel="002E1E6A">
            <w:rPr>
              <w:rFonts w:ascii="Times New Roman" w:hAnsi="Times New Roman" w:cs="Times New Roman" w:hint="eastAsia"/>
              <w:sz w:val="22"/>
            </w:rPr>
            <w:delText>,</w:delText>
          </w:r>
          <w:r w:rsidR="00203541" w:rsidDel="002E1E6A">
            <w:rPr>
              <w:rFonts w:ascii="Times New Roman" w:hAnsi="Times New Roman" w:cs="Times New Roman"/>
              <w:sz w:val="22"/>
            </w:rPr>
            <w:delText xml:space="preserve"> but </w:delText>
          </w:r>
        </w:del>
      </w:ins>
      <w:ins w:id="948" w:author="LIN, Yufeng" w:date="2021-09-24T14:50:00Z">
        <w:del w:id="949" w:author="nick ting" w:date="2021-09-24T17:19:00Z">
          <w:r w:rsidR="00971D87" w:rsidDel="00525A3D">
            <w:rPr>
              <w:rFonts w:ascii="Times New Roman" w:hAnsi="Times New Roman" w:cs="Times New Roman"/>
              <w:sz w:val="22"/>
            </w:rPr>
            <w:delText>some</w:delText>
          </w:r>
        </w:del>
      </w:ins>
      <w:ins w:id="950" w:author="Thomas Kwong" w:date="2021-09-12T17:24:00Z">
        <w:del w:id="951" w:author="nick ting" w:date="2021-09-24T17:19:00Z">
          <w:r w:rsidR="00CD611D" w:rsidDel="00525A3D">
            <w:rPr>
              <w:rFonts w:ascii="Times New Roman" w:hAnsi="Times New Roman" w:cs="Times New Roman"/>
              <w:sz w:val="22"/>
            </w:rPr>
            <w:delText xml:space="preserve">ach </w:delText>
          </w:r>
        </w:del>
      </w:ins>
      <w:del w:id="952" w:author="nick ting" w:date="2021-09-24T17:19:00Z">
        <w:r w:rsidRPr="00790445" w:rsidDel="00525A3D">
          <w:rPr>
            <w:rFonts w:ascii="Times New Roman" w:hAnsi="Times New Roman" w:cs="Times New Roman"/>
            <w:sz w:val="22"/>
          </w:rPr>
          <w:delText>, while Basidiomycota was observed as the second most abundant phylum (figure 2a). It</w:delText>
        </w:r>
        <w:r w:rsidR="000D0043" w:rsidRPr="00790445" w:rsidDel="00525A3D">
          <w:rPr>
            <w:rFonts w:ascii="Times New Roman" w:hAnsi="Times New Roman" w:cs="Times New Roman"/>
            <w:sz w:val="22"/>
          </w:rPr>
          <w:delText>'</w:delText>
        </w:r>
        <w:r w:rsidRPr="00790445" w:rsidDel="00525A3D">
          <w:rPr>
            <w:rFonts w:ascii="Times New Roman" w:hAnsi="Times New Roman" w:cs="Times New Roman"/>
            <w:sz w:val="22"/>
          </w:rPr>
          <w:delText>s worth noting that each cohort</w:delText>
        </w:r>
      </w:del>
      <w:ins w:id="953" w:author="LIN, Yufeng" w:date="2021-09-24T14:50:00Z">
        <w:del w:id="954" w:author="nick ting" w:date="2021-09-24T17:19:00Z">
          <w:r w:rsidR="00971D87" w:rsidDel="00525A3D">
            <w:rPr>
              <w:rFonts w:ascii="Times New Roman" w:hAnsi="Times New Roman" w:cs="Times New Roman"/>
              <w:sz w:val="22"/>
            </w:rPr>
            <w:delText>s</w:delText>
          </w:r>
        </w:del>
      </w:ins>
      <w:del w:id="955" w:author="nick ting" w:date="2021-09-24T17:19:00Z">
        <w:r w:rsidRPr="00790445" w:rsidDel="00525A3D">
          <w:rPr>
            <w:rFonts w:ascii="Times New Roman" w:hAnsi="Times New Roman" w:cs="Times New Roman"/>
            <w:sz w:val="22"/>
          </w:rPr>
          <w:delText xml:space="preserve"> </w:delText>
        </w:r>
      </w:del>
      <w:ins w:id="956" w:author="Thomas Kwong" w:date="2021-09-12T17:25:00Z">
        <w:r w:rsidR="00CD611D">
          <w:rPr>
            <w:rFonts w:ascii="Times New Roman" w:hAnsi="Times New Roman" w:cs="Times New Roman"/>
            <w:sz w:val="22"/>
          </w:rPr>
          <w:t xml:space="preserve">showed </w:t>
        </w:r>
        <w:del w:id="957" w:author="nick ting" w:date="2021-09-24T17:19:00Z">
          <w:r w:rsidR="00CD611D" w:rsidDel="00525A3D">
            <w:rPr>
              <w:rFonts w:ascii="Times New Roman" w:hAnsi="Times New Roman" w:cs="Times New Roman"/>
              <w:sz w:val="22"/>
            </w:rPr>
            <w:delText xml:space="preserve">a </w:delText>
          </w:r>
        </w:del>
        <w:r w:rsidR="00CD611D">
          <w:rPr>
            <w:rFonts w:ascii="Times New Roman" w:hAnsi="Times New Roman" w:cs="Times New Roman"/>
            <w:sz w:val="22"/>
          </w:rPr>
          <w:t xml:space="preserve">significant </w:t>
        </w:r>
      </w:ins>
      <w:ins w:id="958" w:author="nick ting" w:date="2021-09-24T17:41:00Z">
        <w:r w:rsidR="00527EAA">
          <w:rPr>
            <w:rFonts w:ascii="Times New Roman" w:hAnsi="Times New Roman" w:cs="Times New Roman"/>
            <w:sz w:val="22"/>
          </w:rPr>
          <w:t xml:space="preserve">inter-cohort </w:t>
        </w:r>
      </w:ins>
      <w:ins w:id="959" w:author="Thomas Kwong" w:date="2021-09-12T17:25:00Z">
        <w:r w:rsidR="00CD611D">
          <w:rPr>
            <w:rFonts w:ascii="Times New Roman" w:hAnsi="Times New Roman" w:cs="Times New Roman"/>
            <w:sz w:val="22"/>
          </w:rPr>
          <w:t>variation</w:t>
        </w:r>
      </w:ins>
      <w:ins w:id="960" w:author="nick ting" w:date="2021-09-24T17:19:00Z">
        <w:r w:rsidR="00525A3D">
          <w:rPr>
            <w:rFonts w:ascii="Times New Roman" w:hAnsi="Times New Roman" w:cs="Times New Roman"/>
            <w:sz w:val="22"/>
          </w:rPr>
          <w:t>s</w:t>
        </w:r>
      </w:ins>
      <w:ins w:id="961" w:author="nick ting" w:date="2021-09-24T17:41:00Z">
        <w:r w:rsidR="00527EAA">
          <w:rPr>
            <w:rFonts w:ascii="Times New Roman" w:hAnsi="Times New Roman" w:cs="Times New Roman"/>
            <w:sz w:val="22"/>
          </w:rPr>
          <w:t>.</w:t>
        </w:r>
      </w:ins>
      <w:ins w:id="962" w:author="Thomas Kwong" w:date="2021-09-12T17:25:00Z">
        <w:del w:id="963" w:author="nick ting" w:date="2021-09-24T17:41:00Z">
          <w:r w:rsidR="00CD611D" w:rsidDel="00527EAA">
            <w:rPr>
              <w:rFonts w:ascii="Times New Roman" w:hAnsi="Times New Roman" w:cs="Times New Roman"/>
              <w:sz w:val="22"/>
            </w:rPr>
            <w:delText xml:space="preserve"> </w:delText>
          </w:r>
        </w:del>
        <w:del w:id="964" w:author="nick ting" w:date="2021-09-24T17:19:00Z">
          <w:r w:rsidR="00CD611D" w:rsidDel="00525A3D">
            <w:rPr>
              <w:rFonts w:ascii="Times New Roman" w:hAnsi="Times New Roman" w:cs="Times New Roman"/>
              <w:sz w:val="22"/>
            </w:rPr>
            <w:delText>for the next most abundant species</w:delText>
          </w:r>
        </w:del>
        <w:del w:id="965" w:author="nick ting" w:date="2021-09-24T17:41:00Z">
          <w:r w:rsidR="00CD611D" w:rsidDel="00527EAA">
            <w:rPr>
              <w:rFonts w:ascii="Times New Roman" w:hAnsi="Times New Roman" w:cs="Times New Roman"/>
              <w:sz w:val="22"/>
            </w:rPr>
            <w:delText>.</w:delText>
          </w:r>
        </w:del>
      </w:ins>
      <w:ins w:id="966" w:author="nick ting" w:date="2021-09-24T17:41:00Z">
        <w:r w:rsidR="00527EAA">
          <w:rPr>
            <w:rFonts w:ascii="Times New Roman" w:hAnsi="Times New Roman" w:cs="Times New Roman"/>
            <w:sz w:val="22"/>
          </w:rPr>
          <w:t xml:space="preserve"> </w:t>
        </w:r>
      </w:ins>
      <w:ins w:id="967" w:author="Thomas Kwong" w:date="2021-09-12T17:25:00Z">
        <w:del w:id="968" w:author="nick ting" w:date="2021-09-24T17:41:00Z">
          <w:r w:rsidR="00CD611D" w:rsidDel="00527EAA">
            <w:rPr>
              <w:rFonts w:ascii="Times New Roman" w:hAnsi="Times New Roman" w:cs="Times New Roman"/>
              <w:sz w:val="22"/>
            </w:rPr>
            <w:delText xml:space="preserve"> </w:delText>
          </w:r>
        </w:del>
      </w:ins>
      <w:del w:id="969" w:author="Thomas Kwong" w:date="2021-09-12T17:25:00Z">
        <w:r w:rsidRPr="00790445" w:rsidDel="00CD611D">
          <w:rPr>
            <w:rFonts w:ascii="Times New Roman" w:hAnsi="Times New Roman" w:cs="Times New Roman"/>
            <w:sz w:val="22"/>
          </w:rPr>
          <w:delText>would play a few var</w:delText>
        </w:r>
      </w:del>
      <w:del w:id="970" w:author="Thomas Kwong" w:date="2021-09-12T17:26:00Z">
        <w:r w:rsidRPr="00790445" w:rsidDel="00CD611D">
          <w:rPr>
            <w:rFonts w:ascii="Times New Roman" w:hAnsi="Times New Roman" w:cs="Times New Roman"/>
            <w:sz w:val="22"/>
          </w:rPr>
          <w:delText>iances in</w:delText>
        </w:r>
      </w:del>
      <w:del w:id="971" w:author="LIN, Yufeng" w:date="2021-09-24T14:49:00Z">
        <w:r w:rsidRPr="00790445" w:rsidDel="00971D87">
          <w:rPr>
            <w:rFonts w:ascii="Times New Roman" w:hAnsi="Times New Roman" w:cs="Times New Roman"/>
            <w:sz w:val="22"/>
          </w:rPr>
          <w:delText xml:space="preserve"> </w:delText>
        </w:r>
      </w:del>
      <w:del w:id="972" w:author="Thomas Kwong" w:date="2021-09-12T17:26:00Z">
        <w:r w:rsidRPr="00790445" w:rsidDel="00CD611D">
          <w:rPr>
            <w:rFonts w:ascii="Times New Roman" w:hAnsi="Times New Roman" w:cs="Times New Roman"/>
            <w:sz w:val="22"/>
          </w:rPr>
          <w:delText xml:space="preserve">phylum level. For </w:delText>
        </w:r>
      </w:del>
      <w:ins w:id="973" w:author="LIN, Yufeng" w:date="2021-09-21T11:13:00Z">
        <w:r w:rsidR="00FA0AD4">
          <w:rPr>
            <w:rFonts w:ascii="Times New Roman" w:hAnsi="Times New Roman" w:cs="Times New Roman"/>
            <w:sz w:val="22"/>
          </w:rPr>
          <w:t xml:space="preserve">For </w:t>
        </w:r>
      </w:ins>
      <w:del w:id="974" w:author="nick ting" w:date="2021-09-24T18:17:00Z">
        <w:r w:rsidRPr="00790445" w:rsidDel="007A072D">
          <w:rPr>
            <w:rFonts w:ascii="Times New Roman" w:hAnsi="Times New Roman" w:cs="Times New Roman"/>
            <w:sz w:val="22"/>
          </w:rPr>
          <w:delText>example</w:delText>
        </w:r>
      </w:del>
      <w:ins w:id="975" w:author="nick ting" w:date="2021-09-24T18:17:00Z">
        <w:r w:rsidR="007A072D">
          <w:rPr>
            <w:rFonts w:ascii="Times New Roman" w:hAnsi="Times New Roman" w:cs="Times New Roman"/>
            <w:sz w:val="22"/>
          </w:rPr>
          <w:t>instance</w:t>
        </w:r>
      </w:ins>
      <w:r w:rsidRPr="00790445">
        <w:rPr>
          <w:rFonts w:ascii="Times New Roman" w:hAnsi="Times New Roman" w:cs="Times New Roman"/>
          <w:sz w:val="22"/>
        </w:rPr>
        <w:t xml:space="preserve">, </w:t>
      </w:r>
      <w:ins w:id="976" w:author="nick ting" w:date="2021-09-24T17:21:00Z">
        <w:r w:rsidR="00525A3D">
          <w:rPr>
            <w:rFonts w:ascii="Times New Roman" w:hAnsi="Times New Roman" w:cs="Times New Roman"/>
            <w:sz w:val="22"/>
          </w:rPr>
          <w:t>unlike all ot</w:t>
        </w:r>
      </w:ins>
      <w:ins w:id="977" w:author="nick ting" w:date="2021-09-24T17:22:00Z">
        <w:r w:rsidR="00525A3D">
          <w:rPr>
            <w:rFonts w:ascii="Times New Roman" w:hAnsi="Times New Roman" w:cs="Times New Roman"/>
            <w:sz w:val="22"/>
          </w:rPr>
          <w:t>her cohorts, the</w:t>
        </w:r>
      </w:ins>
      <w:del w:id="978" w:author="nick ting" w:date="2021-09-24T17:21:00Z">
        <w:r w:rsidRPr="00790445" w:rsidDel="00525A3D">
          <w:rPr>
            <w:rFonts w:ascii="Times New Roman" w:hAnsi="Times New Roman" w:cs="Times New Roman"/>
            <w:sz w:val="22"/>
          </w:rPr>
          <w:delText>the</w:delText>
        </w:r>
      </w:del>
      <w:r w:rsidRPr="00790445">
        <w:rPr>
          <w:rFonts w:ascii="Times New Roman" w:hAnsi="Times New Roman" w:cs="Times New Roman"/>
          <w:sz w:val="22"/>
        </w:rPr>
        <w:t xml:space="preserve"> second-</w:t>
      </w:r>
      <w:ins w:id="979" w:author="nick ting" w:date="2021-09-24T17:20:00Z">
        <w:r w:rsidR="00525A3D">
          <w:rPr>
            <w:rFonts w:ascii="Times New Roman" w:hAnsi="Times New Roman" w:cs="Times New Roman"/>
            <w:sz w:val="22"/>
          </w:rPr>
          <w:t>most</w:t>
        </w:r>
      </w:ins>
      <w:del w:id="980" w:author="nick ting" w:date="2021-09-24T17:20:00Z">
        <w:r w:rsidRPr="00790445" w:rsidDel="00525A3D">
          <w:rPr>
            <w:rFonts w:ascii="Times New Roman" w:hAnsi="Times New Roman" w:cs="Times New Roman"/>
            <w:sz w:val="22"/>
          </w:rPr>
          <w:delText>largest</w:delText>
        </w:r>
      </w:del>
      <w:r w:rsidRPr="00790445">
        <w:rPr>
          <w:rFonts w:ascii="Times New Roman" w:hAnsi="Times New Roman" w:cs="Times New Roman"/>
          <w:sz w:val="22"/>
        </w:rPr>
        <w:t xml:space="preserve"> abundan</w:t>
      </w:r>
      <w:ins w:id="981" w:author="nick ting" w:date="2021-09-24T17:20:00Z">
        <w:r w:rsidR="00525A3D">
          <w:rPr>
            <w:rFonts w:ascii="Times New Roman" w:hAnsi="Times New Roman" w:cs="Times New Roman"/>
            <w:sz w:val="22"/>
          </w:rPr>
          <w:t>t phylum</w:t>
        </w:r>
      </w:ins>
      <w:del w:id="982" w:author="nick ting" w:date="2021-09-24T17:20:00Z">
        <w:r w:rsidRPr="00790445" w:rsidDel="00525A3D">
          <w:rPr>
            <w:rFonts w:ascii="Times New Roman" w:hAnsi="Times New Roman" w:cs="Times New Roman"/>
            <w:sz w:val="22"/>
          </w:rPr>
          <w:delText>ce</w:delText>
        </w:r>
      </w:del>
      <w:r w:rsidRPr="00790445">
        <w:rPr>
          <w:rFonts w:ascii="Times New Roman" w:hAnsi="Times New Roman" w:cs="Times New Roman"/>
          <w:sz w:val="22"/>
        </w:rPr>
        <w:t xml:space="preserv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w:t>
      </w:r>
      <w:ins w:id="983" w:author="nick ting" w:date="2021-09-24T17:23:00Z">
        <w:r w:rsidR="003963F6">
          <w:rPr>
            <w:rFonts w:ascii="Times New Roman" w:hAnsi="Times New Roman" w:cs="Times New Roman"/>
            <w:sz w:val="22"/>
          </w:rPr>
          <w:t xml:space="preserve">Japanese </w:t>
        </w:r>
      </w:ins>
      <w:r w:rsidRPr="00790445">
        <w:rPr>
          <w:rFonts w:ascii="Times New Roman" w:hAnsi="Times New Roman" w:cs="Times New Roman"/>
          <w:sz w:val="22"/>
        </w:rPr>
        <w:t xml:space="preserve">cohort </w:t>
      </w:r>
      <w:del w:id="984" w:author="nick ting" w:date="2021-09-24T17:23:00Z">
        <w:r w:rsidRPr="00790445" w:rsidDel="003963F6">
          <w:rPr>
            <w:rFonts w:ascii="Times New Roman" w:hAnsi="Times New Roman" w:cs="Times New Roman"/>
            <w:sz w:val="22"/>
          </w:rPr>
          <w:delText xml:space="preserve">from Japan Asia </w:delText>
        </w:r>
      </w:del>
      <w:r w:rsidRPr="00790445">
        <w:rPr>
          <w:rFonts w:ascii="Times New Roman" w:hAnsi="Times New Roman" w:cs="Times New Roman"/>
          <w:sz w:val="22"/>
        </w:rPr>
        <w:t xml:space="preserve">was </w:t>
      </w:r>
      <w:proofErr w:type="spellStart"/>
      <w:r w:rsidRPr="00FA0AD4">
        <w:rPr>
          <w:rFonts w:ascii="Times New Roman" w:hAnsi="Times New Roman" w:cs="Times New Roman"/>
          <w:i/>
          <w:iCs/>
          <w:sz w:val="22"/>
          <w:rPrChange w:id="985"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w:t>
      </w:r>
      <w:ins w:id="986" w:author="nick ting" w:date="2021-09-24T17:22:00Z">
        <w:r w:rsidR="00525A3D">
          <w:rPr>
            <w:rFonts w:ascii="Times New Roman" w:hAnsi="Times New Roman" w:cs="Times New Roman"/>
            <w:sz w:val="22"/>
          </w:rPr>
          <w:t xml:space="preserve">but not </w:t>
        </w:r>
      </w:ins>
      <w:del w:id="987" w:author="nick ting" w:date="2021-09-24T17:22:00Z">
        <w:r w:rsidRPr="00790445" w:rsidDel="00525A3D">
          <w:rPr>
            <w:rFonts w:ascii="Times New Roman" w:hAnsi="Times New Roman" w:cs="Times New Roman"/>
            <w:sz w:val="22"/>
          </w:rPr>
          <w:delText xml:space="preserve">instead of </w:delText>
        </w:r>
      </w:del>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ins w:id="988" w:author="nick ting" w:date="2021-09-24T18:17:00Z">
        <w:r w:rsidR="007A072D">
          <w:rPr>
            <w:rFonts w:ascii="Times New Roman" w:hAnsi="Times New Roman" w:cs="Times New Roman"/>
            <w:sz w:val="22"/>
          </w:rPr>
          <w:t xml:space="preserve">Other examples include </w:t>
        </w:r>
      </w:ins>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ins w:id="989" w:author="nick ting" w:date="2021-09-24T18:17:00Z">
        <w:r w:rsidR="007A072D">
          <w:rPr>
            <w:rFonts w:ascii="Times New Roman" w:hAnsi="Times New Roman" w:cs="Times New Roman"/>
            <w:sz w:val="22"/>
          </w:rPr>
          <w:t>taking</w:t>
        </w:r>
      </w:ins>
      <w:ins w:id="990" w:author="nick ting" w:date="2021-09-24T17:28:00Z">
        <w:r w:rsidR="003963F6">
          <w:rPr>
            <w:rFonts w:ascii="Times New Roman" w:hAnsi="Times New Roman" w:cs="Times New Roman"/>
            <w:sz w:val="22"/>
          </w:rPr>
          <w:t xml:space="preserve"> up a smaller</w:t>
        </w:r>
      </w:ins>
      <w:del w:id="991" w:author="nick ting" w:date="2021-09-24T17:28:00Z">
        <w:r w:rsidRPr="00FA0AD4" w:rsidDel="003963F6">
          <w:rPr>
            <w:rFonts w:ascii="Times New Roman" w:hAnsi="Times New Roman" w:cs="Times New Roman"/>
            <w:sz w:val="22"/>
            <w:rPrChange w:id="992" w:author="LIN, Yufeng" w:date="2021-09-21T11:14:00Z">
              <w:rPr>
                <w:rFonts w:ascii="Times New Roman" w:hAnsi="Times New Roman" w:cs="Times New Roman"/>
                <w:i/>
                <w:iCs/>
                <w:sz w:val="22"/>
              </w:rPr>
            </w:rPrChange>
          </w:rPr>
          <w:delText>contains</w:delText>
        </w:r>
        <w:r w:rsidRPr="00790445" w:rsidDel="003963F6">
          <w:rPr>
            <w:rFonts w:ascii="Times New Roman" w:hAnsi="Times New Roman" w:cs="Times New Roman"/>
            <w:sz w:val="22"/>
          </w:rPr>
          <w:delText xml:space="preserve"> less</w:delText>
        </w:r>
      </w:del>
      <w:r w:rsidRPr="00790445">
        <w:rPr>
          <w:rFonts w:ascii="Times New Roman" w:hAnsi="Times New Roman" w:cs="Times New Roman"/>
          <w:sz w:val="22"/>
        </w:rPr>
        <w:t xml:space="preserve"> proportion in Asians compared with non-Asians (figure 2b).</w:t>
      </w:r>
      <w:del w:id="993" w:author="LIN, Yufeng" w:date="2021-09-24T14:46:00Z">
        <w:r w:rsidRPr="00790445" w:rsidDel="00203541">
          <w:rPr>
            <w:rFonts w:ascii="Times New Roman" w:hAnsi="Times New Roman" w:cs="Times New Roman"/>
            <w:sz w:val="22"/>
          </w:rPr>
          <w:delText xml:space="preserve"> </w:delText>
        </w:r>
      </w:del>
      <w:ins w:id="994" w:author="LIN, Yufeng" w:date="2021-09-24T14:46:00Z">
        <w:r w:rsidR="00203541">
          <w:rPr>
            <w:rFonts w:ascii="Times New Roman" w:hAnsi="Times New Roman" w:cs="Times New Roman"/>
            <w:sz w:val="22"/>
          </w:rPr>
          <w:t xml:space="preserve"> </w:t>
        </w:r>
      </w:ins>
    </w:p>
    <w:p w14:paraId="375332B6" w14:textId="77777777" w:rsidR="00D46E76" w:rsidRPr="00D46E76" w:rsidRDefault="00D46E76" w:rsidP="00790445">
      <w:pPr>
        <w:rPr>
          <w:ins w:id="995" w:author="nick ting" w:date="2021-10-03T19:37:00Z"/>
          <w:rFonts w:ascii="Times New Roman" w:hAnsi="Times New Roman" w:cs="Times New Roman"/>
          <w:sz w:val="22"/>
        </w:rPr>
      </w:pPr>
    </w:p>
    <w:p w14:paraId="2B090596" w14:textId="77777777" w:rsidR="007A072D" w:rsidRDefault="007A072D" w:rsidP="00790445">
      <w:pPr>
        <w:rPr>
          <w:ins w:id="996" w:author="nick ting" w:date="2021-09-24T18:17:00Z"/>
          <w:rFonts w:ascii="Times New Roman" w:hAnsi="Times New Roman" w:cs="Times New Roman"/>
          <w:sz w:val="22"/>
        </w:rPr>
      </w:pPr>
    </w:p>
    <w:p w14:paraId="0A56AA14" w14:textId="79601107" w:rsidR="007A072D" w:rsidDel="00D46E76" w:rsidRDefault="007A072D" w:rsidP="00790445">
      <w:pPr>
        <w:rPr>
          <w:del w:id="997" w:author="LIN, Yufeng" w:date="2021-09-30T19:15:00Z"/>
          <w:rFonts w:ascii="Times New Roman" w:hAnsi="Times New Roman" w:cs="Times New Roman"/>
          <w:sz w:val="22"/>
        </w:rPr>
      </w:pPr>
      <w:ins w:id="998" w:author="nick ting" w:date="2021-09-24T18:18:00Z">
        <w:r>
          <w:rPr>
            <w:rFonts w:ascii="Times New Roman" w:hAnsi="Times New Roman" w:cs="Times New Roman"/>
            <w:sz w:val="22"/>
          </w:rPr>
          <w:t>For</w:t>
        </w:r>
      </w:ins>
      <w:ins w:id="999" w:author="nick ting" w:date="2021-09-24T18:17:00Z">
        <w:r>
          <w:rPr>
            <w:rFonts w:ascii="Times New Roman" w:hAnsi="Times New Roman" w:cs="Times New Roman"/>
            <w:sz w:val="22"/>
          </w:rPr>
          <w:t xml:space="preserve"> t</w:t>
        </w:r>
      </w:ins>
      <w:ins w:id="1000" w:author="nick ting" w:date="2021-09-24T18:18:00Z">
        <w:r>
          <w:rPr>
            <w:rFonts w:ascii="Times New Roman" w:hAnsi="Times New Roman" w:cs="Times New Roman"/>
            <w:sz w:val="22"/>
          </w:rPr>
          <w:t xml:space="preserve">he altered microbial composition in CRC, </w:t>
        </w:r>
      </w:ins>
      <w:del w:id="1001" w:author="LIN, Yufeng" w:date="2021-09-24T14:58:00Z">
        <w:r w:rsidR="00D9531B"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1002" w:author="LIN, Yufeng" w:date="2021-09-24T14:46:00Z">
        <w:r w:rsidR="00D9531B" w:rsidRPr="00790445" w:rsidDel="00203541">
          <w:rPr>
            <w:rFonts w:ascii="Times New Roman" w:hAnsi="Times New Roman" w:cs="Times New Roman"/>
            <w:sz w:val="22"/>
          </w:rPr>
          <w:delText xml:space="preserve">these </w:delText>
        </w:r>
      </w:del>
      <w:del w:id="1003" w:author="LIN, Yufeng" w:date="2021-09-24T14:58:00Z">
        <w:r w:rsidR="00D9531B" w:rsidRPr="00790445" w:rsidDel="00CA3711">
          <w:rPr>
            <w:rFonts w:ascii="Times New Roman" w:hAnsi="Times New Roman" w:cs="Times New Roman"/>
            <w:sz w:val="22"/>
          </w:rPr>
          <w:delText xml:space="preserve">effects (see </w:delText>
        </w:r>
        <w:commentRangeStart w:id="1004"/>
        <w:commentRangeStart w:id="1005"/>
        <w:r w:rsidR="00D9531B" w:rsidRPr="00790445" w:rsidDel="00CA3711">
          <w:rPr>
            <w:rFonts w:ascii="Times New Roman" w:hAnsi="Times New Roman" w:cs="Times New Roman"/>
            <w:sz w:val="22"/>
          </w:rPr>
          <w:delText>Methods</w:delText>
        </w:r>
        <w:commentRangeEnd w:id="1004"/>
        <w:r w:rsidR="00D9531B" w:rsidRPr="00790445" w:rsidDel="00CA3711">
          <w:rPr>
            <w:rStyle w:val="CommentReference"/>
            <w:rFonts w:ascii="Times New Roman" w:hAnsi="Times New Roman" w:cs="Times New Roman"/>
            <w:sz w:val="22"/>
            <w:szCs w:val="22"/>
          </w:rPr>
          <w:commentReference w:id="1004"/>
        </w:r>
        <w:commentRangeEnd w:id="1005"/>
        <w:r w:rsidR="007F1010" w:rsidDel="00CA3711">
          <w:rPr>
            <w:rStyle w:val="CommentReference"/>
          </w:rPr>
          <w:commentReference w:id="1005"/>
        </w:r>
        <w:r w:rsidR="00D9531B" w:rsidRPr="00790445" w:rsidDel="00CA3711">
          <w:rPr>
            <w:rFonts w:ascii="Times New Roman" w:hAnsi="Times New Roman" w:cs="Times New Roman"/>
            <w:sz w:val="22"/>
          </w:rPr>
          <w:delText xml:space="preserve">). </w:delText>
        </w:r>
      </w:del>
      <w:moveFromRangeStart w:id="1006" w:author="LIN, Yufeng" w:date="2021-09-24T14:48:00Z" w:name="move83387346"/>
      <w:moveFrom w:id="1007" w:author="LIN, Yufeng" w:date="2021-09-24T14:48:00Z">
        <w:r w:rsidR="00D9531B" w:rsidRPr="00790445" w:rsidDel="00971D87">
          <w:rPr>
            <w:rFonts w:ascii="Times New Roman" w:hAnsi="Times New Roman" w:cs="Times New Roman"/>
            <w:sz w:val="22"/>
          </w:rPr>
          <w:t>We also made the phylum comparison between CRC and healthy control.</w:t>
        </w:r>
      </w:moveFrom>
      <w:moveFromRangeEnd w:id="1006"/>
      <w:ins w:id="1008" w:author="LIN, Yufeng" w:date="2021-09-24T14:47:00Z">
        <w:del w:id="1009" w:author="nick ting" w:date="2021-09-24T18:18:00Z">
          <w:r w:rsidR="00203541" w:rsidRPr="00790445" w:rsidDel="007A072D">
            <w:rPr>
              <w:rFonts w:ascii="Times New Roman" w:hAnsi="Times New Roman" w:cs="Times New Roman"/>
              <w:sz w:val="22"/>
            </w:rPr>
            <w:delText>In bacteria phylum level,</w:delText>
          </w:r>
        </w:del>
      </w:ins>
      <w:moveToRangeStart w:id="1010" w:author="LIN, Yufeng" w:date="2021-09-24T14:46:00Z" w:name="move83387107"/>
      <w:moveTo w:id="1011" w:author="LIN, Yufeng" w:date="2021-09-24T14:46:00Z">
        <w:del w:id="1012" w:author="nick ting" w:date="2021-09-24T18:18:00Z">
          <w:r w:rsidR="00203541" w:rsidRPr="00790445" w:rsidDel="007A072D">
            <w:rPr>
              <w:rFonts w:ascii="Times New Roman" w:hAnsi="Times New Roman" w:cs="Times New Roman"/>
              <w:sz w:val="22"/>
            </w:rPr>
            <w:delText xml:space="preserve">Consistent with previous studies and as a validation for our analysis, </w:delText>
          </w:r>
        </w:del>
        <w:r w:rsidR="00203541" w:rsidRPr="00790445">
          <w:rPr>
            <w:rFonts w:ascii="Times New Roman" w:hAnsi="Times New Roman" w:cs="Times New Roman"/>
            <w:sz w:val="22"/>
          </w:rPr>
          <w:t xml:space="preserve">we observed </w:t>
        </w:r>
      </w:moveTo>
      <w:ins w:id="1013" w:author="nick ting" w:date="2021-09-24T17:30:00Z">
        <w:r w:rsidR="003963F6">
          <w:rPr>
            <w:rFonts w:ascii="Times New Roman" w:hAnsi="Times New Roman" w:cs="Times New Roman"/>
            <w:sz w:val="22"/>
          </w:rPr>
          <w:t xml:space="preserve">that </w:t>
        </w:r>
      </w:ins>
      <w:moveTo w:id="1014" w:author="LIN, Yufeng" w:date="2021-09-24T14:46:00Z">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3963F6">
          <w:rPr>
            <w:rFonts w:ascii="Times New Roman" w:hAnsi="Times New Roman" w:cs="Times New Roman"/>
            <w:i/>
            <w:iCs/>
            <w:sz w:val="22"/>
            <w:rPrChange w:id="1015" w:author="nick ting" w:date="2021-09-24T17:29:00Z">
              <w:rPr>
                <w:rFonts w:ascii="Times New Roman" w:hAnsi="Times New Roman" w:cs="Times New Roman"/>
                <w:sz w:val="22"/>
              </w:rPr>
            </w:rPrChange>
          </w:rPr>
          <w:t>Bacteroidetes</w:t>
        </w:r>
        <w:r w:rsidR="00203541" w:rsidRPr="00790445">
          <w:rPr>
            <w:rFonts w:ascii="Times New Roman" w:hAnsi="Times New Roman" w:cs="Times New Roman"/>
            <w:sz w:val="22"/>
          </w:rPr>
          <w:t xml:space="preserve"> and </w:t>
        </w:r>
        <w:r w:rsidR="00203541" w:rsidRPr="003963F6">
          <w:rPr>
            <w:rFonts w:ascii="Times New Roman" w:hAnsi="Times New Roman" w:cs="Times New Roman"/>
            <w:i/>
            <w:iCs/>
            <w:sz w:val="22"/>
            <w:rPrChange w:id="1016" w:author="nick ting" w:date="2021-09-24T17:29:00Z">
              <w:rPr>
                <w:rFonts w:ascii="Times New Roman" w:hAnsi="Times New Roman" w:cs="Times New Roman"/>
                <w:sz w:val="22"/>
              </w:rPr>
            </w:rPrChange>
          </w:rPr>
          <w:t>Fusobacteria</w:t>
        </w:r>
        <w:r w:rsidR="00203541" w:rsidRPr="00790445">
          <w:rPr>
            <w:rFonts w:ascii="Times New Roman" w:hAnsi="Times New Roman" w:cs="Times New Roman"/>
            <w:sz w:val="22"/>
          </w:rPr>
          <w:t xml:space="preserve"> were enriched in the CRC group </w:t>
        </w:r>
      </w:moveTo>
      <w:ins w:id="1017" w:author="nick ting" w:date="2021-09-24T17:30:00Z">
        <w:r w:rsidR="003963F6">
          <w:rPr>
            <w:rFonts w:ascii="Times New Roman" w:hAnsi="Times New Roman" w:cs="Times New Roman"/>
            <w:sz w:val="22"/>
          </w:rPr>
          <w:t xml:space="preserve">as </w:t>
        </w:r>
      </w:ins>
      <w:moveTo w:id="1018" w:author="LIN, Yufeng" w:date="2021-09-24T14:46:00Z">
        <w:r w:rsidR="00203541" w:rsidRPr="00790445">
          <w:rPr>
            <w:rFonts w:ascii="Times New Roman" w:hAnsi="Times New Roman" w:cs="Times New Roman"/>
            <w:sz w:val="22"/>
          </w:rPr>
          <w:t>compared with</w:t>
        </w:r>
      </w:moveTo>
      <w:ins w:id="1019" w:author="nick ting" w:date="2021-09-24T17:30:00Z">
        <w:r w:rsidR="003963F6">
          <w:rPr>
            <w:rFonts w:ascii="Times New Roman" w:hAnsi="Times New Roman" w:cs="Times New Roman"/>
            <w:sz w:val="22"/>
          </w:rPr>
          <w:t xml:space="preserve"> the</w:t>
        </w:r>
      </w:ins>
      <w:moveTo w:id="1020" w:author="LIN, Yufeng" w:date="2021-09-24T14:46:00Z">
        <w:r w:rsidR="00203541" w:rsidRPr="00790445">
          <w:rPr>
            <w:rFonts w:ascii="Times New Roman" w:hAnsi="Times New Roman" w:cs="Times New Roman"/>
            <w:sz w:val="22"/>
          </w:rPr>
          <w:t xml:space="preserve"> healthy control</w:t>
        </w:r>
      </w:moveTo>
      <w:ins w:id="1021" w:author="nick ting" w:date="2021-09-24T17:30:00Z">
        <w:r w:rsidR="003963F6">
          <w:rPr>
            <w:rFonts w:ascii="Times New Roman" w:hAnsi="Times New Roman" w:cs="Times New Roman"/>
            <w:sz w:val="22"/>
          </w:rPr>
          <w:t xml:space="preserve"> group</w:t>
        </w:r>
      </w:ins>
      <w:moveTo w:id="1022" w:author="LIN, Yufeng" w:date="2021-09-24T14:46:00Z">
        <w:r w:rsidR="00203541" w:rsidRPr="00790445">
          <w:rPr>
            <w:rFonts w:ascii="Times New Roman" w:hAnsi="Times New Roman" w:cs="Times New Roman"/>
            <w:sz w:val="22"/>
          </w:rPr>
          <w:t xml:space="preserve">. Conversely, </w:t>
        </w:r>
        <w:r w:rsidR="00203541" w:rsidRPr="002E1E6A">
          <w:rPr>
            <w:rFonts w:ascii="Times New Roman" w:hAnsi="Times New Roman" w:cs="Times New Roman"/>
            <w:i/>
            <w:iCs/>
            <w:sz w:val="22"/>
            <w:rPrChange w:id="1023" w:author="nick ting" w:date="2021-09-24T17:12:00Z">
              <w:rPr>
                <w:rFonts w:ascii="Times New Roman" w:hAnsi="Times New Roman" w:cs="Times New Roman"/>
                <w:sz w:val="22"/>
              </w:rPr>
            </w:rPrChange>
          </w:rPr>
          <w:t>Firmicutes</w:t>
        </w:r>
        <w:r w:rsidR="00203541" w:rsidRPr="00790445">
          <w:rPr>
            <w:rFonts w:ascii="Times New Roman" w:hAnsi="Times New Roman" w:cs="Times New Roman"/>
            <w:sz w:val="22"/>
          </w:rPr>
          <w:t xml:space="preserve"> and </w:t>
        </w:r>
        <w:r w:rsidR="00203541" w:rsidRPr="002E1E6A">
          <w:rPr>
            <w:rFonts w:ascii="Times New Roman" w:hAnsi="Times New Roman" w:cs="Times New Roman"/>
            <w:i/>
            <w:iCs/>
            <w:sz w:val="22"/>
            <w:rPrChange w:id="1024" w:author="nick ting" w:date="2021-09-24T17:12:00Z">
              <w:rPr>
                <w:rFonts w:ascii="Times New Roman" w:hAnsi="Times New Roman" w:cs="Times New Roman"/>
                <w:sz w:val="22"/>
              </w:rPr>
            </w:rPrChange>
          </w:rPr>
          <w:t>Actinobacteria</w:t>
        </w:r>
        <w:r w:rsidR="00203541" w:rsidRPr="00790445">
          <w:rPr>
            <w:rFonts w:ascii="Times New Roman" w:hAnsi="Times New Roman" w:cs="Times New Roman"/>
            <w:sz w:val="22"/>
          </w:rPr>
          <w:t xml:space="preserve"> were reduced </w:t>
        </w:r>
      </w:moveTo>
      <w:ins w:id="1025" w:author="nick ting" w:date="2021-09-24T17:31:00Z">
        <w:r w:rsidR="003963F6">
          <w:rPr>
            <w:rFonts w:ascii="Times New Roman" w:hAnsi="Times New Roman" w:cs="Times New Roman"/>
            <w:sz w:val="22"/>
          </w:rPr>
          <w:t xml:space="preserve">in the CRC group </w:t>
        </w:r>
      </w:ins>
      <w:moveTo w:id="1026" w:author="LIN, Yufeng" w:date="2021-09-24T14:46:00Z">
        <w:r w:rsidR="00203541" w:rsidRPr="00790445">
          <w:rPr>
            <w:rFonts w:ascii="Times New Roman" w:hAnsi="Times New Roman" w:cs="Times New Roman"/>
            <w:sz w:val="22"/>
          </w:rPr>
          <w:t>(</w:t>
        </w:r>
        <w:del w:id="1027" w:author="nick ting" w:date="2021-09-24T17:32:00Z">
          <w:r w:rsidR="00203541" w:rsidRPr="00790445" w:rsidDel="003963F6">
            <w:rPr>
              <w:rFonts w:ascii="Times New Roman" w:hAnsi="Times New Roman" w:cs="Times New Roman"/>
              <w:sz w:val="22"/>
            </w:rPr>
            <w:delText xml:space="preserve">see </w:delText>
          </w:r>
        </w:del>
        <w:r w:rsidR="00203541" w:rsidRPr="00790445">
          <w:rPr>
            <w:rFonts w:ascii="Times New Roman" w:hAnsi="Times New Roman" w:cs="Times New Roman"/>
            <w:sz w:val="22"/>
          </w:rPr>
          <w:t xml:space="preserve">supplementary </w:t>
        </w:r>
        <w:commentRangeStart w:id="1028"/>
        <w:r w:rsidR="00203541" w:rsidRPr="00790445">
          <w:rPr>
            <w:rFonts w:ascii="Times New Roman" w:hAnsi="Times New Roman" w:cs="Times New Roman"/>
            <w:sz w:val="22"/>
          </w:rPr>
          <w:t>figure 1</w:t>
        </w:r>
        <w:commentRangeEnd w:id="1028"/>
        <w:r w:rsidR="00203541" w:rsidRPr="00790445">
          <w:rPr>
            <w:rStyle w:val="CommentReference"/>
            <w:rFonts w:ascii="Times New Roman" w:hAnsi="Times New Roman" w:cs="Times New Roman"/>
            <w:sz w:val="22"/>
            <w:szCs w:val="22"/>
          </w:rPr>
          <w:commentReference w:id="1028"/>
        </w:r>
        <w:r w:rsidR="00203541" w:rsidRPr="00790445">
          <w:rPr>
            <w:rFonts w:ascii="Times New Roman" w:hAnsi="Times New Roman" w:cs="Times New Roman"/>
            <w:sz w:val="22"/>
          </w:rPr>
          <w:t>).</w:t>
        </w:r>
      </w:moveTo>
      <w:moveToRangeEnd w:id="1010"/>
      <w:r w:rsidR="00D9531B" w:rsidRPr="00790445">
        <w:rPr>
          <w:rFonts w:ascii="Times New Roman" w:hAnsi="Times New Roman" w:cs="Times New Roman"/>
          <w:sz w:val="22"/>
        </w:rPr>
        <w:t xml:space="preserve"> </w:t>
      </w:r>
      <w:ins w:id="1029" w:author="nick ting" w:date="2021-09-24T18:19:00Z">
        <w:r>
          <w:rPr>
            <w:rFonts w:ascii="Times New Roman" w:hAnsi="Times New Roman" w:cs="Times New Roman"/>
            <w:sz w:val="22"/>
          </w:rPr>
          <w:t xml:space="preserve">When we investigated the individual cohort, </w:t>
        </w:r>
      </w:ins>
      <w:ins w:id="1030" w:author="nick ting" w:date="2021-09-24T17:37:00Z">
        <w:r w:rsidR="00527EAA">
          <w:rPr>
            <w:rFonts w:ascii="Times New Roman" w:hAnsi="Times New Roman" w:cs="Times New Roman"/>
            <w:sz w:val="22"/>
          </w:rPr>
          <w:t>6 of the total cohorts</w:t>
        </w:r>
      </w:ins>
      <w:ins w:id="1031" w:author="nick ting" w:date="2021-09-24T17:50:00Z">
        <w:r w:rsidR="00ED41D5">
          <w:rPr>
            <w:rFonts w:ascii="Times New Roman" w:hAnsi="Times New Roman" w:cs="Times New Roman"/>
            <w:sz w:val="22"/>
          </w:rPr>
          <w:t xml:space="preserve"> showed significant enrichment of</w:t>
        </w:r>
      </w:ins>
      <w:ins w:id="1032" w:author="nick ting" w:date="2021-09-24T17:37:00Z">
        <w:r w:rsidR="00527EAA">
          <w:rPr>
            <w:rFonts w:ascii="Times New Roman" w:hAnsi="Times New Roman" w:cs="Times New Roman"/>
            <w:sz w:val="22"/>
          </w:rPr>
          <w:t xml:space="preserve"> </w:t>
        </w:r>
      </w:ins>
      <w:del w:id="1033" w:author="LIN, Yufeng" w:date="2021-09-24T14:47:00Z">
        <w:r w:rsidR="00D9531B" w:rsidRPr="003963F6" w:rsidDel="00203541">
          <w:rPr>
            <w:rFonts w:ascii="Times New Roman" w:hAnsi="Times New Roman" w:cs="Times New Roman"/>
            <w:i/>
            <w:iCs/>
            <w:sz w:val="22"/>
            <w:rPrChange w:id="1034" w:author="nick ting" w:date="2021-09-24T17:32:00Z">
              <w:rPr>
                <w:rFonts w:ascii="Times New Roman" w:hAnsi="Times New Roman" w:cs="Times New Roman"/>
                <w:sz w:val="22"/>
              </w:rPr>
            </w:rPrChange>
          </w:rPr>
          <w:delText xml:space="preserve">In bacteria phylum level, </w:delText>
        </w:r>
      </w:del>
      <w:r w:rsidR="00D9531B" w:rsidRPr="003963F6">
        <w:rPr>
          <w:rFonts w:ascii="Times New Roman" w:hAnsi="Times New Roman" w:cs="Times New Roman"/>
          <w:i/>
          <w:iCs/>
          <w:sz w:val="22"/>
          <w:rPrChange w:id="1035" w:author="nick ting" w:date="2021-09-24T17:32:00Z">
            <w:rPr>
              <w:rFonts w:ascii="Times New Roman" w:hAnsi="Times New Roman" w:cs="Times New Roman"/>
              <w:sz w:val="22"/>
            </w:rPr>
          </w:rPrChange>
        </w:rPr>
        <w:t>Fusobacteria</w:t>
      </w:r>
      <w:r w:rsidR="00D9531B" w:rsidRPr="00790445">
        <w:rPr>
          <w:rFonts w:ascii="Times New Roman" w:hAnsi="Times New Roman" w:cs="Times New Roman"/>
          <w:sz w:val="22"/>
        </w:rPr>
        <w:t xml:space="preserve"> </w:t>
      </w:r>
      <w:ins w:id="1036" w:author="nick ting" w:date="2021-09-24T17:50:00Z">
        <w:r w:rsidR="00ED41D5">
          <w:rPr>
            <w:rFonts w:ascii="Times New Roman" w:hAnsi="Times New Roman" w:cs="Times New Roman"/>
            <w:sz w:val="22"/>
          </w:rPr>
          <w:t xml:space="preserve">(p-value &lt; 0.05) </w:t>
        </w:r>
      </w:ins>
      <w:del w:id="1037" w:author="nick ting" w:date="2021-09-24T17:34:00Z">
        <w:r w:rsidR="00D9531B" w:rsidRPr="00790445" w:rsidDel="00527EAA">
          <w:rPr>
            <w:rFonts w:ascii="Times New Roman" w:hAnsi="Times New Roman" w:cs="Times New Roman"/>
            <w:sz w:val="22"/>
          </w:rPr>
          <w:delText xml:space="preserve">performed </w:delText>
        </w:r>
      </w:del>
      <w:del w:id="1038" w:author="nick ting" w:date="2021-09-24T17:50:00Z">
        <w:r w:rsidR="00D9531B" w:rsidRPr="00790445" w:rsidDel="00ED41D5">
          <w:rPr>
            <w:rFonts w:ascii="Times New Roman" w:hAnsi="Times New Roman" w:cs="Times New Roman"/>
            <w:sz w:val="22"/>
          </w:rPr>
          <w:delText>significant</w:delText>
        </w:r>
      </w:del>
      <w:del w:id="1039" w:author="nick ting" w:date="2021-09-24T17:38:00Z">
        <w:r w:rsidR="00D9531B" w:rsidRPr="00790445" w:rsidDel="00527EAA">
          <w:rPr>
            <w:rFonts w:ascii="Times New Roman" w:hAnsi="Times New Roman" w:cs="Times New Roman"/>
            <w:sz w:val="22"/>
          </w:rPr>
          <w:delText>ly</w:delText>
        </w:r>
      </w:del>
      <w:del w:id="1040" w:author="nick ting" w:date="2021-09-24T17:50:00Z">
        <w:r w:rsidR="00D9531B" w:rsidRPr="00790445" w:rsidDel="00ED41D5">
          <w:rPr>
            <w:rFonts w:ascii="Times New Roman" w:hAnsi="Times New Roman" w:cs="Times New Roman"/>
            <w:sz w:val="22"/>
          </w:rPr>
          <w:delText xml:space="preserve"> </w:delText>
        </w:r>
      </w:del>
      <w:r w:rsidR="00D9531B" w:rsidRPr="00790445">
        <w:rPr>
          <w:rFonts w:ascii="Times New Roman" w:hAnsi="Times New Roman" w:cs="Times New Roman"/>
          <w:sz w:val="22"/>
        </w:rPr>
        <w:t>in</w:t>
      </w:r>
      <w:del w:id="1041" w:author="nick ting" w:date="2021-09-24T17:37:00Z">
        <w:r w:rsidR="00D9531B" w:rsidRPr="00790445" w:rsidDel="00527EAA">
          <w:rPr>
            <w:rFonts w:ascii="Times New Roman" w:hAnsi="Times New Roman" w:cs="Times New Roman"/>
            <w:sz w:val="22"/>
          </w:rPr>
          <w:delText xml:space="preserve"> 6 cohorts and enriched in all in</w:delText>
        </w:r>
      </w:del>
      <w:r w:rsidR="00D9531B" w:rsidRPr="00790445">
        <w:rPr>
          <w:rFonts w:ascii="Times New Roman" w:hAnsi="Times New Roman" w:cs="Times New Roman"/>
          <w:sz w:val="22"/>
        </w:rPr>
        <w:t xml:space="preserve"> </w:t>
      </w:r>
      <w:ins w:id="1042" w:author="nick ting" w:date="2021-09-24T17:38:00Z">
        <w:r w:rsidR="00527EAA">
          <w:rPr>
            <w:rFonts w:ascii="Times New Roman" w:hAnsi="Times New Roman" w:cs="Times New Roman"/>
            <w:sz w:val="22"/>
          </w:rPr>
          <w:t xml:space="preserve">the </w:t>
        </w:r>
      </w:ins>
      <w:r w:rsidR="00D9531B" w:rsidRPr="00790445">
        <w:rPr>
          <w:rFonts w:ascii="Times New Roman" w:hAnsi="Times New Roman" w:cs="Times New Roman"/>
          <w:sz w:val="22"/>
        </w:rPr>
        <w:t xml:space="preserve">CRC </w:t>
      </w:r>
      <w:ins w:id="1043" w:author="nick ting" w:date="2021-09-24T17:38:00Z">
        <w:r w:rsidR="00527EAA">
          <w:rPr>
            <w:rFonts w:ascii="Times New Roman" w:hAnsi="Times New Roman" w:cs="Times New Roman"/>
            <w:sz w:val="22"/>
          </w:rPr>
          <w:t>group</w:t>
        </w:r>
      </w:ins>
      <w:del w:id="1044" w:author="nick ting" w:date="2021-09-24T17:50:00Z">
        <w:r w:rsidR="00D9531B" w:rsidRPr="00790445" w:rsidDel="00ED41D5">
          <w:rPr>
            <w:rFonts w:ascii="Times New Roman" w:hAnsi="Times New Roman" w:cs="Times New Roman"/>
            <w:sz w:val="22"/>
          </w:rPr>
          <w:delText>compared to healthy control</w:delText>
        </w:r>
      </w:del>
      <w:r w:rsidR="00D9531B" w:rsidRPr="00790445">
        <w:rPr>
          <w:rFonts w:ascii="Times New Roman" w:hAnsi="Times New Roman" w:cs="Times New Roman"/>
          <w:sz w:val="22"/>
        </w:rPr>
        <w:t xml:space="preserve"> (</w:t>
      </w:r>
      <w:del w:id="1045" w:author="nick ting" w:date="2021-09-24T17:33:00Z">
        <w:r w:rsidR="00D9531B" w:rsidRPr="00790445" w:rsidDel="00527EAA">
          <w:rPr>
            <w:rFonts w:ascii="Times New Roman" w:hAnsi="Times New Roman" w:cs="Times New Roman"/>
            <w:sz w:val="22"/>
          </w:rPr>
          <w:delText xml:space="preserve">see </w:delText>
        </w:r>
      </w:del>
      <w:commentRangeStart w:id="1046"/>
      <w:r w:rsidR="00D9531B" w:rsidRPr="00790445">
        <w:rPr>
          <w:rFonts w:ascii="Times New Roman" w:hAnsi="Times New Roman" w:cs="Times New Roman"/>
          <w:sz w:val="22"/>
        </w:rPr>
        <w:t>supplementary figure 2</w:t>
      </w:r>
      <w:commentRangeEnd w:id="1046"/>
      <w:r w:rsidR="00D9531B" w:rsidRPr="00790445">
        <w:rPr>
          <w:rStyle w:val="CommentReference"/>
          <w:rFonts w:ascii="Times New Roman" w:hAnsi="Times New Roman" w:cs="Times New Roman"/>
          <w:sz w:val="22"/>
          <w:szCs w:val="22"/>
        </w:rPr>
        <w:commentReference w:id="1046"/>
      </w:r>
      <w:r w:rsidR="00D9531B" w:rsidRPr="00790445">
        <w:rPr>
          <w:rFonts w:ascii="Times New Roman" w:hAnsi="Times New Roman" w:cs="Times New Roman"/>
          <w:sz w:val="22"/>
        </w:rPr>
        <w:t xml:space="preserve">). </w:t>
      </w:r>
      <w:ins w:id="1047" w:author="nick ting" w:date="2021-09-24T18:12:00Z">
        <w:r w:rsidR="001F5D5D">
          <w:rPr>
            <w:rFonts w:ascii="Times New Roman" w:hAnsi="Times New Roman" w:cs="Times New Roman"/>
            <w:sz w:val="22"/>
          </w:rPr>
          <w:t xml:space="preserve">Although </w:t>
        </w:r>
      </w:ins>
      <w:ins w:id="1048" w:author="nick ting" w:date="2021-09-24T18:15:00Z">
        <w:r>
          <w:rPr>
            <w:rFonts w:ascii="Times New Roman" w:hAnsi="Times New Roman" w:cs="Times New Roman"/>
            <w:sz w:val="22"/>
          </w:rPr>
          <w:t xml:space="preserve">no </w:t>
        </w:r>
        <w:del w:id="1049" w:author="LIN, Yufeng" w:date="2021-10-04T16:57:00Z">
          <w:r w:rsidDel="00DB66B4">
            <w:rPr>
              <w:rFonts w:ascii="Times New Roman" w:hAnsi="Times New Roman" w:cs="Times New Roman"/>
              <w:sz w:val="22"/>
            </w:rPr>
            <w:delText>micro-eukaryote</w:delText>
          </w:r>
        </w:del>
      </w:ins>
      <w:ins w:id="1050" w:author="LIN, Yufeng" w:date="2021-10-04T16:57:00Z">
        <w:r w:rsidR="00DB66B4">
          <w:rPr>
            <w:rFonts w:ascii="Times New Roman" w:hAnsi="Times New Roman" w:cs="Times New Roman"/>
            <w:sz w:val="22"/>
          </w:rPr>
          <w:t>fungi</w:t>
        </w:r>
      </w:ins>
      <w:ins w:id="1051" w:author="nick ting" w:date="2021-09-24T18:15:00Z">
        <w:r>
          <w:rPr>
            <w:rFonts w:ascii="Times New Roman" w:hAnsi="Times New Roman" w:cs="Times New Roman"/>
            <w:sz w:val="22"/>
          </w:rPr>
          <w:t xml:space="preserve"> was identified to show </w:t>
        </w:r>
      </w:ins>
      <w:ins w:id="1052" w:author="nick ting" w:date="2021-09-24T18:20:00Z">
        <w:r>
          <w:rPr>
            <w:rFonts w:ascii="Times New Roman" w:hAnsi="Times New Roman" w:cs="Times New Roman"/>
            <w:sz w:val="22"/>
          </w:rPr>
          <w:t xml:space="preserve">a </w:t>
        </w:r>
      </w:ins>
      <w:ins w:id="1053" w:author="nick ting" w:date="2021-09-24T18:15:00Z">
        <w:r>
          <w:rPr>
            <w:rFonts w:ascii="Times New Roman" w:hAnsi="Times New Roman" w:cs="Times New Roman"/>
            <w:sz w:val="22"/>
          </w:rPr>
          <w:t xml:space="preserve">stronger relationship with CRC than </w:t>
        </w:r>
      </w:ins>
      <w:ins w:id="1054" w:author="nick ting" w:date="2021-09-24T18:20:00Z">
        <w:r>
          <w:rPr>
            <w:rFonts w:ascii="Times New Roman" w:hAnsi="Times New Roman" w:cs="Times New Roman"/>
            <w:i/>
            <w:iCs/>
            <w:sz w:val="22"/>
          </w:rPr>
          <w:t>F</w:t>
        </w:r>
      </w:ins>
      <w:ins w:id="1055" w:author="nick ting" w:date="2021-09-24T18:15:00Z">
        <w:r w:rsidRPr="007A072D">
          <w:rPr>
            <w:rFonts w:ascii="Times New Roman" w:hAnsi="Times New Roman" w:cs="Times New Roman"/>
            <w:i/>
            <w:iCs/>
            <w:sz w:val="22"/>
            <w:rPrChange w:id="1056" w:author="nick ting" w:date="2021-09-24T18:20:00Z">
              <w:rPr>
                <w:rFonts w:ascii="Times New Roman" w:hAnsi="Times New Roman" w:cs="Times New Roman"/>
                <w:sz w:val="22"/>
              </w:rPr>
            </w:rPrChange>
          </w:rPr>
          <w:t>usobacteria</w:t>
        </w:r>
        <w:r>
          <w:rPr>
            <w:rFonts w:ascii="Times New Roman" w:hAnsi="Times New Roman" w:cs="Times New Roman"/>
            <w:sz w:val="22"/>
          </w:rPr>
          <w:t xml:space="preserve">, </w:t>
        </w:r>
      </w:ins>
      <w:ins w:id="1057" w:author="nick ting" w:date="2021-09-24T18:12:00Z">
        <w:r w:rsidR="001F5D5D">
          <w:rPr>
            <w:rFonts w:ascii="Times New Roman" w:hAnsi="Times New Roman" w:cs="Times New Roman"/>
            <w:sz w:val="22"/>
          </w:rPr>
          <w:t xml:space="preserve">there were also differentially abundant </w:t>
        </w:r>
        <w:del w:id="1058" w:author="LIN, Yufeng" w:date="2021-09-28T13:07:00Z">
          <w:r w:rsidR="001F5D5D" w:rsidDel="004314C2">
            <w:rPr>
              <w:rFonts w:ascii="Times New Roman" w:hAnsi="Times New Roman" w:cs="Times New Roman"/>
              <w:sz w:val="22"/>
            </w:rPr>
            <w:delText>micro-eukaryotes</w:delText>
          </w:r>
        </w:del>
      </w:ins>
      <w:ins w:id="1059" w:author="LIN, Yufeng" w:date="2021-09-28T13:07:00Z">
        <w:r w:rsidR="004314C2">
          <w:rPr>
            <w:rFonts w:ascii="Times New Roman" w:hAnsi="Times New Roman" w:cs="Times New Roman"/>
            <w:sz w:val="22"/>
          </w:rPr>
          <w:t>fungi</w:t>
        </w:r>
      </w:ins>
      <w:ins w:id="1060" w:author="nick ting" w:date="2021-09-24T18:12:00Z">
        <w:r w:rsidR="001F5D5D">
          <w:rPr>
            <w:rFonts w:ascii="Times New Roman" w:hAnsi="Times New Roman" w:cs="Times New Roman"/>
            <w:sz w:val="22"/>
          </w:rPr>
          <w:t xml:space="preserve"> identified, which will be discussed in </w:t>
        </w:r>
      </w:ins>
      <w:ins w:id="1061" w:author="nick ting" w:date="2021-09-24T18:16:00Z">
        <w:r>
          <w:rPr>
            <w:rFonts w:ascii="Times New Roman" w:hAnsi="Times New Roman" w:cs="Times New Roman"/>
            <w:sz w:val="22"/>
          </w:rPr>
          <w:t>later</w:t>
        </w:r>
      </w:ins>
      <w:ins w:id="1062" w:author="nick ting" w:date="2021-09-24T18:12:00Z">
        <w:r w:rsidR="001F5D5D">
          <w:rPr>
            <w:rFonts w:ascii="Times New Roman" w:hAnsi="Times New Roman" w:cs="Times New Roman"/>
            <w:sz w:val="22"/>
          </w:rPr>
          <w:t xml:space="preserve"> sessions</w:t>
        </w:r>
      </w:ins>
      <w:ins w:id="1063" w:author="nick ting" w:date="2021-09-24T18:15:00Z">
        <w:r>
          <w:rPr>
            <w:rFonts w:ascii="Times New Roman" w:hAnsi="Times New Roman" w:cs="Times New Roman"/>
            <w:sz w:val="22"/>
          </w:rPr>
          <w:t xml:space="preserve"> </w:t>
        </w:r>
      </w:ins>
      <w:moveToRangeStart w:id="1064" w:author="LIN, Yufeng" w:date="2021-09-24T14:48:00Z" w:name="move83387346"/>
      <w:moveTo w:id="1065" w:author="LIN, Yufeng" w:date="2021-09-24T14:48:00Z">
        <w:del w:id="1066" w:author="nick ting" w:date="2021-09-24T17:51:00Z">
          <w:r w:rsidR="00971D87" w:rsidRPr="00790445" w:rsidDel="00ED41D5">
            <w:rPr>
              <w:rFonts w:ascii="Times New Roman" w:hAnsi="Times New Roman" w:cs="Times New Roman"/>
              <w:sz w:val="22"/>
            </w:rPr>
            <w:delText xml:space="preserve">We </w:delText>
          </w:r>
        </w:del>
        <w:del w:id="1067" w:author="nick ting" w:date="2021-09-24T17:39:00Z">
          <w:r w:rsidR="00971D87" w:rsidRPr="00790445" w:rsidDel="00527EAA">
            <w:rPr>
              <w:rFonts w:ascii="Times New Roman" w:hAnsi="Times New Roman" w:cs="Times New Roman"/>
              <w:sz w:val="22"/>
            </w:rPr>
            <w:delText>also made the</w:delText>
          </w:r>
        </w:del>
        <w:del w:id="1068" w:author="nick ting" w:date="2021-09-24T17:51:00Z">
          <w:r w:rsidR="00971D87" w:rsidRPr="00790445" w:rsidDel="00ED41D5">
            <w:rPr>
              <w:rFonts w:ascii="Times New Roman" w:hAnsi="Times New Roman" w:cs="Times New Roman"/>
              <w:sz w:val="22"/>
            </w:rPr>
            <w:delText xml:space="preserve"> phylum </w:delText>
          </w:r>
        </w:del>
        <w:del w:id="1069" w:author="nick ting" w:date="2021-09-24T17:39:00Z">
          <w:r w:rsidR="00971D87" w:rsidRPr="00790445" w:rsidDel="00527EAA">
            <w:rPr>
              <w:rFonts w:ascii="Times New Roman" w:hAnsi="Times New Roman" w:cs="Times New Roman"/>
              <w:sz w:val="22"/>
            </w:rPr>
            <w:delText xml:space="preserve">comparison </w:delText>
          </w:r>
        </w:del>
        <w:del w:id="1070" w:author="nick ting" w:date="2021-09-24T17:51:00Z">
          <w:r w:rsidR="00971D87" w:rsidRPr="00790445" w:rsidDel="00ED41D5">
            <w:rPr>
              <w:rFonts w:ascii="Times New Roman" w:hAnsi="Times New Roman" w:cs="Times New Roman"/>
              <w:sz w:val="22"/>
            </w:rPr>
            <w:delText>between CRC and healthy control.</w:delText>
          </w:r>
          <w:r w:rsidR="00971D87" w:rsidRPr="00203541" w:rsidDel="00ED41D5">
            <w:rPr>
              <w:rFonts w:ascii="Times New Roman" w:hAnsi="Times New Roman" w:cs="Times New Roman"/>
              <w:sz w:val="22"/>
            </w:rPr>
            <w:delText xml:space="preserve"> </w:delText>
          </w:r>
        </w:del>
      </w:moveTo>
      <w:moveToRangeEnd w:id="1064"/>
      <w:del w:id="1071" w:author="nick ting" w:date="2021-09-24T17:51:00Z">
        <w:r w:rsidR="00D9531B" w:rsidRPr="00790445" w:rsidDel="00ED41D5">
          <w:rPr>
            <w:rFonts w:ascii="Times New Roman" w:hAnsi="Times New Roman" w:cs="Times New Roman"/>
            <w:sz w:val="22"/>
          </w:rPr>
          <w:delText xml:space="preserve">But </w:delText>
        </w:r>
      </w:del>
      <w:del w:id="1072" w:author="nick ting" w:date="2021-09-24T17:56:00Z">
        <w:r w:rsidR="00D9531B" w:rsidRPr="00790445" w:rsidDel="007E7EF9">
          <w:rPr>
            <w:rFonts w:ascii="Times New Roman" w:hAnsi="Times New Roman" w:cs="Times New Roman"/>
            <w:sz w:val="22"/>
          </w:rPr>
          <w:delText xml:space="preserve">none showed a steady trend or difference in each study </w:delText>
        </w:r>
      </w:del>
      <w:del w:id="1073" w:author="nick ting" w:date="2021-09-24T17:57:00Z">
        <w:r w:rsidR="00D9531B" w:rsidRPr="00790445" w:rsidDel="007E7EF9">
          <w:rPr>
            <w:rFonts w:ascii="Times New Roman" w:hAnsi="Times New Roman" w:cs="Times New Roman"/>
            <w:sz w:val="22"/>
          </w:rPr>
          <w:delText xml:space="preserve">like </w:delText>
        </w:r>
        <w:r w:rsidR="00D9531B" w:rsidRPr="007E7EF9" w:rsidDel="007E7EF9">
          <w:rPr>
            <w:rFonts w:ascii="Times New Roman" w:hAnsi="Times New Roman" w:cs="Times New Roman"/>
            <w:i/>
            <w:iCs/>
            <w:sz w:val="22"/>
            <w:rPrChange w:id="1074" w:author="nick ting" w:date="2021-09-24T17:55:00Z">
              <w:rPr>
                <w:rFonts w:ascii="Times New Roman" w:hAnsi="Times New Roman" w:cs="Times New Roman"/>
                <w:sz w:val="22"/>
              </w:rPr>
            </w:rPrChange>
          </w:rPr>
          <w:delText>Fusobacteria</w:delText>
        </w:r>
        <w:r w:rsidR="00D9531B" w:rsidRPr="00790445" w:rsidDel="007E7EF9">
          <w:rPr>
            <w:rFonts w:ascii="Times New Roman" w:hAnsi="Times New Roman" w:cs="Times New Roman"/>
            <w:sz w:val="22"/>
          </w:rPr>
          <w:delText xml:space="preserve"> in </w:delText>
        </w:r>
      </w:del>
      <w:del w:id="1075" w:author="nick ting" w:date="2021-09-24T17:55:00Z">
        <w:r w:rsidR="00FA35F2" w:rsidRPr="00790445" w:rsidDel="007E7EF9">
          <w:rPr>
            <w:rFonts w:ascii="Times New Roman" w:hAnsi="Times New Roman" w:cs="Times New Roman"/>
            <w:sz w:val="22"/>
          </w:rPr>
          <w:delText>micro-eukaryotes</w:delText>
        </w:r>
        <w:r w:rsidR="00D9531B" w:rsidRPr="00790445" w:rsidDel="007E7EF9">
          <w:rPr>
            <w:rFonts w:ascii="Times New Roman" w:hAnsi="Times New Roman" w:cs="Times New Roman"/>
            <w:sz w:val="22"/>
          </w:rPr>
          <w:delText xml:space="preserve"> </w:delText>
        </w:r>
      </w:del>
      <w:del w:id="1076" w:author="nick ting" w:date="2021-09-24T17:57:00Z">
        <w:r w:rsidR="00D9531B" w:rsidRPr="00790445" w:rsidDel="007E7EF9">
          <w:rPr>
            <w:rFonts w:ascii="Times New Roman" w:hAnsi="Times New Roman" w:cs="Times New Roman"/>
            <w:sz w:val="22"/>
          </w:rPr>
          <w:delText xml:space="preserve">phylum level </w:delText>
        </w:r>
      </w:del>
      <w:r w:rsidR="00D9531B" w:rsidRPr="00790445">
        <w:rPr>
          <w:rFonts w:ascii="Times New Roman" w:hAnsi="Times New Roman" w:cs="Times New Roman"/>
          <w:sz w:val="22"/>
        </w:rPr>
        <w:t xml:space="preserve">(figure 2c). </w:t>
      </w:r>
    </w:p>
    <w:p w14:paraId="218D93FB" w14:textId="77777777" w:rsidR="00D46E76" w:rsidRDefault="00D46E76" w:rsidP="00790445">
      <w:pPr>
        <w:rPr>
          <w:ins w:id="1077" w:author="nick ting" w:date="2021-10-03T19:37:00Z"/>
          <w:rFonts w:ascii="Times New Roman" w:hAnsi="Times New Roman" w:cs="Times New Roman"/>
          <w:sz w:val="22"/>
        </w:rPr>
      </w:pPr>
    </w:p>
    <w:p w14:paraId="31E24533" w14:textId="77777777" w:rsidR="007A072D" w:rsidRDefault="007A072D" w:rsidP="00790445">
      <w:pPr>
        <w:rPr>
          <w:ins w:id="1078" w:author="nick ting" w:date="2021-09-24T18:20:00Z"/>
          <w:rFonts w:ascii="Times New Roman" w:hAnsi="Times New Roman" w:cs="Times New Roman"/>
          <w:sz w:val="22"/>
        </w:rPr>
      </w:pPr>
    </w:p>
    <w:p w14:paraId="3E110BBC" w14:textId="73B61E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del w:id="1079" w:author="nick ting" w:date="2021-09-24T17:58:00Z">
        <w:r w:rsidRPr="00790445" w:rsidDel="007E7EF9">
          <w:rPr>
            <w:rFonts w:ascii="Times New Roman" w:hAnsi="Times New Roman" w:cs="Times New Roman"/>
            <w:sz w:val="22"/>
          </w:rPr>
          <w:delText xml:space="preserve">the </w:delText>
        </w:r>
      </w:del>
      <w:ins w:id="1080" w:author="nick ting" w:date="2021-09-24T17:58:00Z">
        <w:r w:rsidR="007E7EF9">
          <w:rPr>
            <w:rFonts w:ascii="Times New Roman" w:hAnsi="Times New Roman" w:cs="Times New Roman"/>
            <w:sz w:val="22"/>
          </w:rPr>
          <w:t>a</w:t>
        </w:r>
        <w:r w:rsidR="007E7EF9" w:rsidRPr="00790445">
          <w:rPr>
            <w:rFonts w:ascii="Times New Roman" w:hAnsi="Times New Roman" w:cs="Times New Roman"/>
            <w:sz w:val="22"/>
          </w:rPr>
          <w:t xml:space="preserve"> </w:t>
        </w:r>
      </w:ins>
      <w:r w:rsidRPr="00790445">
        <w:rPr>
          <w:rFonts w:ascii="Times New Roman" w:hAnsi="Times New Roman" w:cs="Times New Roman"/>
          <w:sz w:val="22"/>
        </w:rPr>
        <w:t>previous research show</w:t>
      </w:r>
      <w:ins w:id="1081" w:author="nick ting" w:date="2021-09-24T17:58:00Z">
        <w:r w:rsidR="007E7EF9">
          <w:rPr>
            <w:rFonts w:ascii="Times New Roman" w:hAnsi="Times New Roman" w:cs="Times New Roman"/>
            <w:sz w:val="22"/>
          </w:rPr>
          <w:t>ing</w:t>
        </w:r>
      </w:ins>
      <w:del w:id="1082" w:author="nick ting" w:date="2021-09-24T17:58:00Z">
        <w:r w:rsidRPr="00790445" w:rsidDel="007E7EF9">
          <w:rPr>
            <w:rFonts w:ascii="Times New Roman" w:hAnsi="Times New Roman" w:cs="Times New Roman"/>
            <w:sz w:val="22"/>
          </w:rPr>
          <w:delText>ed</w:delText>
        </w:r>
      </w:del>
      <w:r w:rsidRPr="00790445">
        <w:rPr>
          <w:rFonts w:ascii="Times New Roman" w:hAnsi="Times New Roman" w:cs="Times New Roman"/>
          <w:sz w:val="22"/>
        </w:rPr>
        <w:t xml:space="preserve"> distort</w:t>
      </w:r>
      <w:ins w:id="1083" w:author="nick ting" w:date="2021-09-24T17:58:00Z">
        <w:r w:rsidR="007E7EF9">
          <w:rPr>
            <w:rFonts w:ascii="Times New Roman" w:hAnsi="Times New Roman" w:cs="Times New Roman"/>
            <w:sz w:val="22"/>
          </w:rPr>
          <w:t xml:space="preserve">ed </w:t>
        </w:r>
      </w:ins>
      <w:del w:id="1084" w:author="nick ting" w:date="2021-09-24T17:58:00Z">
        <w:r w:rsidRPr="00790445" w:rsidDel="007E7EF9">
          <w:rPr>
            <w:rFonts w:ascii="Times New Roman" w:hAnsi="Times New Roman" w:cs="Times New Roman"/>
            <w:sz w:val="22"/>
          </w:rPr>
          <w:delText xml:space="preserve">ion in </w:delText>
        </w:r>
      </w:del>
      <w:r w:rsidRPr="00790445">
        <w:rPr>
          <w:rFonts w:ascii="Times New Roman" w:hAnsi="Times New Roman" w:cs="Times New Roman"/>
          <w:sz w:val="22"/>
        </w:rPr>
        <w:t>microbiome diversity in the disease</w:t>
      </w:r>
      <w:ins w:id="1085" w:author="nick ting" w:date="2021-09-24T17:59:00Z">
        <w:r w:rsidR="007E7EF9">
          <w:rPr>
            <w:rFonts w:ascii="Times New Roman" w:hAnsi="Times New Roman" w:cs="Times New Roman"/>
            <w:sz w:val="22"/>
          </w:rPr>
          <w:t>d group</w:t>
        </w:r>
      </w:ins>
      <w:del w:id="1086" w:author="nick ting" w:date="2021-09-24T17:59:00Z">
        <w:r w:rsidRPr="00790445" w:rsidDel="007E7EF9">
          <w:rPr>
            <w:rFonts w:ascii="Times New Roman" w:hAnsi="Times New Roman" w:cs="Times New Roman"/>
            <w:sz w:val="22"/>
          </w:rPr>
          <w:delText xml:space="preserve"> stage</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1087" w:author="nick ting" w:date="2021-09-24T18:00:00Z">
        <w:r w:rsidR="007E7EF9">
          <w:rPr>
            <w:rFonts w:ascii="Times New Roman" w:hAnsi="Times New Roman" w:cs="Times New Roman"/>
            <w:sz w:val="22"/>
          </w:rPr>
          <w:t xml:space="preserve">we observed that </w:t>
        </w:r>
      </w:ins>
      <w:r w:rsidRPr="00790445">
        <w:rPr>
          <w:rFonts w:ascii="Times New Roman" w:hAnsi="Times New Roman" w:cs="Times New Roman"/>
          <w:sz w:val="22"/>
        </w:rPr>
        <w:t xml:space="preserve">alpha diversity </w:t>
      </w:r>
      <w:del w:id="1088" w:author="nick ting" w:date="2021-09-24T18:00:00Z">
        <w:r w:rsidRPr="00790445" w:rsidDel="007E7EF9">
          <w:rPr>
            <w:rFonts w:ascii="Times New Roman" w:hAnsi="Times New Roman" w:cs="Times New Roman"/>
            <w:sz w:val="22"/>
          </w:rPr>
          <w:delText xml:space="preserve">indices </w:delText>
        </w:r>
      </w:del>
      <w:r w:rsidRPr="00790445">
        <w:rPr>
          <w:rFonts w:ascii="Times New Roman" w:hAnsi="Times New Roman" w:cs="Times New Roman"/>
          <w:sz w:val="22"/>
        </w:rPr>
        <w:t xml:space="preserve">were reduced </w:t>
      </w:r>
      <w:ins w:id="1089" w:author="nick ting" w:date="2021-09-24T18:02:00Z">
        <w:r w:rsidR="007E7EF9">
          <w:rPr>
            <w:rFonts w:ascii="Times New Roman" w:hAnsi="Times New Roman" w:cs="Times New Roman"/>
            <w:sz w:val="22"/>
          </w:rPr>
          <w:t xml:space="preserve">in </w:t>
        </w:r>
      </w:ins>
      <w:del w:id="1090" w:author="nick ting" w:date="2021-09-24T18:00:00Z">
        <w:r w:rsidRPr="00790445" w:rsidDel="007E7EF9">
          <w:rPr>
            <w:rFonts w:ascii="Times New Roman" w:hAnsi="Times New Roman" w:cs="Times New Roman"/>
            <w:sz w:val="22"/>
          </w:rPr>
          <w:delText xml:space="preserve">in patients with </w:delText>
        </w:r>
      </w:del>
      <w:r w:rsidRPr="00790445">
        <w:rPr>
          <w:rFonts w:ascii="Times New Roman" w:hAnsi="Times New Roman" w:cs="Times New Roman"/>
          <w:sz w:val="22"/>
        </w:rPr>
        <w:t>CRC</w:t>
      </w:r>
      <w:ins w:id="1091" w:author="nick ting" w:date="2021-09-24T18:00:00Z">
        <w:r w:rsidR="007E7EF9">
          <w:rPr>
            <w:rFonts w:ascii="Times New Roman" w:hAnsi="Times New Roman" w:cs="Times New Roman"/>
            <w:sz w:val="22"/>
          </w:rPr>
          <w:t xml:space="preserve"> patients</w:t>
        </w:r>
      </w:ins>
      <w:r w:rsidRPr="00790445">
        <w:rPr>
          <w:rFonts w:ascii="Times New Roman" w:hAnsi="Times New Roman" w:cs="Times New Roman"/>
          <w:sz w:val="22"/>
        </w:rPr>
        <w:t xml:space="preserve"> compared to </w:t>
      </w:r>
      <w:del w:id="1092" w:author="nick ting" w:date="2021-09-24T18:00:00Z">
        <w:r w:rsidRPr="00790445" w:rsidDel="007E7EF9">
          <w:rPr>
            <w:rFonts w:ascii="Times New Roman" w:hAnsi="Times New Roman" w:cs="Times New Roman"/>
            <w:sz w:val="22"/>
          </w:rPr>
          <w:delText xml:space="preserve">control </w:delText>
        </w:r>
      </w:del>
      <w:ins w:id="1093" w:author="nick ting" w:date="2021-09-24T18:00:00Z">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individuals when </w:t>
      </w:r>
      <w:del w:id="1094" w:author="nick ting" w:date="2021-09-24T18:01:00Z">
        <w:r w:rsidRPr="00790445" w:rsidDel="007E7EF9">
          <w:rPr>
            <w:rFonts w:ascii="Times New Roman" w:hAnsi="Times New Roman" w:cs="Times New Roman"/>
            <w:sz w:val="22"/>
          </w:rPr>
          <w:delText>compared all the</w:delText>
        </w:r>
      </w:del>
      <w:ins w:id="1095" w:author="nick ting" w:date="2021-09-24T18:01:00Z">
        <w:r w:rsidR="007E7EF9">
          <w:rPr>
            <w:rFonts w:ascii="Times New Roman" w:hAnsi="Times New Roman" w:cs="Times New Roman"/>
            <w:sz w:val="22"/>
          </w:rPr>
          <w:t>considering all</w:t>
        </w:r>
      </w:ins>
      <w:r w:rsidRPr="00790445">
        <w:rPr>
          <w:rFonts w:ascii="Times New Roman" w:hAnsi="Times New Roman" w:cs="Times New Roman"/>
          <w:sz w:val="22"/>
        </w:rPr>
        <w:t xml:space="preserve"> </w:t>
      </w:r>
      <w:del w:id="1096" w:author="nick ting" w:date="2021-09-24T18:01:00Z">
        <w:r w:rsidRPr="00790445" w:rsidDel="007E7EF9">
          <w:rPr>
            <w:rFonts w:ascii="Times New Roman" w:hAnsi="Times New Roman" w:cs="Times New Roman"/>
            <w:sz w:val="22"/>
          </w:rPr>
          <w:delText xml:space="preserve">samples </w:delText>
        </w:r>
      </w:del>
      <w:ins w:id="1097" w:author="nick ting" w:date="2021-09-24T18:01:00Z">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together (figure 2d). </w:t>
      </w:r>
      <w:del w:id="1098" w:author="nick ting" w:date="2021-09-24T18:02:00Z">
        <w:r w:rsidRPr="00790445" w:rsidDel="007E7EF9">
          <w:rPr>
            <w:rFonts w:ascii="Times New Roman" w:hAnsi="Times New Roman" w:cs="Times New Roman"/>
            <w:sz w:val="22"/>
          </w:rPr>
          <w:delText xml:space="preserve">Most </w:delText>
        </w:r>
      </w:del>
      <w:ins w:id="1099" w:author="nick ting" w:date="2021-09-24T18:02:00Z">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ins>
      <w:r w:rsidRPr="00790445">
        <w:rPr>
          <w:rFonts w:ascii="Times New Roman" w:hAnsi="Times New Roman" w:cs="Times New Roman"/>
          <w:sz w:val="22"/>
        </w:rPr>
        <w:t>cohort</w:t>
      </w:r>
      <w:ins w:id="1100" w:author="nick ting" w:date="2021-09-24T18:02:00Z">
        <w:r w:rsidR="007E7EF9">
          <w:rPr>
            <w:rFonts w:ascii="Times New Roman" w:hAnsi="Times New Roman" w:cs="Times New Roman"/>
            <w:sz w:val="22"/>
          </w:rPr>
          <w:t xml:space="preserve">, </w:t>
        </w:r>
      </w:ins>
      <w:ins w:id="1101" w:author="nick ting" w:date="2021-09-24T18:04:00Z">
        <w:r w:rsidR="001F5D5D">
          <w:rPr>
            <w:rFonts w:ascii="Times New Roman" w:hAnsi="Times New Roman" w:cs="Times New Roman"/>
            <w:sz w:val="22"/>
          </w:rPr>
          <w:t>majority</w:t>
        </w:r>
      </w:ins>
      <w:del w:id="1102" w:author="nick ting" w:date="2021-09-24T18:02:00Z">
        <w:r w:rsidRPr="00790445" w:rsidDel="007E7EF9">
          <w:rPr>
            <w:rFonts w:ascii="Times New Roman" w:hAnsi="Times New Roman" w:cs="Times New Roman"/>
            <w:sz w:val="22"/>
          </w:rPr>
          <w:delText>s</w:delText>
        </w:r>
      </w:del>
      <w:r w:rsidRPr="00790445">
        <w:rPr>
          <w:rFonts w:ascii="Times New Roman" w:hAnsi="Times New Roman" w:cs="Times New Roman"/>
          <w:sz w:val="22"/>
        </w:rPr>
        <w:t xml:space="preserve"> showed </w:t>
      </w:r>
      <w:del w:id="1103" w:author="nick ting" w:date="2021-09-24T18:03:00Z">
        <w:r w:rsidRPr="00790445" w:rsidDel="007E7EF9">
          <w:rPr>
            <w:rFonts w:ascii="Times New Roman" w:hAnsi="Times New Roman" w:cs="Times New Roman"/>
            <w:sz w:val="22"/>
          </w:rPr>
          <w:delText xml:space="preserve">diversity reduction by </w:delText>
        </w:r>
      </w:del>
      <w:ins w:id="1104" w:author="nick ting" w:date="2021-09-24T18:03:00Z">
        <w:r w:rsidR="007E7EF9">
          <w:rPr>
            <w:rFonts w:ascii="Times New Roman" w:hAnsi="Times New Roman" w:cs="Times New Roman"/>
            <w:sz w:val="22"/>
          </w:rPr>
          <w:t xml:space="preserve">reduced </w:t>
        </w:r>
      </w:ins>
      <w:r w:rsidRPr="00790445">
        <w:rPr>
          <w:rFonts w:ascii="Times New Roman" w:hAnsi="Times New Roman" w:cs="Times New Roman"/>
          <w:sz w:val="22"/>
        </w:rPr>
        <w:t>alpha diversity</w:t>
      </w:r>
      <w:ins w:id="1105" w:author="nick ting" w:date="2021-09-24T18:03:00Z">
        <w:r w:rsidR="007E7EF9">
          <w:rPr>
            <w:rFonts w:ascii="Times New Roman" w:hAnsi="Times New Roman" w:cs="Times New Roman"/>
            <w:sz w:val="22"/>
          </w:rPr>
          <w:t xml:space="preserve"> </w:t>
        </w:r>
      </w:ins>
      <w:del w:id="1106" w:author="nick ting" w:date="2021-09-24T18:03:00Z">
        <w:r w:rsidRPr="00790445" w:rsidDel="007E7EF9">
          <w:rPr>
            <w:rFonts w:ascii="Times New Roman" w:hAnsi="Times New Roman" w:cs="Times New Roman"/>
            <w:sz w:val="22"/>
          </w:rPr>
          <w:delText xml:space="preserve"> index</w:delText>
        </w:r>
      </w:del>
      <w:ins w:id="1107" w:author="nick ting" w:date="2021-09-24T18:03:00Z">
        <w:r w:rsidR="007E7EF9">
          <w:rPr>
            <w:rFonts w:ascii="Times New Roman" w:hAnsi="Times New Roman" w:cs="Times New Roman"/>
            <w:sz w:val="22"/>
          </w:rPr>
          <w:t>(</w:t>
        </w:r>
      </w:ins>
      <w:del w:id="1108" w:author="nick ting" w:date="2021-09-24T18:03:00Z">
        <w:r w:rsidRPr="00790445" w:rsidDel="007E7EF9">
          <w:rPr>
            <w:rFonts w:ascii="Times New Roman" w:hAnsi="Times New Roman" w:cs="Times New Roman"/>
            <w:sz w:val="22"/>
          </w:rPr>
          <w:delText xml:space="preserve">, </w:delText>
        </w:r>
      </w:del>
      <w:r w:rsidRPr="00790445">
        <w:rPr>
          <w:rFonts w:ascii="Times New Roman" w:hAnsi="Times New Roman" w:cs="Times New Roman"/>
          <w:sz w:val="22"/>
        </w:rPr>
        <w:t>chao1</w:t>
      </w:r>
      <w:ins w:id="1109" w:author="nick ting" w:date="2021-09-24T18:26:00Z">
        <w:r w:rsidR="00930CB9">
          <w:rPr>
            <w:rFonts w:ascii="Times New Roman" w:hAnsi="Times New Roman" w:cs="Times New Roman"/>
            <w:sz w:val="22"/>
          </w:rPr>
          <w:t xml:space="preserve"> </w:t>
        </w:r>
      </w:ins>
      <w:ins w:id="1110" w:author="nick ting" w:date="2021-09-24T18:03:00Z">
        <w:r w:rsidR="007E7EF9">
          <w:rPr>
            <w:rFonts w:ascii="Times New Roman" w:hAnsi="Times New Roman" w:cs="Times New Roman"/>
            <w:sz w:val="22"/>
          </w:rPr>
          <w:t>index)</w:t>
        </w:r>
      </w:ins>
      <w:r w:rsidRPr="00790445">
        <w:rPr>
          <w:rFonts w:ascii="Times New Roman" w:hAnsi="Times New Roman" w:cs="Times New Roman"/>
          <w:sz w:val="22"/>
        </w:rPr>
        <w:t xml:space="preserve">. </w:t>
      </w:r>
      <w:del w:id="1111" w:author="nick ting" w:date="2021-09-24T18:21:00Z">
        <w:r w:rsidRPr="00790445" w:rsidDel="007A072D">
          <w:rPr>
            <w:rFonts w:ascii="Times New Roman" w:hAnsi="Times New Roman" w:cs="Times New Roman"/>
            <w:sz w:val="22"/>
          </w:rPr>
          <w:delText>Even though</w:delText>
        </w:r>
      </w:del>
      <w:ins w:id="1112" w:author="nick ting" w:date="2021-09-24T18:21:00Z">
        <w:r w:rsidR="007A072D">
          <w:rPr>
            <w:rFonts w:ascii="Times New Roman" w:hAnsi="Times New Roman" w:cs="Times New Roman"/>
            <w:sz w:val="22"/>
          </w:rPr>
          <w:t>Despite the less apparent</w:t>
        </w:r>
      </w:ins>
      <w:r w:rsidRPr="00790445">
        <w:rPr>
          <w:rFonts w:ascii="Times New Roman" w:hAnsi="Times New Roman" w:cs="Times New Roman"/>
          <w:sz w:val="22"/>
        </w:rPr>
        <w:t xml:space="preserve"> </w:t>
      </w:r>
      <w:del w:id="1113" w:author="nick ting" w:date="2021-09-24T18:21:00Z">
        <w:r w:rsidRPr="00790445" w:rsidDel="007A072D">
          <w:rPr>
            <w:rFonts w:ascii="Times New Roman" w:hAnsi="Times New Roman" w:cs="Times New Roman"/>
            <w:sz w:val="22"/>
          </w:rPr>
          <w:delText xml:space="preserve">the </w:delText>
        </w:r>
      </w:del>
      <w:r w:rsidRPr="00790445">
        <w:rPr>
          <w:rFonts w:ascii="Times New Roman" w:hAnsi="Times New Roman" w:cs="Times New Roman"/>
          <w:sz w:val="22"/>
        </w:rPr>
        <w:t xml:space="preserve">alteration </w:t>
      </w:r>
      <w:del w:id="1114" w:author="nick ting" w:date="2021-09-24T18:05:00Z">
        <w:r w:rsidRPr="00790445" w:rsidDel="001F5D5D">
          <w:rPr>
            <w:rFonts w:ascii="Times New Roman" w:hAnsi="Times New Roman" w:cs="Times New Roman"/>
            <w:sz w:val="22"/>
          </w:rPr>
          <w:delText xml:space="preserve">in </w:delText>
        </w:r>
      </w:del>
      <w:ins w:id="1115" w:author="nick ting" w:date="2021-09-24T18:05:00Z">
        <w:r w:rsidR="001F5D5D">
          <w:rPr>
            <w:rFonts w:ascii="Times New Roman" w:hAnsi="Times New Roman" w:cs="Times New Roman"/>
            <w:sz w:val="22"/>
          </w:rPr>
          <w:t>of</w:t>
        </w:r>
        <w:r w:rsidR="001F5D5D" w:rsidRPr="00790445">
          <w:rPr>
            <w:rFonts w:ascii="Times New Roman" w:hAnsi="Times New Roman" w:cs="Times New Roman"/>
            <w:sz w:val="22"/>
          </w:rPr>
          <w:t xml:space="preserve"> </w:t>
        </w:r>
      </w:ins>
      <w:del w:id="1116" w:author="LIN, Yufeng" w:date="2021-09-28T13:00:00Z">
        <w:r w:rsidR="00FA35F2" w:rsidRPr="00790445" w:rsidDel="004314C2">
          <w:rPr>
            <w:rFonts w:ascii="Times New Roman" w:hAnsi="Times New Roman" w:cs="Times New Roman"/>
            <w:sz w:val="22"/>
          </w:rPr>
          <w:delText>micro-eukaryot</w:delText>
        </w:r>
      </w:del>
      <w:ins w:id="1117" w:author="nick ting" w:date="2021-09-24T18:05:00Z">
        <w:del w:id="1118" w:author="LIN, Yufeng" w:date="2021-09-28T13:00:00Z">
          <w:r w:rsidR="001F5D5D" w:rsidDel="004314C2">
            <w:rPr>
              <w:rFonts w:ascii="Times New Roman" w:hAnsi="Times New Roman" w:cs="Times New Roman"/>
              <w:sz w:val="22"/>
            </w:rPr>
            <w:delText>ic</w:delText>
          </w:r>
        </w:del>
      </w:ins>
      <w:ins w:id="1119" w:author="LIN, Yufeng" w:date="2021-09-28T13:00:00Z">
        <w:r w:rsidR="004314C2">
          <w:rPr>
            <w:rFonts w:ascii="Times New Roman" w:hAnsi="Times New Roman" w:cs="Times New Roman"/>
            <w:sz w:val="22"/>
          </w:rPr>
          <w:t>fungal</w:t>
        </w:r>
      </w:ins>
      <w:ins w:id="1120" w:author="nick ting" w:date="2021-09-24T18:05:00Z">
        <w:r w:rsidR="001F5D5D">
          <w:rPr>
            <w:rFonts w:ascii="Times New Roman" w:hAnsi="Times New Roman" w:cs="Times New Roman"/>
            <w:sz w:val="22"/>
          </w:rPr>
          <w:t xml:space="preserve"> composition</w:t>
        </w:r>
      </w:ins>
      <w:del w:id="1121" w:author="nick ting" w:date="2021-09-24T18:05:00Z">
        <w:r w:rsidR="00FA35F2" w:rsidRPr="00790445" w:rsidDel="001F5D5D">
          <w:rPr>
            <w:rFonts w:ascii="Times New Roman" w:hAnsi="Times New Roman" w:cs="Times New Roman"/>
            <w:sz w:val="22"/>
          </w:rPr>
          <w:delText>es</w:delText>
        </w:r>
      </w:del>
      <w:r w:rsidRPr="00790445">
        <w:rPr>
          <w:rFonts w:ascii="Times New Roman" w:hAnsi="Times New Roman" w:cs="Times New Roman"/>
          <w:sz w:val="22"/>
        </w:rPr>
        <w:t xml:space="preserve"> </w:t>
      </w:r>
      <w:del w:id="1122" w:author="nick ting" w:date="2021-09-24T18:21:00Z">
        <w:r w:rsidRPr="00790445" w:rsidDel="007A072D">
          <w:rPr>
            <w:rFonts w:ascii="Times New Roman" w:hAnsi="Times New Roman" w:cs="Times New Roman"/>
            <w:sz w:val="22"/>
          </w:rPr>
          <w:delText>is not as apparent as</w:delText>
        </w:r>
      </w:del>
      <w:ins w:id="1123" w:author="nick ting" w:date="2021-09-24T18:21:00Z">
        <w:r w:rsidR="007A072D">
          <w:rPr>
            <w:rFonts w:ascii="Times New Roman" w:hAnsi="Times New Roman" w:cs="Times New Roman"/>
            <w:sz w:val="22"/>
          </w:rPr>
          <w:t>as compared to</w:t>
        </w:r>
      </w:ins>
      <w:ins w:id="1124" w:author="nick ting" w:date="2021-09-24T18:22:00Z">
        <w:r w:rsidR="007A072D">
          <w:rPr>
            <w:rFonts w:ascii="Times New Roman" w:hAnsi="Times New Roman" w:cs="Times New Roman"/>
            <w:sz w:val="22"/>
          </w:rPr>
          <w:t xml:space="preserve"> the</w:t>
        </w:r>
      </w:ins>
      <w:r w:rsidRPr="00790445">
        <w:rPr>
          <w:rFonts w:ascii="Times New Roman" w:hAnsi="Times New Roman" w:cs="Times New Roman"/>
          <w:sz w:val="22"/>
        </w:rPr>
        <w:t xml:space="preserve"> </w:t>
      </w:r>
      <w:ins w:id="1125" w:author="nick ting" w:date="2021-09-24T18:05:00Z">
        <w:r w:rsidR="001F5D5D">
          <w:rPr>
            <w:rFonts w:ascii="Times New Roman" w:hAnsi="Times New Roman" w:cs="Times New Roman"/>
            <w:sz w:val="22"/>
          </w:rPr>
          <w:t>bacterial composition in CRC</w:t>
        </w:r>
      </w:ins>
      <w:ins w:id="1126" w:author="nick ting" w:date="2021-09-24T18:22:00Z">
        <w:r w:rsidR="007A072D">
          <w:rPr>
            <w:rFonts w:ascii="Times New Roman" w:hAnsi="Times New Roman" w:cs="Times New Roman"/>
            <w:sz w:val="22"/>
          </w:rPr>
          <w:t xml:space="preserve"> as well as the</w:t>
        </w:r>
      </w:ins>
      <w:del w:id="1127" w:author="nick ting" w:date="2021-09-24T18:05:00Z">
        <w:r w:rsidRPr="00790445" w:rsidDel="001F5D5D">
          <w:rPr>
            <w:rFonts w:ascii="Times New Roman" w:hAnsi="Times New Roman" w:cs="Times New Roman"/>
            <w:sz w:val="22"/>
          </w:rPr>
          <w:delText>in bacteria level</w:delText>
        </w:r>
      </w:del>
      <w:del w:id="1128" w:author="nick ting" w:date="2021-09-24T18:22:00Z">
        <w:r w:rsidRPr="00790445" w:rsidDel="007A072D">
          <w:rPr>
            <w:rFonts w:ascii="Times New Roman" w:hAnsi="Times New Roman" w:cs="Times New Roman"/>
            <w:sz w:val="22"/>
          </w:rPr>
          <w:delText xml:space="preserve">, </w:delText>
        </w:r>
      </w:del>
      <w:del w:id="1129" w:author="nick ting" w:date="2021-09-24T18:07:00Z">
        <w:r w:rsidRPr="00790445" w:rsidDel="001F5D5D">
          <w:rPr>
            <w:rFonts w:ascii="Times New Roman" w:hAnsi="Times New Roman" w:cs="Times New Roman"/>
            <w:sz w:val="22"/>
          </w:rPr>
          <w:delText>it still offered some difference in CRC compared with healthy control.</w:delText>
        </w:r>
      </w:del>
      <w:del w:id="1130" w:author="nick ting" w:date="2021-09-24T18:22:00Z">
        <w:r w:rsidRPr="00790445" w:rsidDel="007A072D">
          <w:rPr>
            <w:rFonts w:ascii="Times New Roman" w:hAnsi="Times New Roman" w:cs="Times New Roman"/>
            <w:sz w:val="22"/>
          </w:rPr>
          <w:delText xml:space="preserve"> Although there was</w:delText>
        </w:r>
      </w:del>
      <w:r w:rsidRPr="00790445">
        <w:rPr>
          <w:rFonts w:ascii="Times New Roman" w:hAnsi="Times New Roman" w:cs="Times New Roman"/>
          <w:sz w:val="22"/>
        </w:rPr>
        <w:t xml:space="preserve"> heterogeneity in different cohorts, </w:t>
      </w:r>
      <w:ins w:id="1131" w:author="nick ting" w:date="2021-09-24T18:23:00Z">
        <w:r w:rsidR="007A072D">
          <w:rPr>
            <w:rFonts w:ascii="Times New Roman" w:hAnsi="Times New Roman" w:cs="Times New Roman"/>
            <w:sz w:val="22"/>
          </w:rPr>
          <w:t xml:space="preserve">we could </w:t>
        </w:r>
      </w:ins>
      <w:del w:id="1132" w:author="nick ting" w:date="2021-09-24T18:23:00Z">
        <w:r w:rsidRPr="00790445" w:rsidDel="007A072D">
          <w:rPr>
            <w:rFonts w:ascii="Times New Roman" w:hAnsi="Times New Roman" w:cs="Times New Roman"/>
            <w:sz w:val="22"/>
          </w:rPr>
          <w:delText>overal</w:delText>
        </w:r>
      </w:del>
      <w:ins w:id="1133" w:author="nick ting" w:date="2021-09-24T18:23:00Z">
        <w:r w:rsidR="007A072D">
          <w:rPr>
            <w:rFonts w:ascii="Times New Roman" w:hAnsi="Times New Roman" w:cs="Times New Roman"/>
            <w:sz w:val="22"/>
          </w:rPr>
          <w:t>still observe remarkable differences in</w:t>
        </w:r>
      </w:ins>
      <w:del w:id="1134" w:author="nick ting" w:date="2021-09-24T18:23:00Z">
        <w:r w:rsidRPr="00790445" w:rsidDel="007A072D">
          <w:rPr>
            <w:rFonts w:ascii="Times New Roman" w:hAnsi="Times New Roman" w:cs="Times New Roman"/>
            <w:sz w:val="22"/>
          </w:rPr>
          <w:delText>l,</w:delText>
        </w:r>
      </w:del>
      <w:r w:rsidRPr="00790445">
        <w:rPr>
          <w:rFonts w:ascii="Times New Roman" w:hAnsi="Times New Roman" w:cs="Times New Roman"/>
          <w:sz w:val="22"/>
        </w:rPr>
        <w:t xml:space="preserve"> both </w:t>
      </w:r>
      <w:del w:id="1135" w:author="LIN, Yufeng" w:date="2021-09-28T13:07:00Z">
        <w:r w:rsidR="00FA35F2" w:rsidRPr="00790445" w:rsidDel="004314C2">
          <w:rPr>
            <w:rFonts w:ascii="Times New Roman" w:hAnsi="Times New Roman" w:cs="Times New Roman"/>
            <w:sz w:val="22"/>
          </w:rPr>
          <w:delText>micro-eukaryotes</w:delText>
        </w:r>
      </w:del>
      <w:ins w:id="1136"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phyla composition and alpha diversity</w:t>
      </w:r>
      <w:del w:id="1137" w:author="nick ting" w:date="2021-09-24T18:23:00Z">
        <w:r w:rsidRPr="00790445" w:rsidDel="007A072D">
          <w:rPr>
            <w:rFonts w:ascii="Times New Roman" w:hAnsi="Times New Roman" w:cs="Times New Roman"/>
            <w:sz w:val="22"/>
          </w:rPr>
          <w:delText xml:space="preserve"> were significant differences</w:delText>
        </w:r>
      </w:del>
      <w:r w:rsidRPr="00790445">
        <w:rPr>
          <w:rFonts w:ascii="Times New Roman" w:hAnsi="Times New Roman" w:cs="Times New Roman"/>
          <w:sz w:val="22"/>
        </w:rPr>
        <w:t xml:space="preserve"> in the CRC group </w:t>
      </w:r>
      <w:del w:id="1138" w:author="nick ting" w:date="2021-09-24T18:23:00Z">
        <w:r w:rsidRPr="00790445" w:rsidDel="007A072D">
          <w:rPr>
            <w:rFonts w:ascii="Times New Roman" w:hAnsi="Times New Roman" w:cs="Times New Roman"/>
            <w:sz w:val="22"/>
          </w:rPr>
          <w:delText>compared with the healthy control</w:delText>
        </w:r>
      </w:del>
      <w:ins w:id="1139" w:author="nick ting" w:date="2021-09-24T18:23:00Z">
        <w:r w:rsidR="007A072D">
          <w:rPr>
            <w:rFonts w:ascii="Times New Roman" w:hAnsi="Times New Roman" w:cs="Times New Roman"/>
            <w:sz w:val="22"/>
          </w:rPr>
          <w:t>which are not negligible</w:t>
        </w:r>
      </w:ins>
      <w:r w:rsidRPr="00790445">
        <w:rPr>
          <w:rFonts w:ascii="Times New Roman" w:hAnsi="Times New Roman" w:cs="Times New Roman"/>
          <w:sz w:val="22"/>
        </w:rPr>
        <w:t>.</w:t>
      </w:r>
    </w:p>
    <w:p w14:paraId="128981FB" w14:textId="2C8B18AA" w:rsidR="00D9531B" w:rsidRPr="00790445" w:rsidRDefault="00D9531B" w:rsidP="00B84FC5">
      <w:pPr>
        <w:pStyle w:val="title20825"/>
      </w:pPr>
      <w:commentRangeStart w:id="1140"/>
      <w:del w:id="1141" w:author="nick ting" w:date="2021-09-27T13:52:00Z">
        <w:r w:rsidRPr="00790445" w:rsidDel="00D93222">
          <w:lastRenderedPageBreak/>
          <w:delText>Seventy-four</w:delText>
        </w:r>
      </w:del>
      <w:ins w:id="1142" w:author="nick ting" w:date="2021-09-27T13:52:00Z">
        <w:r w:rsidR="00D93222">
          <w:t>Identification of</w:t>
        </w:r>
      </w:ins>
      <w:r w:rsidRPr="00790445">
        <w:t xml:space="preserve"> </w:t>
      </w:r>
      <w:del w:id="1143" w:author="LIN, Yufeng" w:date="2021-09-28T13:00:00Z">
        <w:r w:rsidR="00FA35F2" w:rsidRPr="00790445" w:rsidDel="004314C2">
          <w:delText>micro-eukaryotic</w:delText>
        </w:r>
      </w:del>
      <w:ins w:id="1144" w:author="LIN, Yufeng" w:date="2021-09-28T13:00:00Z">
        <w:r w:rsidR="004314C2">
          <w:t>fungal</w:t>
        </w:r>
      </w:ins>
      <w:r w:rsidRPr="00790445">
        <w:t xml:space="preserve"> species </w:t>
      </w:r>
      <w:del w:id="1145" w:author="nick ting" w:date="2021-09-27T13:52:00Z">
        <w:r w:rsidRPr="00790445" w:rsidDel="00D93222">
          <w:delText xml:space="preserve">were </w:delText>
        </w:r>
      </w:del>
      <w:r w:rsidRPr="00790445">
        <w:t xml:space="preserve">associated with CRC </w:t>
      </w:r>
      <w:del w:id="1146" w:author="nick ting" w:date="2021-09-27T13:52:00Z">
        <w:r w:rsidRPr="00790445" w:rsidDel="00D93222">
          <w:delText xml:space="preserve">through </w:delText>
        </w:r>
      </w:del>
      <w:ins w:id="1147" w:author="nick ting" w:date="2021-09-27T13:52:00Z">
        <w:r w:rsidR="00D93222">
          <w:t>by</w:t>
        </w:r>
        <w:r w:rsidR="00D93222" w:rsidRPr="00790445">
          <w:t xml:space="preserve"> </w:t>
        </w:r>
      </w:ins>
      <w:r w:rsidRPr="00790445">
        <w:t>univariate meta-analysis</w:t>
      </w:r>
      <w:commentRangeEnd w:id="1140"/>
      <w:r w:rsidR="00FA2A1F">
        <w:rPr>
          <w:rStyle w:val="CommentReference"/>
          <w:rFonts w:asciiTheme="minorHAnsi" w:eastAsiaTheme="minorEastAsia" w:hAnsiTheme="minorHAnsi" w:cstheme="minorBidi"/>
          <w:b w:val="0"/>
          <w:color w:val="auto"/>
          <w:u w:val="none"/>
        </w:rPr>
        <w:commentReference w:id="1140"/>
      </w:r>
    </w:p>
    <w:p w14:paraId="0A449F0B" w14:textId="4F72D302" w:rsidR="00BA3DCF" w:rsidDel="00D46E76" w:rsidRDefault="00D9531B" w:rsidP="00790445">
      <w:pPr>
        <w:widowControl/>
        <w:rPr>
          <w:del w:id="1148" w:author="LIN, Yufeng" w:date="2021-09-30T19:15:00Z"/>
          <w:rFonts w:ascii="Times New Roman" w:hAnsi="Times New Roman" w:cs="Times New Roman"/>
          <w:sz w:val="22"/>
        </w:rPr>
      </w:pPr>
      <w:del w:id="1149" w:author="LIN, Yufeng" w:date="2021-09-24T15:01:00Z">
        <w:r w:rsidRPr="0030142C" w:rsidDel="00CA3711">
          <w:rPr>
            <w:rFonts w:ascii="Times New Roman" w:hAnsi="Times New Roman" w:cs="Times New Roman"/>
            <w:sz w:val="22"/>
            <w:highlight w:val="yellow"/>
            <w:rPrChange w:id="1150"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1151"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152"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1153"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154"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1155"/>
        <w:r w:rsidRPr="0030142C" w:rsidDel="00CA3711">
          <w:rPr>
            <w:rFonts w:ascii="Times New Roman" w:hAnsi="Times New Roman" w:cs="Times New Roman"/>
            <w:sz w:val="22"/>
            <w:highlight w:val="yellow"/>
            <w:rPrChange w:id="1156" w:author="LIN, Yufeng" w:date="2021-09-24T14:22:00Z">
              <w:rPr>
                <w:rFonts w:ascii="Times New Roman" w:hAnsi="Times New Roman" w:cs="Times New Roman"/>
                <w:sz w:val="22"/>
              </w:rPr>
            </w:rPrChange>
          </w:rPr>
          <w:delText>supplementary figure 3</w:delText>
        </w:r>
        <w:commentRangeEnd w:id="1155"/>
        <w:r w:rsidRPr="0030142C" w:rsidDel="00CA3711">
          <w:rPr>
            <w:rStyle w:val="CommentReference"/>
            <w:rFonts w:ascii="Times New Roman" w:hAnsi="Times New Roman" w:cs="Times New Roman"/>
            <w:sz w:val="22"/>
            <w:szCs w:val="22"/>
            <w:highlight w:val="yellow"/>
            <w:rPrChange w:id="1157" w:author="LIN, Yufeng" w:date="2021-09-24T14:22:00Z">
              <w:rPr>
                <w:rStyle w:val="CommentReference"/>
                <w:rFonts w:ascii="Times New Roman" w:hAnsi="Times New Roman" w:cs="Times New Roman"/>
                <w:sz w:val="22"/>
                <w:szCs w:val="22"/>
              </w:rPr>
            </w:rPrChange>
          </w:rPr>
          <w:commentReference w:id="1155"/>
        </w:r>
        <w:r w:rsidRPr="0030142C" w:rsidDel="00CA3711">
          <w:rPr>
            <w:rFonts w:ascii="Times New Roman" w:hAnsi="Times New Roman" w:cs="Times New Roman"/>
            <w:sz w:val="22"/>
            <w:highlight w:val="yellow"/>
            <w:rPrChange w:id="1158" w:author="LIN, Yufeng" w:date="2021-09-24T14:22:00Z">
              <w:rPr>
                <w:rFonts w:ascii="Times New Roman" w:hAnsi="Times New Roman" w:cs="Times New Roman"/>
                <w:sz w:val="22"/>
              </w:rPr>
            </w:rPrChange>
          </w:rPr>
          <w:delText xml:space="preserve"> and </w:delText>
        </w:r>
        <w:commentRangeStart w:id="1159"/>
        <w:r w:rsidRPr="0030142C" w:rsidDel="00CA3711">
          <w:rPr>
            <w:rFonts w:ascii="Times New Roman" w:hAnsi="Times New Roman" w:cs="Times New Roman"/>
            <w:sz w:val="22"/>
            <w:highlight w:val="yellow"/>
            <w:rPrChange w:id="1160" w:author="LIN, Yufeng" w:date="2021-09-24T14:22:00Z">
              <w:rPr>
                <w:rFonts w:ascii="Times New Roman" w:hAnsi="Times New Roman" w:cs="Times New Roman"/>
                <w:sz w:val="22"/>
              </w:rPr>
            </w:rPrChange>
          </w:rPr>
          <w:delText>supplementary figure 4</w:delText>
        </w:r>
        <w:commentRangeEnd w:id="1159"/>
        <w:r w:rsidRPr="0030142C" w:rsidDel="00CA3711">
          <w:rPr>
            <w:rStyle w:val="CommentReference"/>
            <w:rFonts w:ascii="Times New Roman" w:hAnsi="Times New Roman" w:cs="Times New Roman"/>
            <w:sz w:val="22"/>
            <w:szCs w:val="22"/>
            <w:highlight w:val="yellow"/>
            <w:rPrChange w:id="1161" w:author="LIN, Yufeng" w:date="2021-09-24T14:22:00Z">
              <w:rPr>
                <w:rStyle w:val="CommentReference"/>
                <w:rFonts w:ascii="Times New Roman" w:hAnsi="Times New Roman" w:cs="Times New Roman"/>
                <w:sz w:val="22"/>
                <w:szCs w:val="22"/>
              </w:rPr>
            </w:rPrChange>
          </w:rPr>
          <w:commentReference w:id="1159"/>
        </w:r>
        <w:r w:rsidRPr="0030142C" w:rsidDel="00CA3711">
          <w:rPr>
            <w:rFonts w:ascii="Times New Roman" w:hAnsi="Times New Roman" w:cs="Times New Roman"/>
            <w:sz w:val="22"/>
            <w:highlight w:val="yellow"/>
            <w:rPrChange w:id="1162"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We</w:t>
      </w:r>
      <w:ins w:id="1163" w:author="nick ting" w:date="2021-09-26T23:29:00Z">
        <w:r w:rsidR="002276BF">
          <w:rPr>
            <w:rFonts w:ascii="Times New Roman" w:hAnsi="Times New Roman" w:cs="Times New Roman"/>
            <w:sz w:val="22"/>
          </w:rPr>
          <w:t xml:space="preserve"> next</w:t>
        </w:r>
      </w:ins>
      <w:ins w:id="1164" w:author="nick ting" w:date="2021-09-26T23:30:00Z">
        <w:r w:rsidR="002276BF">
          <w:rPr>
            <w:rFonts w:ascii="Times New Roman" w:hAnsi="Times New Roman" w:cs="Times New Roman"/>
            <w:sz w:val="22"/>
          </w:rPr>
          <w:t xml:space="preserve"> searched for the</w:t>
        </w:r>
      </w:ins>
      <w:ins w:id="1165" w:author="nick ting" w:date="2021-09-27T13:17:00Z">
        <w:r w:rsidR="00DD671B">
          <w:rPr>
            <w:rFonts w:ascii="Times New Roman" w:hAnsi="Times New Roman" w:cs="Times New Roman"/>
            <w:sz w:val="22"/>
          </w:rPr>
          <w:t xml:space="preserve"> potential enteric </w:t>
        </w:r>
        <w:del w:id="1166" w:author="LIN, Yufeng" w:date="2021-09-28T13:00:00Z">
          <w:r w:rsidR="00DD671B" w:rsidDel="004314C2">
            <w:rPr>
              <w:rFonts w:ascii="Times New Roman" w:hAnsi="Times New Roman" w:cs="Times New Roman"/>
              <w:sz w:val="22"/>
            </w:rPr>
            <w:delText>micro-eukaryotic</w:delText>
          </w:r>
        </w:del>
      </w:ins>
      <w:ins w:id="1167" w:author="LIN, Yufeng" w:date="2021-09-28T13:00:00Z">
        <w:r w:rsidR="004314C2">
          <w:rPr>
            <w:rFonts w:ascii="Times New Roman" w:hAnsi="Times New Roman" w:cs="Times New Roman"/>
            <w:sz w:val="22"/>
          </w:rPr>
          <w:t>fungal</w:t>
        </w:r>
      </w:ins>
      <w:ins w:id="1168" w:author="nick ting" w:date="2021-09-27T13:17:00Z">
        <w:r w:rsidR="00DD671B">
          <w:rPr>
            <w:rFonts w:ascii="Times New Roman" w:hAnsi="Times New Roman" w:cs="Times New Roman"/>
            <w:sz w:val="22"/>
          </w:rPr>
          <w:t xml:space="preserve"> shifts in CRC patients</w:t>
        </w:r>
      </w:ins>
      <w:ins w:id="1169" w:author="nick ting" w:date="2021-09-27T14:02:00Z">
        <w:r w:rsidR="00FA2A1F">
          <w:rPr>
            <w:rFonts w:ascii="Times New Roman" w:hAnsi="Times New Roman" w:cs="Times New Roman"/>
            <w:sz w:val="22"/>
          </w:rPr>
          <w:t xml:space="preserve"> as</w:t>
        </w:r>
      </w:ins>
      <w:ins w:id="1170" w:author="nick ting" w:date="2021-09-26T23:30:00Z">
        <w:r w:rsidR="002276BF">
          <w:rPr>
            <w:rFonts w:ascii="Times New Roman" w:hAnsi="Times New Roman" w:cs="Times New Roman"/>
            <w:sz w:val="22"/>
          </w:rPr>
          <w:t xml:space="preserve"> </w:t>
        </w:r>
      </w:ins>
      <w:ins w:id="1171" w:author="nick ting" w:date="2021-09-27T13:17:00Z">
        <w:r w:rsidR="00DD671B">
          <w:rPr>
            <w:rFonts w:ascii="Times New Roman" w:hAnsi="Times New Roman" w:cs="Times New Roman"/>
            <w:sz w:val="22"/>
          </w:rPr>
          <w:t>compared to</w:t>
        </w:r>
      </w:ins>
      <w:ins w:id="1172" w:author="nick ting" w:date="2021-09-26T23:31:00Z">
        <w:r w:rsidR="002276BF">
          <w:rPr>
            <w:rFonts w:ascii="Times New Roman" w:hAnsi="Times New Roman" w:cs="Times New Roman"/>
            <w:sz w:val="22"/>
          </w:rPr>
          <w:t xml:space="preserve"> heathy individuals.</w:t>
        </w:r>
      </w:ins>
      <w:r w:rsidRPr="00790445">
        <w:rPr>
          <w:rFonts w:ascii="Times New Roman" w:hAnsi="Times New Roman" w:cs="Times New Roman"/>
          <w:sz w:val="22"/>
        </w:rPr>
        <w:t xml:space="preserve"> </w:t>
      </w:r>
      <w:del w:id="1173" w:author="nick ting" w:date="2021-09-26T23:31:00Z">
        <w:r w:rsidRPr="00790445" w:rsidDel="002276BF">
          <w:rPr>
            <w:rFonts w:ascii="Times New Roman" w:hAnsi="Times New Roman" w:cs="Times New Roman"/>
            <w:sz w:val="22"/>
          </w:rPr>
          <w:delText xml:space="preserve">filtered the </w:delText>
        </w:r>
      </w:del>
      <w:del w:id="1174" w:author="nick ting" w:date="2021-09-24T18:33:00Z">
        <w:r w:rsidRPr="00790445" w:rsidDel="00930CB9">
          <w:rPr>
            <w:rFonts w:ascii="Times New Roman" w:hAnsi="Times New Roman" w:cs="Times New Roman"/>
            <w:sz w:val="22"/>
          </w:rPr>
          <w:delText xml:space="preserve">rarefied </w:delText>
        </w:r>
      </w:del>
      <w:ins w:id="1175" w:author="nick ting" w:date="2021-09-27T13:10:00Z">
        <w:r w:rsidR="00DD671B">
          <w:rPr>
            <w:rFonts w:ascii="Times New Roman" w:hAnsi="Times New Roman" w:cs="Times New Roman"/>
            <w:sz w:val="22"/>
          </w:rPr>
          <w:t>After filtering l</w:t>
        </w:r>
      </w:ins>
      <w:ins w:id="1176" w:author="nick ting" w:date="2021-09-24T18:33:00Z">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ins>
      <w:del w:id="1177" w:author="LIN, Yufeng" w:date="2021-09-28T13:07:00Z">
        <w:r w:rsidR="00FA35F2" w:rsidRPr="00790445" w:rsidDel="004314C2">
          <w:rPr>
            <w:rFonts w:ascii="Times New Roman" w:hAnsi="Times New Roman" w:cs="Times New Roman"/>
            <w:sz w:val="22"/>
          </w:rPr>
          <w:delText>micro-eukaryotes</w:delText>
        </w:r>
      </w:del>
      <w:ins w:id="1178" w:author="LIN, Yufeng" w:date="2021-09-28T13:07:00Z">
        <w:r w:rsidR="004314C2">
          <w:rPr>
            <w:rFonts w:ascii="Times New Roman" w:hAnsi="Times New Roman" w:cs="Times New Roman"/>
            <w:sz w:val="22"/>
          </w:rPr>
          <w:t>fungi</w:t>
        </w:r>
      </w:ins>
      <w:ins w:id="1179" w:author="nick ting" w:date="2021-09-27T13:13:00Z">
        <w:r w:rsidR="00DD671B">
          <w:rPr>
            <w:rFonts w:ascii="Times New Roman" w:hAnsi="Times New Roman" w:cs="Times New Roman"/>
            <w:sz w:val="22"/>
          </w:rPr>
          <w:t xml:space="preserve"> </w:t>
        </w:r>
      </w:ins>
      <w:ins w:id="1180" w:author="nick ting" w:date="2021-09-24T18:42:00Z">
        <w:r w:rsidR="00683CAF">
          <w:rPr>
            <w:rFonts w:ascii="Times New Roman" w:hAnsi="Times New Roman" w:cs="Times New Roman"/>
            <w:sz w:val="22"/>
          </w:rPr>
          <w:t>from the 592 aligned species</w:t>
        </w:r>
      </w:ins>
      <w:ins w:id="1181" w:author="nick ting" w:date="2021-09-27T13:13:00Z">
        <w:r w:rsidR="00DD671B">
          <w:rPr>
            <w:rFonts w:ascii="Times New Roman" w:hAnsi="Times New Roman" w:cs="Times New Roman"/>
            <w:sz w:val="22"/>
          </w:rPr>
          <w:t>,</w:t>
        </w:r>
      </w:ins>
      <w:r w:rsidRPr="00790445">
        <w:rPr>
          <w:rFonts w:ascii="Times New Roman" w:hAnsi="Times New Roman" w:cs="Times New Roman"/>
          <w:sz w:val="22"/>
        </w:rPr>
        <w:t xml:space="preserve"> </w:t>
      </w:r>
      <w:del w:id="1182" w:author="LIN, Yufeng" w:date="2021-09-24T15:01:00Z">
        <w:r w:rsidRPr="00790445" w:rsidDel="00CA3711">
          <w:rPr>
            <w:rFonts w:ascii="Times New Roman" w:hAnsi="Times New Roman" w:cs="Times New Roman"/>
            <w:sz w:val="22"/>
          </w:rPr>
          <w:delText>(relative abundance &lt; 0.1% of all the microeukaryote)</w:delText>
        </w:r>
      </w:del>
      <w:del w:id="1183" w:author="nick ting" w:date="2021-09-27T13:13:00Z">
        <w:r w:rsidRPr="00790445" w:rsidDel="00DD671B">
          <w:rPr>
            <w:rFonts w:ascii="Times New Roman" w:hAnsi="Times New Roman" w:cs="Times New Roman"/>
            <w:sz w:val="22"/>
          </w:rPr>
          <w:delText xml:space="preserve"> and </w:delText>
        </w:r>
      </w:del>
      <w:del w:id="1184" w:author="nick ting" w:date="2021-09-24T18:42:00Z">
        <w:r w:rsidRPr="00790445" w:rsidDel="00683CAF">
          <w:rPr>
            <w:rFonts w:ascii="Times New Roman" w:hAnsi="Times New Roman" w:cs="Times New Roman"/>
            <w:sz w:val="22"/>
          </w:rPr>
          <w:delText xml:space="preserve">accessed </w:delText>
        </w:r>
      </w:del>
      <w:r w:rsidRPr="00790445">
        <w:rPr>
          <w:rFonts w:ascii="Times New Roman" w:hAnsi="Times New Roman" w:cs="Times New Roman"/>
          <w:sz w:val="22"/>
        </w:rPr>
        <w:t xml:space="preserve">296 </w:t>
      </w:r>
      <w:del w:id="1185" w:author="nick ting" w:date="2021-09-24T18:42:00Z">
        <w:r w:rsidRPr="00790445" w:rsidDel="00683CAF">
          <w:rPr>
            <w:rFonts w:ascii="Times New Roman" w:hAnsi="Times New Roman" w:cs="Times New Roman"/>
            <w:sz w:val="22"/>
          </w:rPr>
          <w:delText xml:space="preserve">features </w:delText>
        </w:r>
      </w:del>
      <w:ins w:id="1186" w:author="nick ting" w:date="2021-09-24T18:42:00Z">
        <w:r w:rsidR="00683CAF">
          <w:rPr>
            <w:rFonts w:ascii="Times New Roman" w:hAnsi="Times New Roman" w:cs="Times New Roman"/>
            <w:sz w:val="22"/>
          </w:rPr>
          <w:t>species</w:t>
        </w:r>
      </w:ins>
      <w:ins w:id="1187" w:author="nick ting" w:date="2021-09-26T23:31:00Z">
        <w:r w:rsidR="002276BF">
          <w:rPr>
            <w:rFonts w:ascii="Times New Roman" w:hAnsi="Times New Roman" w:cs="Times New Roman"/>
            <w:sz w:val="22"/>
          </w:rPr>
          <w:t xml:space="preserve"> were obtained</w:t>
        </w:r>
      </w:ins>
      <w:ins w:id="1188" w:author="nick ting" w:date="2021-09-24T18:42:00Z">
        <w:r w:rsidR="00683CAF" w:rsidRPr="00790445">
          <w:rPr>
            <w:rFonts w:ascii="Times New Roman" w:hAnsi="Times New Roman" w:cs="Times New Roman"/>
            <w:sz w:val="22"/>
          </w:rPr>
          <w:t xml:space="preserve"> </w:t>
        </w:r>
      </w:ins>
      <w:ins w:id="1189" w:author="nick ting" w:date="2021-09-27T13:13:00Z">
        <w:r w:rsidR="00DD671B">
          <w:rPr>
            <w:rFonts w:ascii="Times New Roman" w:hAnsi="Times New Roman" w:cs="Times New Roman"/>
            <w:sz w:val="22"/>
          </w:rPr>
          <w:t xml:space="preserve">for further analysis </w:t>
        </w:r>
      </w:ins>
      <w:r w:rsidRPr="00790445">
        <w:rPr>
          <w:rFonts w:ascii="Times New Roman" w:hAnsi="Times New Roman" w:cs="Times New Roman"/>
          <w:sz w:val="22"/>
        </w:rPr>
        <w:t xml:space="preserve">(figure 3a and supplementary table </w:t>
      </w:r>
      <w:ins w:id="1190" w:author="nick ting" w:date="2021-09-24T18:42:00Z">
        <w:r w:rsidR="00683CAF">
          <w:rPr>
            <w:rFonts w:ascii="Times New Roman" w:hAnsi="Times New Roman" w:cs="Times New Roman"/>
            <w:sz w:val="22"/>
          </w:rPr>
          <w:t xml:space="preserve">2, </w:t>
        </w:r>
      </w:ins>
      <w:del w:id="1191" w:author="LIN, Yufeng" w:date="2021-09-23T14:27:00Z">
        <w:r w:rsidRPr="00790445" w:rsidDel="003A3841">
          <w:rPr>
            <w:rFonts w:ascii="Times New Roman" w:hAnsi="Times New Roman" w:cs="Times New Roman"/>
            <w:sz w:val="22"/>
          </w:rPr>
          <w:delText>3</w:delText>
        </w:r>
      </w:del>
      <w:ins w:id="1192" w:author="LIN, Yufeng" w:date="2021-09-23T17:01:00Z">
        <w:r w:rsidR="00274D15">
          <w:rPr>
            <w:rFonts w:ascii="Times New Roman" w:hAnsi="Times New Roman" w:cs="Times New Roman"/>
            <w:sz w:val="22"/>
          </w:rPr>
          <w:t>3</w:t>
        </w:r>
      </w:ins>
      <w:r w:rsidRPr="00790445">
        <w:rPr>
          <w:rFonts w:ascii="Times New Roman" w:hAnsi="Times New Roman" w:cs="Times New Roman"/>
          <w:sz w:val="22"/>
        </w:rPr>
        <w:t>)</w:t>
      </w:r>
      <w:del w:id="1193" w:author="nick ting" w:date="2021-09-24T18:42:00Z">
        <w:r w:rsidRPr="00790445" w:rsidDel="00683CAF">
          <w:rPr>
            <w:rFonts w:ascii="Times New Roman" w:hAnsi="Times New Roman" w:cs="Times New Roman"/>
            <w:sz w:val="22"/>
          </w:rPr>
          <w:delText xml:space="preserve"> from 592 aligned species (see supplementary table 4</w:delText>
        </w:r>
      </w:del>
      <w:ins w:id="1194" w:author="LIN, Yufeng" w:date="2021-09-23T17:01:00Z">
        <w:del w:id="1195" w:author="nick ting" w:date="2021-09-24T18:42:00Z">
          <w:r w:rsidR="00274D15" w:rsidDel="00683CAF">
            <w:rPr>
              <w:rFonts w:ascii="Times New Roman" w:hAnsi="Times New Roman" w:cs="Times New Roman"/>
              <w:sz w:val="22"/>
            </w:rPr>
            <w:delText>2</w:delText>
          </w:r>
        </w:del>
      </w:ins>
      <w:del w:id="1196" w:author="nick ting" w:date="2021-09-24T18:42:00Z">
        <w:r w:rsidRPr="00790445" w:rsidDel="00683CAF">
          <w:rPr>
            <w:rFonts w:ascii="Times New Roman" w:hAnsi="Times New Roman" w:cs="Times New Roman"/>
            <w:sz w:val="22"/>
          </w:rPr>
          <w:delText>)</w:delText>
        </w:r>
      </w:del>
      <w:r w:rsidRPr="00790445">
        <w:rPr>
          <w:rFonts w:ascii="Times New Roman" w:hAnsi="Times New Roman" w:cs="Times New Roman"/>
          <w:sz w:val="22"/>
        </w:rPr>
        <w:t xml:space="preserve">. </w:t>
      </w:r>
      <w:ins w:id="1197" w:author="nick ting" w:date="2021-09-27T13:18:00Z">
        <w:r w:rsidR="00DD671B">
          <w:rPr>
            <w:rFonts w:ascii="Times New Roman" w:hAnsi="Times New Roman" w:cs="Times New Roman"/>
            <w:sz w:val="22"/>
          </w:rPr>
          <w:t xml:space="preserve">Using the Wilcoxon rank-sum </w:t>
        </w:r>
      </w:ins>
      <w:ins w:id="1198" w:author="nick ting" w:date="2021-09-27T17:46:00Z">
        <w:r w:rsidR="0098399D">
          <w:rPr>
            <w:rFonts w:ascii="Times New Roman" w:hAnsi="Times New Roman" w:cs="Times New Roman"/>
            <w:sz w:val="22"/>
          </w:rPr>
          <w:t>test</w:t>
        </w:r>
      </w:ins>
      <w:ins w:id="1199" w:author="nick ting" w:date="2021-09-27T18:07:00Z">
        <w:r w:rsidR="00BA3DCF">
          <w:rPr>
            <w:rFonts w:ascii="Times New Roman" w:hAnsi="Times New Roman" w:cs="Times New Roman"/>
            <w:sz w:val="22"/>
          </w:rPr>
          <w:t xml:space="preserve"> to compare data from all the cohorts together</w:t>
        </w:r>
      </w:ins>
      <w:ins w:id="1200" w:author="nick ting" w:date="2021-09-27T13:18:00Z">
        <w:r w:rsidR="00DD671B">
          <w:rPr>
            <w:rFonts w:ascii="Times New Roman" w:hAnsi="Times New Roman" w:cs="Times New Roman"/>
            <w:sz w:val="22"/>
          </w:rPr>
          <w:t>,</w:t>
        </w:r>
      </w:ins>
      <w:del w:id="1201" w:author="nick ting" w:date="2021-09-27T13:18:00Z">
        <w:r w:rsidRPr="005557B8" w:rsidDel="00DD671B">
          <w:rPr>
            <w:rFonts w:ascii="Times New Roman" w:hAnsi="Times New Roman" w:cs="Times New Roman"/>
            <w:sz w:val="22"/>
          </w:rPr>
          <w:delText xml:space="preserve">To determine </w:delText>
        </w:r>
        <w:r w:rsidR="00AE2F5C" w:rsidRPr="005557B8" w:rsidDel="00DD671B">
          <w:rPr>
            <w:rFonts w:ascii="Times New Roman" w:hAnsi="Times New Roman" w:cs="Times New Roman"/>
            <w:sz w:val="22"/>
          </w:rPr>
          <w:delText xml:space="preserve">the </w:delText>
        </w:r>
        <w:r w:rsidRPr="005557B8" w:rsidDel="00DD671B">
          <w:rPr>
            <w:rFonts w:ascii="Times New Roman" w:hAnsi="Times New Roman" w:cs="Times New Roman"/>
            <w:sz w:val="22"/>
          </w:rPr>
          <w:delText xml:space="preserve">potential enteric </w:delText>
        </w:r>
        <w:r w:rsidR="00FA35F2" w:rsidRPr="00420570" w:rsidDel="00DD671B">
          <w:rPr>
            <w:rFonts w:ascii="Times New Roman" w:hAnsi="Times New Roman" w:cs="Times New Roman"/>
            <w:sz w:val="22"/>
          </w:rPr>
          <w:delText>micro-eukaryotes</w:delText>
        </w:r>
        <w:r w:rsidRPr="00420570" w:rsidDel="00DD671B">
          <w:rPr>
            <w:rFonts w:ascii="Times New Roman" w:hAnsi="Times New Roman" w:cs="Times New Roman"/>
            <w:sz w:val="22"/>
          </w:rPr>
          <w:delText xml:space="preserve"> shift in </w:delText>
        </w:r>
        <w:r w:rsidRPr="00BA34C7" w:rsidDel="00DD671B">
          <w:rPr>
            <w:rFonts w:ascii="Times New Roman" w:hAnsi="Times New Roman" w:cs="Times New Roman"/>
            <w:sz w:val="22"/>
          </w:rPr>
          <w:delText>patients with CRC</w:delText>
        </w:r>
      </w:del>
      <w:ins w:id="1202" w:author="LIN, Yufeng" w:date="2021-09-24T15:33:00Z">
        <w:del w:id="1203" w:author="nick ting" w:date="2021-09-27T13:18:00Z">
          <w:r w:rsidR="00BA34C7" w:rsidRPr="00BA34C7" w:rsidDel="00DD671B">
            <w:rPr>
              <w:rFonts w:ascii="Times New Roman" w:hAnsi="Times New Roman" w:cs="Times New Roman"/>
              <w:sz w:val="22"/>
              <w:rPrChange w:id="1204" w:author="LIN, Yufeng" w:date="2021-09-24T15:34:00Z">
                <w:rPr>
                  <w:rFonts w:ascii="Times New Roman" w:hAnsi="Times New Roman" w:cs="Times New Roman"/>
                  <w:sz w:val="22"/>
                  <w:highlight w:val="yellow"/>
                </w:rPr>
              </w:rPrChange>
            </w:rPr>
            <w:delText>s</w:delText>
          </w:r>
        </w:del>
      </w:ins>
      <w:del w:id="1205" w:author="nick ting" w:date="2021-09-27T13:18:00Z">
        <w:r w:rsidRPr="005557B8" w:rsidDel="00DD671B">
          <w:rPr>
            <w:rFonts w:ascii="Times New Roman" w:hAnsi="Times New Roman" w:cs="Times New Roman"/>
            <w:sz w:val="22"/>
          </w:rPr>
          <w:delText>,</w:delText>
        </w:r>
      </w:del>
      <w:del w:id="1206" w:author="nick ting" w:date="2021-09-25T00:54:00Z">
        <w:r w:rsidRPr="005557B8" w:rsidDel="0029149C">
          <w:rPr>
            <w:rFonts w:ascii="Times New Roman" w:hAnsi="Times New Roman" w:cs="Times New Roman"/>
            <w:sz w:val="22"/>
          </w:rPr>
          <w:delText xml:space="preserve"> we</w:delText>
        </w:r>
      </w:del>
      <w:r w:rsidRPr="005557B8">
        <w:rPr>
          <w:rFonts w:ascii="Times New Roman" w:hAnsi="Times New Roman" w:cs="Times New Roman"/>
          <w:sz w:val="22"/>
        </w:rPr>
        <w:t xml:space="preserve"> </w:t>
      </w:r>
      <w:del w:id="1207"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del w:id="1208" w:author="nick ting" w:date="2021-09-25T00:54:00Z">
        <w:r w:rsidRPr="00BA34C7" w:rsidDel="0029149C">
          <w:rPr>
            <w:rFonts w:ascii="Times New Roman" w:hAnsi="Times New Roman" w:cs="Times New Roman"/>
            <w:sz w:val="22"/>
          </w:rPr>
          <w:delText xml:space="preserve">gained </w:delText>
        </w:r>
      </w:del>
      <w:r w:rsidRPr="00BA34C7">
        <w:rPr>
          <w:rFonts w:ascii="Times New Roman" w:hAnsi="Times New Roman" w:cs="Times New Roman"/>
          <w:sz w:val="22"/>
        </w:rPr>
        <w:t>74</w:t>
      </w:r>
      <w:ins w:id="1209" w:author="nick ting" w:date="2021-09-25T00:56:00Z">
        <w:r w:rsidR="0029149C">
          <w:rPr>
            <w:rFonts w:ascii="Times New Roman" w:hAnsi="Times New Roman" w:cs="Times New Roman"/>
            <w:sz w:val="22"/>
          </w:rPr>
          <w:t xml:space="preserve"> </w:t>
        </w:r>
      </w:ins>
      <w:del w:id="1210" w:author="nick ting" w:date="2021-09-25T00:56:00Z">
        <w:r w:rsidRPr="00BA34C7" w:rsidDel="0029149C">
          <w:rPr>
            <w:rFonts w:ascii="Times New Roman" w:hAnsi="Times New Roman" w:cs="Times New Roman"/>
            <w:sz w:val="22"/>
          </w:rPr>
          <w:delText xml:space="preserve"> and 33 </w:delText>
        </w:r>
      </w:del>
      <w:del w:id="1211" w:author="nick ting" w:date="2021-09-25T00:55:00Z">
        <w:r w:rsidRPr="00BA34C7" w:rsidDel="0029149C">
          <w:rPr>
            <w:rFonts w:ascii="Times New Roman" w:hAnsi="Times New Roman" w:cs="Times New Roman"/>
            <w:sz w:val="22"/>
          </w:rPr>
          <w:delText>candidates</w:delText>
        </w:r>
      </w:del>
      <w:ins w:id="1212" w:author="LIN, Yufeng" w:date="2021-09-24T15:02:00Z">
        <w:del w:id="1213" w:author="nick ting" w:date="2021-09-25T00:55:00Z">
          <w:r w:rsidR="00CA3711" w:rsidRPr="00BA34C7" w:rsidDel="0029149C">
            <w:rPr>
              <w:rFonts w:ascii="Times New Roman" w:hAnsi="Times New Roman" w:cs="Times New Roman"/>
              <w:sz w:val="22"/>
            </w:rPr>
            <w:delText xml:space="preserve"> from 296 candidates</w:delText>
          </w:r>
        </w:del>
      </w:ins>
      <w:ins w:id="1214" w:author="nick ting" w:date="2021-09-25T00:55:00Z">
        <w:r w:rsidR="0029149C">
          <w:rPr>
            <w:rFonts w:ascii="Times New Roman" w:hAnsi="Times New Roman" w:cs="Times New Roman"/>
            <w:sz w:val="22"/>
          </w:rPr>
          <w:t xml:space="preserve">differentially abundant </w:t>
        </w:r>
        <w:del w:id="1215" w:author="LIN, Yufeng" w:date="2021-09-28T13:07:00Z">
          <w:r w:rsidR="0029149C" w:rsidDel="004314C2">
            <w:rPr>
              <w:rFonts w:ascii="Times New Roman" w:hAnsi="Times New Roman" w:cs="Times New Roman"/>
              <w:sz w:val="22"/>
            </w:rPr>
            <w:delText>micro-eukaryotes</w:delText>
          </w:r>
        </w:del>
      </w:ins>
      <w:ins w:id="1216" w:author="LIN, Yufeng" w:date="2021-09-28T13:07:00Z">
        <w:r w:rsidR="004314C2">
          <w:rPr>
            <w:rFonts w:ascii="Times New Roman" w:hAnsi="Times New Roman" w:cs="Times New Roman"/>
            <w:sz w:val="22"/>
          </w:rPr>
          <w:t>fungi</w:t>
        </w:r>
      </w:ins>
      <w:ins w:id="1217" w:author="nick ting" w:date="2021-09-25T01:01:00Z">
        <w:r w:rsidR="00002608">
          <w:rPr>
            <w:rFonts w:ascii="Times New Roman" w:hAnsi="Times New Roman" w:cs="Times New Roman"/>
            <w:sz w:val="22"/>
          </w:rPr>
          <w:t xml:space="preserve"> </w:t>
        </w:r>
      </w:ins>
      <w:ins w:id="1218" w:author="nick ting" w:date="2021-09-25T00:55:00Z">
        <w:r w:rsidR="0029149C">
          <w:rPr>
            <w:rFonts w:ascii="Times New Roman" w:hAnsi="Times New Roman" w:cs="Times New Roman"/>
            <w:sz w:val="22"/>
          </w:rPr>
          <w:t>were identified</w:t>
        </w:r>
      </w:ins>
      <w:ins w:id="1219" w:author="nick ting" w:date="2021-09-25T00:56:00Z">
        <w:r w:rsidR="0029149C">
          <w:rPr>
            <w:rFonts w:ascii="Times New Roman" w:hAnsi="Times New Roman" w:cs="Times New Roman"/>
            <w:sz w:val="22"/>
          </w:rPr>
          <w:t xml:space="preserve"> which was named as the</w:t>
        </w:r>
      </w:ins>
      <w:ins w:id="1220" w:author="LIN, Yufeng" w:date="2021-09-24T15:34:00Z">
        <w:del w:id="1221" w:author="nick ting" w:date="2021-09-25T00:56:00Z">
          <w:r w:rsidR="00BA34C7" w:rsidRPr="00BA34C7" w:rsidDel="0029149C">
            <w:rPr>
              <w:rFonts w:ascii="Times New Roman" w:hAnsi="Times New Roman" w:cs="Times New Roman"/>
              <w:sz w:val="22"/>
              <w:rPrChange w:id="1222" w:author="LIN, Yufeng" w:date="2021-09-24T15:34:00Z">
                <w:rPr>
                  <w:rFonts w:ascii="Times New Roman" w:hAnsi="Times New Roman" w:cs="Times New Roman"/>
                  <w:sz w:val="22"/>
                  <w:highlight w:val="yellow"/>
                </w:rPr>
              </w:rPrChange>
            </w:rPr>
            <w:delText>,</w:delText>
          </w:r>
        </w:del>
        <w:r w:rsidR="00BA34C7" w:rsidRPr="00BA34C7">
          <w:rPr>
            <w:rFonts w:ascii="Times New Roman" w:hAnsi="Times New Roman" w:cs="Times New Roman"/>
            <w:sz w:val="22"/>
            <w:rPrChange w:id="1223" w:author="LIN, Yufeng" w:date="2021-09-24T15:34:00Z">
              <w:rPr>
                <w:rFonts w:ascii="Times New Roman" w:hAnsi="Times New Roman" w:cs="Times New Roman"/>
                <w:sz w:val="22"/>
                <w:highlight w:val="yellow"/>
              </w:rPr>
            </w:rPrChange>
          </w:rPr>
          <w:t xml:space="preserve"> </w:t>
        </w:r>
        <w:del w:id="1224" w:author="nick ting" w:date="2021-09-25T00:56:00Z">
          <w:r w:rsidR="00BA34C7" w:rsidRPr="00BA34C7" w:rsidDel="0029149C">
            <w:rPr>
              <w:rFonts w:ascii="Times New Roman" w:hAnsi="Times New Roman" w:cs="Times New Roman"/>
              <w:sz w:val="22"/>
              <w:rPrChange w:id="1225" w:author="LIN, Yufeng" w:date="2021-09-24T15:34:00Z">
                <w:rPr>
                  <w:rFonts w:ascii="Times New Roman" w:hAnsi="Times New Roman" w:cs="Times New Roman"/>
                  <w:sz w:val="22"/>
                  <w:highlight w:val="yellow"/>
                </w:rPr>
              </w:rPrChange>
            </w:rPr>
            <w:delText xml:space="preserve">namely </w:delText>
          </w:r>
        </w:del>
      </w:ins>
      <w:ins w:id="1226" w:author="nick ting" w:date="2021-09-25T00:56:00Z">
        <w:r w:rsidR="0029149C">
          <w:rPr>
            <w:rFonts w:ascii="Times New Roman" w:hAnsi="Times New Roman" w:cs="Times New Roman"/>
            <w:sz w:val="22"/>
          </w:rPr>
          <w:t>m</w:t>
        </w:r>
      </w:ins>
      <w:ins w:id="1227" w:author="LIN, Yufeng" w:date="2021-09-24T15:34:00Z">
        <w:del w:id="1228" w:author="nick ting" w:date="2021-09-25T00:56:00Z">
          <w:r w:rsidR="00BA34C7" w:rsidRPr="00BA34C7" w:rsidDel="0029149C">
            <w:rPr>
              <w:rFonts w:ascii="Times New Roman" w:hAnsi="Times New Roman" w:cs="Times New Roman"/>
              <w:sz w:val="22"/>
              <w:rPrChange w:id="1229" w:author="LIN, Yufeng" w:date="2021-09-24T15:34:00Z">
                <w:rPr>
                  <w:rFonts w:ascii="Times New Roman" w:hAnsi="Times New Roman" w:cs="Times New Roman"/>
                  <w:sz w:val="22"/>
                  <w:highlight w:val="yellow"/>
                </w:rPr>
              </w:rPrChange>
            </w:rPr>
            <w:delText>m</w:delText>
          </w:r>
        </w:del>
        <w:r w:rsidR="00BA34C7" w:rsidRPr="00BA34C7">
          <w:rPr>
            <w:rFonts w:ascii="Times New Roman" w:hAnsi="Times New Roman" w:cs="Times New Roman"/>
            <w:sz w:val="22"/>
            <w:rPrChange w:id="1230" w:author="LIN, Yufeng" w:date="2021-09-24T15:34:00Z">
              <w:rPr>
                <w:rFonts w:ascii="Times New Roman" w:hAnsi="Times New Roman" w:cs="Times New Roman"/>
                <w:sz w:val="22"/>
                <w:highlight w:val="yellow"/>
              </w:rPr>
            </w:rPrChange>
          </w:rPr>
          <w:t>ain set</w:t>
        </w:r>
      </w:ins>
      <w:ins w:id="1231" w:author="nick ting" w:date="2021-09-24T18:48:00Z">
        <w:r w:rsidR="0012344C">
          <w:rPr>
            <w:rFonts w:ascii="Times New Roman" w:hAnsi="Times New Roman" w:cs="Times New Roman"/>
            <w:sz w:val="22"/>
          </w:rPr>
          <w:t xml:space="preserve"> (</w:t>
        </w:r>
      </w:ins>
      <w:ins w:id="1232" w:author="nick ting" w:date="2021-09-24T18:49:00Z">
        <w:r w:rsidR="0012344C">
          <w:rPr>
            <w:rFonts w:ascii="Times New Roman" w:hAnsi="Times New Roman" w:cs="Times New Roman"/>
            <w:sz w:val="22"/>
          </w:rPr>
          <w:t>FDR</w:t>
        </w:r>
      </w:ins>
      <w:ins w:id="1233" w:author="nick ting" w:date="2021-09-24T18:48:00Z">
        <w:r w:rsidR="0012344C">
          <w:rPr>
            <w:rFonts w:ascii="Times New Roman" w:hAnsi="Times New Roman" w:cs="Times New Roman"/>
            <w:sz w:val="22"/>
          </w:rPr>
          <w:t xml:space="preserve"> &lt; 0.1</w:t>
        </w:r>
      </w:ins>
      <w:ins w:id="1234" w:author="nick ting" w:date="2021-09-27T18:07:00Z">
        <w:r w:rsidR="00BA3DCF">
          <w:rPr>
            <w:rFonts w:ascii="Times New Roman" w:hAnsi="Times New Roman" w:cs="Times New Roman"/>
            <w:sz w:val="22"/>
          </w:rPr>
          <w:t>)</w:t>
        </w:r>
      </w:ins>
      <w:ins w:id="1235" w:author="nick ting" w:date="2021-09-25T00:56:00Z">
        <w:r w:rsidR="0029149C">
          <w:rPr>
            <w:rFonts w:ascii="Times New Roman" w:hAnsi="Times New Roman" w:cs="Times New Roman"/>
            <w:sz w:val="22"/>
          </w:rPr>
          <w:t>.</w:t>
        </w:r>
      </w:ins>
      <w:ins w:id="1236" w:author="nick ting" w:date="2021-09-27T18:08:00Z">
        <w:r w:rsidR="00BA3DCF">
          <w:rPr>
            <w:rFonts w:ascii="Times New Roman" w:hAnsi="Times New Roman" w:cs="Times New Roman"/>
            <w:sz w:val="22"/>
          </w:rPr>
          <w:t xml:space="preserve"> Among the 74 identified species, we further shortlisted 33</w:t>
        </w:r>
      </w:ins>
      <w:ins w:id="1237" w:author="nick ting" w:date="2021-09-27T18:09:00Z">
        <w:r w:rsidR="00BA3DCF">
          <w:rPr>
            <w:rFonts w:ascii="Times New Roman" w:hAnsi="Times New Roman" w:cs="Times New Roman"/>
            <w:sz w:val="22"/>
          </w:rPr>
          <w:t xml:space="preserve"> species which</w:t>
        </w:r>
      </w:ins>
      <w:ins w:id="1238" w:author="nick ting" w:date="2021-09-27T18:08:00Z">
        <w:r w:rsidR="00BA3DCF">
          <w:rPr>
            <w:rFonts w:ascii="Times New Roman" w:hAnsi="Times New Roman" w:cs="Times New Roman"/>
            <w:sz w:val="22"/>
          </w:rPr>
          <w:t xml:space="preserve"> demonstrated significant alterations</w:t>
        </w:r>
      </w:ins>
      <w:ins w:id="1239" w:author="nick ting" w:date="2021-09-27T18:09:00Z">
        <w:r w:rsidR="00BA3DCF">
          <w:rPr>
            <w:rFonts w:ascii="Times New Roman" w:hAnsi="Times New Roman" w:cs="Times New Roman"/>
            <w:sz w:val="22"/>
          </w:rPr>
          <w:t xml:space="preserve"> (FDR &lt; 0.01</w:t>
        </w:r>
        <w:proofErr w:type="gramStart"/>
        <w:r w:rsidR="00BA3DCF">
          <w:rPr>
            <w:rFonts w:ascii="Times New Roman" w:hAnsi="Times New Roman" w:cs="Times New Roman"/>
            <w:sz w:val="22"/>
          </w:rPr>
          <w:t>)</w:t>
        </w:r>
        <w:r w:rsidR="00BA3DCF">
          <w:t xml:space="preserve"> </w:t>
        </w:r>
      </w:ins>
      <w:ins w:id="1240" w:author="nick ting" w:date="2021-09-27T18:08:00Z">
        <w:r w:rsidR="00BA3DCF">
          <w:rPr>
            <w:rFonts w:ascii="Times New Roman" w:hAnsi="Times New Roman" w:cs="Times New Roman"/>
            <w:sz w:val="22"/>
          </w:rPr>
          <w:t xml:space="preserve"> as</w:t>
        </w:r>
        <w:proofErr w:type="gramEnd"/>
        <w:r w:rsidR="00BA3DCF">
          <w:rPr>
            <w:rFonts w:ascii="Times New Roman" w:hAnsi="Times New Roman" w:cs="Times New Roman"/>
            <w:sz w:val="22"/>
          </w:rPr>
          <w:t xml:space="preserve">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ins>
      <w:ins w:id="1241" w:author="nick ting" w:date="2021-09-27T18:09:00Z">
        <w:r w:rsidR="00BA3DCF">
          <w:rPr>
            <w:rFonts w:ascii="Times New Roman" w:hAnsi="Times New Roman" w:cs="Times New Roman"/>
            <w:sz w:val="22"/>
          </w:rPr>
          <w:t>.</w:t>
        </w:r>
      </w:ins>
    </w:p>
    <w:p w14:paraId="0315D0DE" w14:textId="30AE6792" w:rsidR="00D46E76" w:rsidDel="009D00F7" w:rsidRDefault="00D46E76" w:rsidP="00790445">
      <w:pPr>
        <w:widowControl/>
        <w:rPr>
          <w:ins w:id="1242" w:author="nick ting" w:date="2021-10-03T19:37:00Z"/>
          <w:del w:id="1243" w:author="LIN, Yufeng" w:date="2021-10-04T13:50:00Z"/>
          <w:rFonts w:ascii="Times New Roman" w:hAnsi="Times New Roman" w:cs="Times New Roman"/>
          <w:sz w:val="22"/>
        </w:rPr>
      </w:pPr>
    </w:p>
    <w:p w14:paraId="6ADA9F1C" w14:textId="77777777" w:rsidR="00BA3DCF" w:rsidRDefault="00BA3DCF" w:rsidP="00790445">
      <w:pPr>
        <w:widowControl/>
        <w:rPr>
          <w:ins w:id="1244" w:author="nick ting" w:date="2021-09-27T18:06:00Z"/>
          <w:rFonts w:ascii="Times New Roman" w:hAnsi="Times New Roman" w:cs="Times New Roman"/>
          <w:sz w:val="22"/>
        </w:rPr>
      </w:pPr>
    </w:p>
    <w:p w14:paraId="2076D038" w14:textId="2DC80F40" w:rsidR="00D93222" w:rsidDel="009D00F7" w:rsidRDefault="00D93222" w:rsidP="00790445">
      <w:pPr>
        <w:widowControl/>
        <w:rPr>
          <w:ins w:id="1245" w:author="nick ting" w:date="2021-10-03T19:37:00Z"/>
          <w:del w:id="1246" w:author="LIN, Yufeng" w:date="2021-10-04T13:51:00Z"/>
          <w:rFonts w:ascii="Times New Roman" w:hAnsi="Times New Roman" w:cs="Times New Roman"/>
          <w:sz w:val="22"/>
        </w:rPr>
      </w:pPr>
      <w:ins w:id="1247" w:author="nick ting" w:date="2021-09-27T13:57:00Z">
        <w:r>
          <w:rPr>
            <w:rFonts w:ascii="Times New Roman" w:hAnsi="Times New Roman" w:cs="Times New Roman"/>
            <w:sz w:val="22"/>
          </w:rPr>
          <w:t xml:space="preserve">We </w:t>
        </w:r>
      </w:ins>
      <w:ins w:id="1248" w:author="nick ting" w:date="2021-09-27T18:06:00Z">
        <w:r w:rsidR="00BA3DCF">
          <w:rPr>
            <w:rFonts w:ascii="Times New Roman" w:hAnsi="Times New Roman" w:cs="Times New Roman"/>
            <w:sz w:val="22"/>
          </w:rPr>
          <w:t>then</w:t>
        </w:r>
      </w:ins>
      <w:ins w:id="1249" w:author="nick ting" w:date="2021-09-27T13:57:00Z">
        <w:r>
          <w:rPr>
            <w:rFonts w:ascii="Times New Roman" w:hAnsi="Times New Roman" w:cs="Times New Roman"/>
            <w:sz w:val="22"/>
          </w:rPr>
          <w:t xml:space="preserve"> evaluated</w:t>
        </w:r>
        <w:r w:rsidRPr="00790445">
          <w:rPr>
            <w:rFonts w:ascii="Times New Roman" w:hAnsi="Times New Roman" w:cs="Times New Roman"/>
            <w:sz w:val="22"/>
          </w:rPr>
          <w:t xml:space="preserve"> </w:t>
        </w:r>
      </w:ins>
      <w:ins w:id="1250" w:author="nick ting" w:date="2021-09-27T13:58:00Z">
        <w:r>
          <w:rPr>
            <w:rFonts w:ascii="Times New Roman" w:hAnsi="Times New Roman" w:cs="Times New Roman"/>
            <w:sz w:val="22"/>
          </w:rPr>
          <w:t xml:space="preserve">if </w:t>
        </w:r>
      </w:ins>
      <w:ins w:id="1251" w:author="nick ting" w:date="2021-09-27T13:57:00Z">
        <w:r>
          <w:rPr>
            <w:rFonts w:ascii="Times New Roman" w:hAnsi="Times New Roman" w:cs="Times New Roman"/>
            <w:sz w:val="22"/>
          </w:rPr>
          <w:t>these</w:t>
        </w:r>
        <w:r w:rsidRPr="00790445">
          <w:rPr>
            <w:rFonts w:ascii="Times New Roman" w:hAnsi="Times New Roman" w:cs="Times New Roman"/>
            <w:sz w:val="22"/>
          </w:rPr>
          <w:t xml:space="preserve"> 74</w:t>
        </w:r>
        <w:r>
          <w:rPr>
            <w:rFonts w:ascii="Times New Roman" w:hAnsi="Times New Roman" w:cs="Times New Roman"/>
            <w:sz w:val="22"/>
          </w:rPr>
          <w:t xml:space="preserve"> </w:t>
        </w:r>
        <w:del w:id="1252" w:author="LIN, Yufeng" w:date="2021-09-28T13:00:00Z">
          <w:r w:rsidRPr="00790445" w:rsidDel="004314C2">
            <w:rPr>
              <w:rFonts w:ascii="Times New Roman" w:hAnsi="Times New Roman" w:cs="Times New Roman"/>
              <w:sz w:val="22"/>
            </w:rPr>
            <w:delText>micro-eukaryot</w:delText>
          </w:r>
          <w:r w:rsidDel="004314C2">
            <w:rPr>
              <w:rFonts w:ascii="Times New Roman" w:hAnsi="Times New Roman" w:cs="Times New Roman"/>
              <w:sz w:val="22"/>
            </w:rPr>
            <w:delText>ics</w:delText>
          </w:r>
        </w:del>
      </w:ins>
      <w:ins w:id="1253" w:author="LIN, Yufeng" w:date="2021-09-28T13:01:00Z">
        <w:r w:rsidR="004314C2">
          <w:rPr>
            <w:rFonts w:ascii="Times New Roman" w:hAnsi="Times New Roman" w:cs="Times New Roman"/>
            <w:sz w:val="22"/>
          </w:rPr>
          <w:t>fungi</w:t>
        </w:r>
      </w:ins>
      <w:ins w:id="1254" w:author="nick ting" w:date="2021-09-27T13:57:00Z">
        <w:r>
          <w:rPr>
            <w:rFonts w:ascii="Times New Roman" w:hAnsi="Times New Roman" w:cs="Times New Roman"/>
            <w:sz w:val="22"/>
          </w:rPr>
          <w:t xml:space="preserve"> (main set) </w:t>
        </w:r>
      </w:ins>
      <w:ins w:id="1255" w:author="nick ting" w:date="2021-09-27T13:58:00Z">
        <w:r>
          <w:rPr>
            <w:rFonts w:ascii="Times New Roman" w:hAnsi="Times New Roman" w:cs="Times New Roman"/>
            <w:sz w:val="22"/>
          </w:rPr>
          <w:t xml:space="preserve">were consistently altered </w:t>
        </w:r>
      </w:ins>
      <w:ins w:id="1256" w:author="nick ting" w:date="2021-09-27T13:57:00Z">
        <w:r>
          <w:rPr>
            <w:rFonts w:ascii="Times New Roman" w:hAnsi="Times New Roman" w:cs="Times New Roman"/>
            <w:sz w:val="22"/>
          </w:rPr>
          <w:t xml:space="preserve">across all </w:t>
        </w:r>
      </w:ins>
      <w:ins w:id="1257" w:author="nick ting" w:date="2021-09-27T18:11:00Z">
        <w:r w:rsidR="00BA3DCF">
          <w:rPr>
            <w:rFonts w:ascii="Times New Roman" w:hAnsi="Times New Roman" w:cs="Times New Roman"/>
            <w:sz w:val="22"/>
          </w:rPr>
          <w:t xml:space="preserve">the </w:t>
        </w:r>
      </w:ins>
      <w:ins w:id="1258" w:author="nick ting" w:date="2021-09-27T13:57:00Z">
        <w:r>
          <w:rPr>
            <w:rFonts w:ascii="Times New Roman" w:hAnsi="Times New Roman" w:cs="Times New Roman"/>
            <w:sz w:val="22"/>
          </w:rPr>
          <w:t xml:space="preserve">8 cohorts using SSTF and non-parametric tests </w:t>
        </w:r>
        <w:r w:rsidRPr="00790445">
          <w:rPr>
            <w:rFonts w:ascii="Times New Roman" w:hAnsi="Times New Roman" w:cs="Times New Roman"/>
            <w:sz w:val="22"/>
          </w:rPr>
          <w:t xml:space="preserve">(see </w:t>
        </w:r>
        <w:commentRangeStart w:id="1259"/>
        <w:r w:rsidRPr="00790445">
          <w:rPr>
            <w:rFonts w:ascii="Times New Roman" w:hAnsi="Times New Roman" w:cs="Times New Roman"/>
            <w:sz w:val="22"/>
          </w:rPr>
          <w:t>Methods</w:t>
        </w:r>
        <w:commentRangeEnd w:id="1259"/>
        <w:r w:rsidRPr="00790445">
          <w:rPr>
            <w:rStyle w:val="CommentReference"/>
            <w:rFonts w:ascii="Times New Roman" w:hAnsi="Times New Roman" w:cs="Times New Roman"/>
            <w:sz w:val="22"/>
            <w:szCs w:val="22"/>
          </w:rPr>
          <w:commentReference w:id="1259"/>
        </w:r>
        <w:r w:rsidRPr="00790445">
          <w:rPr>
            <w:rFonts w:ascii="Times New Roman" w:hAnsi="Times New Roman" w:cs="Times New Roman"/>
            <w:sz w:val="22"/>
          </w:rPr>
          <w:t xml:space="preserve">). </w:t>
        </w:r>
      </w:ins>
      <w:ins w:id="1260" w:author="nick ting" w:date="2021-09-27T18:03:00Z">
        <w:r w:rsidR="00811AE1">
          <w:rPr>
            <w:rFonts w:ascii="Times New Roman" w:hAnsi="Times New Roman" w:cs="Times New Roman"/>
            <w:sz w:val="22"/>
          </w:rPr>
          <w:t xml:space="preserve">We </w:t>
        </w:r>
      </w:ins>
      <w:ins w:id="1261" w:author="nick ting" w:date="2021-09-27T18:04:00Z">
        <w:r w:rsidR="00811AE1">
          <w:rPr>
            <w:rFonts w:ascii="Times New Roman" w:hAnsi="Times New Roman" w:cs="Times New Roman"/>
            <w:sz w:val="22"/>
          </w:rPr>
          <w:t>observed that the enrichment and depletion status of the 74 species were consistent in most of the cohorts</w:t>
        </w:r>
      </w:ins>
      <w:ins w:id="1262" w:author="nick ting" w:date="2021-09-27T18:05:00Z">
        <w:r w:rsidR="00811AE1">
          <w:rPr>
            <w:rFonts w:ascii="Times New Roman" w:hAnsi="Times New Roman" w:cs="Times New Roman"/>
            <w:sz w:val="22"/>
          </w:rPr>
          <w:t xml:space="preserve"> except the 2019_Thomas and 2019_Yachida</w:t>
        </w:r>
      </w:ins>
      <w:ins w:id="1263" w:author="nick ting" w:date="2021-09-27T18:04:00Z">
        <w:r w:rsidR="00811AE1">
          <w:rPr>
            <w:rFonts w:ascii="Times New Roman" w:hAnsi="Times New Roman" w:cs="Times New Roman"/>
            <w:sz w:val="22"/>
          </w:rPr>
          <w:t xml:space="preserve"> </w:t>
        </w:r>
      </w:ins>
      <w:ins w:id="1264" w:author="nick ting" w:date="2021-09-27T18:05:00Z">
        <w:r w:rsidR="00811AE1">
          <w:rPr>
            <w:rFonts w:ascii="Times New Roman" w:hAnsi="Times New Roman" w:cs="Times New Roman"/>
            <w:sz w:val="22"/>
          </w:rPr>
          <w:t xml:space="preserve">cohorts. </w:t>
        </w:r>
      </w:ins>
      <w:proofErr w:type="spellStart"/>
      <w:ins w:id="1265" w:author="nick ting" w:date="2021-09-27T18:06:00Z">
        <w:r w:rsidR="00BA3DCF">
          <w:rPr>
            <w:rFonts w:ascii="Times New Roman" w:hAnsi="Times New Roman" w:cs="Times New Roman"/>
            <w:sz w:val="22"/>
          </w:rPr>
          <w:t>Interestly</w:t>
        </w:r>
        <w:proofErr w:type="spellEnd"/>
        <w:r w:rsidR="00BA3DCF">
          <w:rPr>
            <w:rFonts w:ascii="Times New Roman" w:hAnsi="Times New Roman" w:cs="Times New Roman"/>
            <w:sz w:val="22"/>
          </w:rPr>
          <w:t>, most of the</w:t>
        </w:r>
      </w:ins>
      <w:ins w:id="1266" w:author="nick ting" w:date="2021-09-27T18:10:00Z">
        <w:r w:rsidR="00BA3DCF">
          <w:rPr>
            <w:rFonts w:ascii="Times New Roman" w:hAnsi="Times New Roman" w:cs="Times New Roman"/>
            <w:sz w:val="22"/>
          </w:rPr>
          <w:t xml:space="preserve"> 74 species in the 2019_Thomas cohorts either showe</w:t>
        </w:r>
      </w:ins>
      <w:ins w:id="1267" w:author="nick ting" w:date="2021-09-27T18:11:00Z">
        <w:r w:rsidR="00BA3DCF">
          <w:rPr>
            <w:rFonts w:ascii="Times New Roman" w:hAnsi="Times New Roman" w:cs="Times New Roman"/>
            <w:sz w:val="22"/>
          </w:rPr>
          <w:t xml:space="preserve">d significant enrichment in CRC </w:t>
        </w:r>
      </w:ins>
      <w:ins w:id="1268" w:author="nick ting" w:date="2021-09-27T18:12:00Z">
        <w:r w:rsidR="00BA3DCF">
          <w:rPr>
            <w:rFonts w:ascii="Times New Roman" w:hAnsi="Times New Roman" w:cs="Times New Roman"/>
            <w:sz w:val="22"/>
          </w:rPr>
          <w:t>patients</w:t>
        </w:r>
      </w:ins>
      <w:ins w:id="1269" w:author="nick ting" w:date="2021-09-27T18:11:00Z">
        <w:r w:rsidR="00BA3DCF">
          <w:rPr>
            <w:rFonts w:ascii="Times New Roman" w:hAnsi="Times New Roman" w:cs="Times New Roman"/>
            <w:sz w:val="22"/>
          </w:rPr>
          <w:t xml:space="preserve"> or no significant difference between CRC versus healthy individuals</w:t>
        </w:r>
      </w:ins>
      <w:ins w:id="1270" w:author="nick ting" w:date="2021-09-27T18:12:00Z">
        <w:r w:rsidR="00BA3DCF">
          <w:rPr>
            <w:rFonts w:ascii="Times New Roman" w:hAnsi="Times New Roman" w:cs="Times New Roman"/>
            <w:sz w:val="22"/>
          </w:rPr>
          <w:t xml:space="preserve"> but very few showed </w:t>
        </w:r>
        <w:proofErr w:type="spellStart"/>
        <w:r w:rsidR="00BA3DCF">
          <w:rPr>
            <w:rFonts w:ascii="Times New Roman" w:hAnsi="Times New Roman" w:cs="Times New Roman"/>
            <w:sz w:val="22"/>
          </w:rPr>
          <w:t>deleption</w:t>
        </w:r>
        <w:proofErr w:type="spellEnd"/>
        <w:r w:rsidR="00BA3DCF">
          <w:rPr>
            <w:rFonts w:ascii="Times New Roman" w:hAnsi="Times New Roman" w:cs="Times New Roman"/>
            <w:sz w:val="22"/>
          </w:rPr>
          <w:t xml:space="preserve"> in CRC patients</w:t>
        </w:r>
      </w:ins>
      <w:ins w:id="1271" w:author="nick ting" w:date="2021-09-27T18:11:00Z">
        <w:r w:rsidR="00BA3DCF">
          <w:rPr>
            <w:rFonts w:ascii="Times New Roman" w:hAnsi="Times New Roman" w:cs="Times New Roman"/>
            <w:sz w:val="22"/>
          </w:rPr>
          <w:t>.</w:t>
        </w:r>
      </w:ins>
      <w:ins w:id="1272" w:author="nick ting" w:date="2021-09-27T18:12:00Z">
        <w:r w:rsidR="00BA3DCF">
          <w:rPr>
            <w:rFonts w:ascii="Times New Roman" w:hAnsi="Times New Roman" w:cs="Times New Roman"/>
            <w:sz w:val="22"/>
          </w:rPr>
          <w:t xml:space="preserve"> Wher</w:t>
        </w:r>
      </w:ins>
      <w:ins w:id="1273" w:author="nick ting" w:date="2021-09-27T18:13:00Z">
        <w:r w:rsidR="00BA3DCF">
          <w:rPr>
            <w:rFonts w:ascii="Times New Roman" w:hAnsi="Times New Roman" w:cs="Times New Roman"/>
            <w:sz w:val="22"/>
          </w:rPr>
          <w:t xml:space="preserve">eas </w:t>
        </w:r>
      </w:ins>
      <w:ins w:id="1274" w:author="nick ting" w:date="2021-09-27T18:14:00Z">
        <w:r w:rsidR="00BA3DCF">
          <w:rPr>
            <w:rFonts w:ascii="Times New Roman" w:hAnsi="Times New Roman" w:cs="Times New Roman"/>
            <w:sz w:val="22"/>
          </w:rPr>
          <w:t>in</w:t>
        </w:r>
      </w:ins>
      <w:ins w:id="1275" w:author="nick ting" w:date="2021-09-27T18:13:00Z">
        <w:r w:rsidR="00BA3DCF">
          <w:rPr>
            <w:rFonts w:ascii="Times New Roman" w:hAnsi="Times New Roman" w:cs="Times New Roman"/>
            <w:sz w:val="22"/>
          </w:rPr>
          <w:t xml:space="preserve"> the 2019_Yachida group, </w:t>
        </w:r>
      </w:ins>
      <w:ins w:id="1276" w:author="nick ting" w:date="2021-09-27T18:14:00Z">
        <w:r w:rsidR="00BA3DCF">
          <w:rPr>
            <w:rFonts w:ascii="Times New Roman" w:hAnsi="Times New Roman" w:cs="Times New Roman"/>
            <w:sz w:val="22"/>
          </w:rPr>
          <w:t xml:space="preserve">most of </w:t>
        </w:r>
      </w:ins>
      <w:ins w:id="1277" w:author="nick ting" w:date="2021-09-27T18:17:00Z">
        <w:r w:rsidR="004E4D50">
          <w:rPr>
            <w:rFonts w:ascii="Times New Roman" w:hAnsi="Times New Roman" w:cs="Times New Roman"/>
            <w:sz w:val="22"/>
          </w:rPr>
          <w:t>the</w:t>
        </w:r>
      </w:ins>
      <w:ins w:id="1278" w:author="nick ting" w:date="2021-09-27T18:14:00Z">
        <w:r w:rsidR="00BA3DCF">
          <w:rPr>
            <w:rFonts w:ascii="Times New Roman" w:hAnsi="Times New Roman" w:cs="Times New Roman"/>
            <w:sz w:val="22"/>
          </w:rPr>
          <w:t xml:space="preserve"> identified</w:t>
        </w:r>
      </w:ins>
      <w:ins w:id="1279" w:author="nick ting" w:date="2021-09-27T18:17:00Z">
        <w:r w:rsidR="004E4D50">
          <w:rPr>
            <w:rFonts w:ascii="Times New Roman" w:hAnsi="Times New Roman" w:cs="Times New Roman"/>
            <w:sz w:val="22"/>
          </w:rPr>
          <w:t xml:space="preserve"> 74</w:t>
        </w:r>
      </w:ins>
      <w:ins w:id="1280" w:author="nick ting" w:date="2021-09-27T18:14:00Z">
        <w:r w:rsidR="00BA3DCF">
          <w:rPr>
            <w:rFonts w:ascii="Times New Roman" w:hAnsi="Times New Roman" w:cs="Times New Roman"/>
            <w:sz w:val="22"/>
          </w:rPr>
          <w:t xml:space="preserve"> </w:t>
        </w:r>
      </w:ins>
      <w:ins w:id="1281" w:author="nick ting" w:date="2021-09-27T18:15:00Z">
        <w:del w:id="1282" w:author="LIN, Yufeng" w:date="2021-09-28T13:07:00Z">
          <w:r w:rsidR="00BA3DCF" w:rsidDel="004314C2">
            <w:rPr>
              <w:rFonts w:ascii="Times New Roman" w:hAnsi="Times New Roman" w:cs="Times New Roman"/>
              <w:sz w:val="22"/>
            </w:rPr>
            <w:delText>micro-eukaryotes</w:delText>
          </w:r>
        </w:del>
      </w:ins>
      <w:ins w:id="1283" w:author="LIN, Yufeng" w:date="2021-09-28T13:07:00Z">
        <w:r w:rsidR="004314C2">
          <w:rPr>
            <w:rFonts w:ascii="Times New Roman" w:hAnsi="Times New Roman" w:cs="Times New Roman"/>
            <w:sz w:val="22"/>
          </w:rPr>
          <w:t>fungi</w:t>
        </w:r>
      </w:ins>
      <w:ins w:id="1284" w:author="nick ting" w:date="2021-09-27T18:15:00Z">
        <w:r w:rsidR="00BA3DCF">
          <w:rPr>
            <w:rFonts w:ascii="Times New Roman" w:hAnsi="Times New Roman" w:cs="Times New Roman"/>
            <w:sz w:val="22"/>
          </w:rPr>
          <w:t xml:space="preserve"> showed weak variance </w:t>
        </w:r>
      </w:ins>
      <w:ins w:id="1285" w:author="nick ting" w:date="2021-09-27T18:17:00Z">
        <w:r w:rsidR="004E4D50">
          <w:rPr>
            <w:rFonts w:ascii="Times New Roman" w:hAnsi="Times New Roman" w:cs="Times New Roman"/>
            <w:sz w:val="22"/>
          </w:rPr>
          <w:t>in</w:t>
        </w:r>
      </w:ins>
      <w:ins w:id="1286" w:author="nick ting" w:date="2021-09-27T18:15:00Z">
        <w:r w:rsidR="004E4D50">
          <w:rPr>
            <w:rFonts w:ascii="Times New Roman" w:hAnsi="Times New Roman" w:cs="Times New Roman"/>
            <w:sz w:val="22"/>
          </w:rPr>
          <w:t xml:space="preserve"> CRC patients versus heathy individuals which was unlike </w:t>
        </w:r>
      </w:ins>
      <w:ins w:id="1287" w:author="nick ting" w:date="2021-09-27T18:16:00Z">
        <w:r w:rsidR="004E4D50">
          <w:rPr>
            <w:rFonts w:ascii="Times New Roman" w:hAnsi="Times New Roman" w:cs="Times New Roman"/>
            <w:sz w:val="22"/>
          </w:rPr>
          <w:t>other cohorts. We also discovered that</w:t>
        </w:r>
      </w:ins>
      <w:ins w:id="1288" w:author="nick ting" w:date="2021-09-27T17:52:00Z">
        <w:r w:rsidR="0098399D">
          <w:rPr>
            <w:rFonts w:ascii="Times New Roman" w:hAnsi="Times New Roman" w:cs="Times New Roman"/>
            <w:sz w:val="22"/>
          </w:rPr>
          <w:t xml:space="preserve"> </w:t>
        </w:r>
      </w:ins>
      <w:ins w:id="1289" w:author="nick ting" w:date="2021-09-27T13:57:00Z">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 xml:space="preserve">showed consistent changes across all </w:t>
        </w:r>
      </w:ins>
      <w:ins w:id="1290" w:author="nick ting" w:date="2021-09-27T13:59:00Z">
        <w:r>
          <w:rPr>
            <w:rFonts w:ascii="Times New Roman" w:hAnsi="Times New Roman" w:cs="Times New Roman"/>
            <w:sz w:val="22"/>
          </w:rPr>
          <w:t>the</w:t>
        </w:r>
      </w:ins>
      <w:ins w:id="1291" w:author="nick ting" w:date="2021-09-27T13:57:00Z">
        <w:r>
          <w:rPr>
            <w:rFonts w:ascii="Times New Roman" w:hAnsi="Times New Roman" w:cs="Times New Roman"/>
            <w:sz w:val="22"/>
          </w:rPr>
          <w:t xml:space="preserve"> cohorts</w:t>
        </w:r>
      </w:ins>
      <w:ins w:id="1292" w:author="nick ting" w:date="2021-09-27T14:03:00Z">
        <w:r w:rsidR="00FA2A1F">
          <w:rPr>
            <w:rFonts w:ascii="Times New Roman" w:hAnsi="Times New Roman" w:cs="Times New Roman"/>
            <w:sz w:val="22"/>
          </w:rPr>
          <w:t xml:space="preserve"> with</w:t>
        </w:r>
      </w:ins>
      <w:ins w:id="1293" w:author="nick ting" w:date="2021-09-27T13:57:00Z">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ins>
      <w:ins w:id="1294" w:author="nick ting" w:date="2021-09-27T14:03:00Z">
        <w:r w:rsidR="00FA2A1F">
          <w:rPr>
            <w:rFonts w:ascii="Times New Roman" w:hAnsi="Times New Roman" w:cs="Times New Roman"/>
            <w:sz w:val="22"/>
          </w:rPr>
          <w:t>being</w:t>
        </w:r>
      </w:ins>
      <w:ins w:id="1295" w:author="nick ting" w:date="2021-09-27T13:57:00Z">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ins>
      <w:ins w:id="1296" w:author="nick ting" w:date="2021-09-27T14:03:00Z">
        <w:r w:rsidR="00FA2A1F">
          <w:rPr>
            <w:rFonts w:ascii="Times New Roman" w:hAnsi="Times New Roman" w:cs="Times New Roman"/>
            <w:sz w:val="22"/>
          </w:rPr>
          <w:t>being</w:t>
        </w:r>
      </w:ins>
      <w:ins w:id="1297" w:author="nick ting" w:date="2021-09-27T13:57:00Z">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ins>
      <w:ins w:id="1298" w:author="nick ting" w:date="2021-09-27T14:03:00Z">
        <w:r w:rsidR="00FA2A1F">
          <w:rPr>
            <w:rFonts w:ascii="Times New Roman" w:hAnsi="Times New Roman" w:cs="Times New Roman"/>
            <w:sz w:val="22"/>
          </w:rPr>
          <w:t xml:space="preserve"> </w:t>
        </w:r>
      </w:ins>
      <w:ins w:id="1299" w:author="nick ting" w:date="2021-09-27T13:57:00Z">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ins>
      <w:ins w:id="1300" w:author="nick ting" w:date="2021-09-27T14:00:00Z">
        <w:r>
          <w:rPr>
            <w:rFonts w:ascii="Times New Roman" w:hAnsi="Times New Roman" w:cs="Times New Roman"/>
            <w:sz w:val="22"/>
          </w:rPr>
          <w:t xml:space="preserve"> We further identified 15 species which were consistently altered in 7 </w:t>
        </w:r>
      </w:ins>
      <w:ins w:id="1301" w:author="nick ting" w:date="2021-09-27T14:03:00Z">
        <w:r w:rsidR="00FA2A1F">
          <w:rPr>
            <w:rFonts w:ascii="Times New Roman" w:hAnsi="Times New Roman" w:cs="Times New Roman"/>
            <w:sz w:val="22"/>
          </w:rPr>
          <w:t xml:space="preserve">out </w:t>
        </w:r>
      </w:ins>
      <w:ins w:id="1302" w:author="nick ting" w:date="2021-09-27T14:00:00Z">
        <w:r>
          <w:rPr>
            <w:rFonts w:ascii="Times New Roman" w:hAnsi="Times New Roman" w:cs="Times New Roman"/>
            <w:sz w:val="22"/>
          </w:rPr>
          <w:t>of the 8 cohorts</w:t>
        </w:r>
      </w:ins>
      <w:ins w:id="1303" w:author="nick ting" w:date="2021-09-27T14:03:00Z">
        <w:r w:rsidR="00FA2A1F">
          <w:rPr>
            <w:rFonts w:ascii="Times New Roman" w:hAnsi="Times New Roman" w:cs="Times New Roman"/>
            <w:sz w:val="22"/>
          </w:rPr>
          <w:t xml:space="preserve">. </w:t>
        </w:r>
      </w:ins>
      <w:ins w:id="1304" w:author="nick ting" w:date="2021-09-27T14:00:00Z">
        <w:r>
          <w:rPr>
            <w:rFonts w:ascii="Times New Roman" w:hAnsi="Times New Roman" w:cs="Times New Roman"/>
            <w:sz w:val="22"/>
          </w:rPr>
          <w:t>10</w:t>
        </w:r>
      </w:ins>
      <w:ins w:id="1305" w:author="nick ting" w:date="2021-09-27T14:03:00Z">
        <w:r w:rsidR="00FA2A1F">
          <w:rPr>
            <w:rFonts w:ascii="Times New Roman" w:hAnsi="Times New Roman" w:cs="Times New Roman"/>
            <w:sz w:val="22"/>
          </w:rPr>
          <w:t xml:space="preserve"> of them</w:t>
        </w:r>
      </w:ins>
      <w:ins w:id="1306" w:author="nick ting" w:date="2021-09-27T14:00:00Z">
        <w:r>
          <w:rPr>
            <w:rFonts w:ascii="Times New Roman" w:hAnsi="Times New Roman" w:cs="Times New Roman"/>
            <w:sz w:val="22"/>
          </w:rPr>
          <w:t xml:space="preserve"> </w:t>
        </w:r>
      </w:ins>
      <w:ins w:id="1307" w:author="nick ting" w:date="2021-09-27T14:04:00Z">
        <w:r w:rsidR="00FA2A1F">
          <w:rPr>
            <w:rFonts w:ascii="Times New Roman" w:hAnsi="Times New Roman" w:cs="Times New Roman"/>
            <w:sz w:val="22"/>
          </w:rPr>
          <w:t>were</w:t>
        </w:r>
      </w:ins>
      <w:ins w:id="1308" w:author="nick ting" w:date="2021-09-27T14:00:00Z">
        <w:r>
          <w:rPr>
            <w:rFonts w:ascii="Times New Roman" w:hAnsi="Times New Roman" w:cs="Times New Roman"/>
            <w:sz w:val="22"/>
          </w:rPr>
          <w:t xml:space="preserve"> enriched in CRC </w:t>
        </w:r>
        <w:proofErr w:type="spellStart"/>
        <w:r>
          <w:rPr>
            <w:rFonts w:ascii="Times New Roman" w:hAnsi="Times New Roman" w:cs="Times New Roman"/>
            <w:sz w:val="22"/>
          </w:rPr>
          <w:t>patietns</w:t>
        </w:r>
        <w:proofErr w:type="spellEnd"/>
        <w:r>
          <w:rPr>
            <w:rFonts w:ascii="Times New Roman" w:hAnsi="Times New Roman" w:cs="Times New Roman"/>
            <w:sz w:val="22"/>
          </w:rPr>
          <w:t xml:space="preserve"> while the remaining 5 </w:t>
        </w:r>
      </w:ins>
      <w:ins w:id="1309" w:author="nick ting" w:date="2021-09-27T14:04:00Z">
        <w:r w:rsidR="00FA2A1F">
          <w:rPr>
            <w:rFonts w:ascii="Times New Roman" w:hAnsi="Times New Roman" w:cs="Times New Roman"/>
            <w:sz w:val="22"/>
          </w:rPr>
          <w:t>were</w:t>
        </w:r>
      </w:ins>
      <w:ins w:id="1310" w:author="nick ting" w:date="2021-09-27T14:00:00Z">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ins>
      <w:ins w:id="1311" w:author="nick ting" w:date="2021-09-27T14:04:00Z">
        <w:r w:rsidR="00FA2A1F">
          <w:rPr>
            <w:rFonts w:ascii="Times New Roman" w:hAnsi="Times New Roman" w:cs="Times New Roman"/>
            <w:sz w:val="22"/>
          </w:rPr>
          <w:t>Notably</w:t>
        </w:r>
      </w:ins>
      <w:ins w:id="1312" w:author="nick ting" w:date="2021-09-27T14:00:00Z">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ins>
      <w:ins w:id="1313" w:author="nick ting" w:date="2021-09-27T18:31:00Z">
        <w:r w:rsidR="00B260A4">
          <w:rPr>
            <w:rFonts w:ascii="Times New Roman" w:hAnsi="Times New Roman" w:cs="Times New Roman"/>
            <w:sz w:val="22"/>
          </w:rPr>
          <w:t>p-value</w:t>
        </w:r>
      </w:ins>
      <w:ins w:id="1314" w:author="nick ting" w:date="2021-09-27T14:00:00Z">
        <w:r w:rsidRPr="00790445">
          <w:rPr>
            <w:rFonts w:ascii="Times New Roman" w:hAnsi="Times New Roman" w:cs="Times New Roman"/>
            <w:sz w:val="22"/>
          </w:rPr>
          <w:t xml:space="preserve"> &lt; 0.05) in all the cohorts, </w:t>
        </w:r>
        <w:r>
          <w:rPr>
            <w:rFonts w:ascii="Times New Roman" w:hAnsi="Times New Roman" w:cs="Times New Roman"/>
            <w:sz w:val="22"/>
          </w:rPr>
          <w:t>except</w:t>
        </w:r>
      </w:ins>
      <w:ins w:id="1315" w:author="nick ting" w:date="2021-09-27T14:04:00Z">
        <w:r w:rsidR="00FA2A1F">
          <w:rPr>
            <w:rFonts w:ascii="Times New Roman" w:hAnsi="Times New Roman" w:cs="Times New Roman"/>
            <w:sz w:val="22"/>
          </w:rPr>
          <w:t xml:space="preserve"> the</w:t>
        </w:r>
      </w:ins>
      <w:ins w:id="1316" w:author="nick ting" w:date="2021-09-27T14:00:00Z">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ins>
      <w:ins w:id="1317" w:author="nick ting" w:date="2021-09-27T14:04:00Z">
        <w:r w:rsidR="00FA2A1F">
          <w:rPr>
            <w:rFonts w:ascii="Times New Roman" w:hAnsi="Times New Roman" w:cs="Times New Roman"/>
            <w:sz w:val="22"/>
          </w:rPr>
          <w:t>cohort</w:t>
        </w:r>
      </w:ins>
      <w:ins w:id="1318" w:author="nick ting" w:date="2021-09-27T14:00:00Z">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ins>
      <w:ins w:id="1319" w:author="nick ting" w:date="2021-09-27T17:56:00Z">
        <w:r w:rsidR="00811AE1">
          <w:rPr>
            <w:rFonts w:ascii="Times New Roman" w:hAnsi="Times New Roman" w:cs="Times New Roman"/>
            <w:sz w:val="22"/>
          </w:rPr>
          <w:t xml:space="preserve"> </w:t>
        </w:r>
      </w:ins>
    </w:p>
    <w:p w14:paraId="030033EB" w14:textId="77777777" w:rsidR="00D46E76" w:rsidRDefault="00D46E76" w:rsidP="00790445">
      <w:pPr>
        <w:widowControl/>
        <w:rPr>
          <w:ins w:id="1320" w:author="nick ting" w:date="2021-09-27T13:56:00Z"/>
          <w:rFonts w:ascii="Times New Roman" w:hAnsi="Times New Roman" w:cs="Times New Roman"/>
          <w:sz w:val="22"/>
        </w:rPr>
      </w:pPr>
    </w:p>
    <w:p w14:paraId="78669CF8" w14:textId="576E92EB" w:rsidR="00D93222" w:rsidDel="00C13D35" w:rsidRDefault="00D93222" w:rsidP="00790445">
      <w:pPr>
        <w:widowControl/>
        <w:rPr>
          <w:ins w:id="1321" w:author="nick ting" w:date="2021-09-27T13:56:00Z"/>
          <w:del w:id="1322" w:author="LIN, Yufeng" w:date="2021-09-30T19:15:00Z"/>
          <w:rFonts w:ascii="Times New Roman" w:hAnsi="Times New Roman" w:cs="Times New Roman"/>
          <w:sz w:val="22"/>
        </w:rPr>
      </w:pPr>
    </w:p>
    <w:p w14:paraId="6632CA84" w14:textId="7514538F" w:rsidR="00D93222" w:rsidDel="00D46E76" w:rsidRDefault="00BA34C7" w:rsidP="00790445">
      <w:pPr>
        <w:widowControl/>
        <w:rPr>
          <w:del w:id="1323" w:author="LIN, Yufeng" w:date="2021-09-30T19:15:00Z"/>
          <w:rFonts w:ascii="Times New Roman" w:hAnsi="Times New Roman" w:cs="Times New Roman"/>
          <w:sz w:val="22"/>
        </w:rPr>
      </w:pPr>
      <w:ins w:id="1324" w:author="LIN, Yufeng" w:date="2021-09-24T15:34:00Z">
        <w:del w:id="1325" w:author="nick ting" w:date="2021-09-25T00:56:00Z">
          <w:r w:rsidRPr="00BA34C7" w:rsidDel="0029149C">
            <w:rPr>
              <w:rFonts w:ascii="Times New Roman" w:hAnsi="Times New Roman" w:cs="Times New Roman"/>
              <w:sz w:val="22"/>
              <w:rPrChange w:id="1326" w:author="LIN, Yufeng" w:date="2021-09-24T15:34:00Z">
                <w:rPr>
                  <w:rFonts w:ascii="Times New Roman" w:hAnsi="Times New Roman" w:cs="Times New Roman"/>
                  <w:sz w:val="22"/>
                  <w:highlight w:val="yellow"/>
                </w:rPr>
              </w:rPrChange>
            </w:rPr>
            <w:delText xml:space="preserve"> and </w:delText>
          </w:r>
        </w:del>
        <w:del w:id="1327" w:author="nick ting" w:date="2021-09-27T18:08:00Z">
          <w:r w:rsidRPr="00BA34C7" w:rsidDel="00BA3DCF">
            <w:rPr>
              <w:rFonts w:ascii="Times New Roman" w:hAnsi="Times New Roman" w:cs="Times New Roman"/>
              <w:sz w:val="22"/>
              <w:rPrChange w:id="1328" w:author="LIN, Yufeng" w:date="2021-09-24T15:34:00Z">
                <w:rPr>
                  <w:rFonts w:ascii="Times New Roman" w:hAnsi="Times New Roman" w:cs="Times New Roman"/>
                  <w:sz w:val="22"/>
                  <w:highlight w:val="yellow"/>
                </w:rPr>
              </w:rPrChange>
            </w:rPr>
            <w:delText>core set</w:delText>
          </w:r>
        </w:del>
      </w:ins>
      <w:ins w:id="1329" w:author="LIN, Yufeng" w:date="2021-09-24T15:42:00Z">
        <w:del w:id="1330" w:author="nick ting" w:date="2021-09-25T01:01:00Z">
          <w:r w:rsidDel="00002608">
            <w:rPr>
              <w:rFonts w:ascii="Times New Roman" w:hAnsi="Times New Roman" w:cs="Times New Roman"/>
              <w:sz w:val="22"/>
            </w:rPr>
            <w:delText>,</w:delText>
          </w:r>
          <w:r w:rsidRPr="00BA34C7" w:rsidDel="00002608">
            <w:delText xml:space="preserve"> </w:delText>
          </w:r>
          <w:r w:rsidRPr="00BA34C7" w:rsidDel="00002608">
            <w:rPr>
              <w:rFonts w:ascii="Times New Roman" w:hAnsi="Times New Roman" w:cs="Times New Roman"/>
              <w:sz w:val="22"/>
            </w:rPr>
            <w:delText>respectively</w:delText>
          </w:r>
        </w:del>
      </w:ins>
      <w:del w:id="1331" w:author="nick ting" w:date="2021-09-25T01:01:00Z">
        <w:r w:rsidR="00D9531B" w:rsidRPr="00BA34C7" w:rsidDel="00002608">
          <w:rPr>
            <w:rFonts w:ascii="Times New Roman" w:hAnsi="Times New Roman" w:cs="Times New Roman"/>
            <w:sz w:val="22"/>
          </w:rPr>
          <w:delText xml:space="preserve"> whose adjusted p-value is less than, respectively, 0.1 and 0.01 by the Mann-Whitney U test and Bonferroni adjustment (figure 3a). We identified the </w:delText>
        </w:r>
        <w:bookmarkStart w:id="1332" w:name="_Hlk82102929"/>
        <w:r w:rsidR="00D9531B" w:rsidRPr="00BA34C7" w:rsidDel="00002608">
          <w:rPr>
            <w:rFonts w:ascii="Times New Roman" w:hAnsi="Times New Roman" w:cs="Times New Roman"/>
            <w:sz w:val="22"/>
          </w:rPr>
          <w:delText>74 candidates as the main set</w:delText>
        </w:r>
        <w:bookmarkEnd w:id="1332"/>
        <w:r w:rsidR="00D9531B" w:rsidRPr="00BA34C7" w:rsidDel="00002608">
          <w:rPr>
            <w:rFonts w:ascii="Times New Roman" w:hAnsi="Times New Roman" w:cs="Times New Roman"/>
            <w:sz w:val="22"/>
          </w:rPr>
          <w:delText xml:space="preserve"> and 33 features as the core set</w:delText>
        </w:r>
      </w:del>
      <w:ins w:id="1333" w:author="LIN, Yufeng" w:date="2021-09-24T15:04:00Z">
        <w:del w:id="1334" w:author="nick ting" w:date="2021-09-25T01:01:00Z">
          <w:r w:rsidR="00CA3711" w:rsidRPr="00BA34C7" w:rsidDel="00002608">
            <w:rPr>
              <w:rFonts w:ascii="Times New Roman" w:hAnsi="Times New Roman" w:cs="Times New Roman"/>
              <w:sz w:val="22"/>
            </w:rPr>
            <w:delText xml:space="preserve"> </w:delText>
          </w:r>
        </w:del>
        <w:del w:id="1335" w:author="nick ting" w:date="2021-09-27T18:08:00Z">
          <w:r w:rsidR="00CA3711" w:rsidRPr="00BA34C7" w:rsidDel="00BA3DCF">
            <w:rPr>
              <w:rFonts w:ascii="Times New Roman" w:hAnsi="Times New Roman" w:cs="Times New Roman"/>
              <w:sz w:val="22"/>
            </w:rPr>
            <w:delText>(figure 3a and supplementary table 4)</w:delText>
          </w:r>
        </w:del>
      </w:ins>
      <w:ins w:id="1336" w:author="nick ting" w:date="2021-09-27T18:09:00Z">
        <w:r w:rsidR="00BA3DCF">
          <w:rPr>
            <w:rFonts w:ascii="Times New Roman" w:hAnsi="Times New Roman" w:cs="Times New Roman"/>
            <w:sz w:val="22"/>
          </w:rPr>
          <w:t xml:space="preserve">For the 33 species in the core set, </w:t>
        </w:r>
      </w:ins>
      <w:del w:id="1337" w:author="nick ting" w:date="2021-09-27T18:09:00Z">
        <w:r w:rsidR="00D9531B" w:rsidRPr="00BA34C7" w:rsidDel="00BA3DCF">
          <w:rPr>
            <w:rFonts w:ascii="Times New Roman" w:hAnsi="Times New Roman" w:cs="Times New Roman"/>
            <w:sz w:val="22"/>
          </w:rPr>
          <w:delText>.</w:delText>
        </w:r>
      </w:del>
      <w:ins w:id="1338" w:author="LIN, Yufeng" w:date="2021-09-24T15:43:00Z">
        <w:del w:id="1339" w:author="nick ting" w:date="2021-09-27T18:09:00Z">
          <w:r w:rsidR="00A13741" w:rsidDel="00BA3DCF">
            <w:rPr>
              <w:rFonts w:ascii="Times New Roman" w:hAnsi="Times New Roman" w:cs="Times New Roman"/>
              <w:sz w:val="22"/>
            </w:rPr>
            <w:delText xml:space="preserve"> </w:delText>
          </w:r>
        </w:del>
      </w:ins>
      <w:moveToRangeStart w:id="1340" w:author="nick ting" w:date="2021-09-27T13:49:00Z" w:name="move83642973"/>
      <w:commentRangeStart w:id="1341"/>
      <w:moveTo w:id="1342" w:author="nick ting" w:date="2021-09-27T13:49:00Z">
        <w:del w:id="1343" w:author="nick ting" w:date="2021-09-27T13:49:00Z">
          <w:r w:rsidR="000975D5" w:rsidRPr="00790445" w:rsidDel="000975D5">
            <w:rPr>
              <w:rFonts w:ascii="Times New Roman" w:hAnsi="Times New Roman" w:cs="Times New Roman"/>
              <w:sz w:val="22"/>
            </w:rPr>
            <w:delText>Among</w:delText>
          </w:r>
        </w:del>
        <w:del w:id="1344" w:author="nick ting" w:date="2021-09-27T14:05:00Z">
          <w:r w:rsidR="000975D5" w:rsidRPr="00790445" w:rsidDel="00FA2A1F">
            <w:rPr>
              <w:rFonts w:ascii="Times New Roman" w:hAnsi="Times New Roman" w:cs="Times New Roman"/>
              <w:sz w:val="22"/>
            </w:rPr>
            <w:delText xml:space="preserve"> the core set, </w:delText>
          </w:r>
        </w:del>
        <w:del w:id="1345" w:author="nick ting" w:date="2021-09-27T13:50:00Z">
          <w:r w:rsidR="000975D5" w:rsidRPr="00790445" w:rsidDel="000975D5">
            <w:rPr>
              <w:rFonts w:ascii="Times New Roman" w:hAnsi="Times New Roman" w:cs="Times New Roman"/>
              <w:sz w:val="22"/>
            </w:rPr>
            <w:delText>ten</w:delText>
          </w:r>
        </w:del>
      </w:moveTo>
      <w:ins w:id="1346" w:author="nick ting" w:date="2021-09-27T13:50:00Z">
        <w:r w:rsidR="000975D5">
          <w:rPr>
            <w:rFonts w:ascii="Times New Roman" w:hAnsi="Times New Roman" w:cs="Times New Roman"/>
            <w:sz w:val="22"/>
          </w:rPr>
          <w:t>10</w:t>
        </w:r>
      </w:ins>
      <w:moveTo w:id="1347" w:author="nick ting" w:date="2021-09-27T13:49:00Z">
        <w:r w:rsidR="000975D5" w:rsidRPr="00790445">
          <w:rPr>
            <w:rFonts w:ascii="Times New Roman" w:hAnsi="Times New Roman" w:cs="Times New Roman"/>
            <w:sz w:val="22"/>
          </w:rPr>
          <w:t xml:space="preserve"> </w:t>
        </w:r>
        <w:del w:id="1348" w:author="nick ting" w:date="2021-09-27T13:49:00Z">
          <w:r w:rsidR="000975D5" w:rsidRPr="00790445" w:rsidDel="000975D5">
            <w:rPr>
              <w:rFonts w:ascii="Times New Roman" w:hAnsi="Times New Roman" w:cs="Times New Roman"/>
              <w:sz w:val="22"/>
            </w:rPr>
            <w:delText>species</w:delText>
          </w:r>
        </w:del>
      </w:moveTo>
      <w:ins w:id="1349" w:author="nick ting" w:date="2021-09-27T13:49:00Z">
        <w:r w:rsidR="000975D5">
          <w:rPr>
            <w:rFonts w:ascii="Times New Roman" w:hAnsi="Times New Roman" w:cs="Times New Roman"/>
            <w:sz w:val="22"/>
          </w:rPr>
          <w:t>of them</w:t>
        </w:r>
      </w:ins>
      <w:moveTo w:id="1350" w:author="nick ting" w:date="2021-09-27T13:49:00Z">
        <w:r w:rsidR="000975D5" w:rsidRPr="00790445">
          <w:rPr>
            <w:rFonts w:ascii="Times New Roman" w:hAnsi="Times New Roman" w:cs="Times New Roman"/>
            <w:sz w:val="22"/>
          </w:rPr>
          <w:t xml:space="preserve"> were enriched in CRC</w:t>
        </w:r>
      </w:moveTo>
      <w:ins w:id="1351" w:author="nick ting" w:date="2021-09-27T13:49:00Z">
        <w:r w:rsidR="000975D5">
          <w:rPr>
            <w:rFonts w:ascii="Times New Roman" w:hAnsi="Times New Roman" w:cs="Times New Roman"/>
            <w:sz w:val="22"/>
          </w:rPr>
          <w:t xml:space="preserve"> pat</w:t>
        </w:r>
      </w:ins>
      <w:ins w:id="1352" w:author="nick ting" w:date="2021-09-27T13:50:00Z">
        <w:r w:rsidR="000975D5">
          <w:rPr>
            <w:rFonts w:ascii="Times New Roman" w:hAnsi="Times New Roman" w:cs="Times New Roman"/>
            <w:sz w:val="22"/>
          </w:rPr>
          <w:t>ients</w:t>
        </w:r>
      </w:ins>
      <w:ins w:id="1353" w:author="nick ting" w:date="2021-09-27T14:05:00Z">
        <w:r w:rsidR="00FA2A1F">
          <w:rPr>
            <w:rFonts w:ascii="Times New Roman" w:hAnsi="Times New Roman" w:cs="Times New Roman"/>
            <w:sz w:val="22"/>
          </w:rPr>
          <w:t xml:space="preserve"> and</w:t>
        </w:r>
      </w:ins>
      <w:ins w:id="1354" w:author="nick ting" w:date="2021-09-27T13:50:00Z">
        <w:r w:rsidR="000975D5">
          <w:rPr>
            <w:rFonts w:ascii="Times New Roman" w:hAnsi="Times New Roman" w:cs="Times New Roman"/>
            <w:sz w:val="22"/>
          </w:rPr>
          <w:t xml:space="preserve"> </w:t>
        </w:r>
      </w:ins>
      <w:moveTo w:id="1355" w:author="nick ting" w:date="2021-09-27T13:49:00Z">
        <w:del w:id="1356" w:author="nick ting" w:date="2021-09-27T13:49:00Z">
          <w:r w:rsidR="000975D5" w:rsidRPr="00790445" w:rsidDel="000975D5">
            <w:rPr>
              <w:rFonts w:ascii="Times New Roman" w:hAnsi="Times New Roman" w:cs="Times New Roman"/>
              <w:sz w:val="22"/>
            </w:rPr>
            <w:delText xml:space="preserve">; </w:delText>
          </w:r>
        </w:del>
        <w:del w:id="1357" w:author="nick ting" w:date="2021-09-27T13:50:00Z">
          <w:r w:rsidR="000975D5" w:rsidRPr="00790445" w:rsidDel="000975D5">
            <w:rPr>
              <w:rFonts w:ascii="Times New Roman" w:hAnsi="Times New Roman" w:cs="Times New Roman"/>
              <w:sz w:val="22"/>
            </w:rPr>
            <w:delText>meanwhile, the reduction was</w:delText>
          </w:r>
        </w:del>
      </w:moveTo>
      <w:ins w:id="1358" w:author="nick ting" w:date="2021-09-27T13:50:00Z">
        <w:r w:rsidR="000975D5">
          <w:rPr>
            <w:rFonts w:ascii="Times New Roman" w:hAnsi="Times New Roman" w:cs="Times New Roman"/>
            <w:sz w:val="22"/>
          </w:rPr>
          <w:t>the remaining</w:t>
        </w:r>
      </w:ins>
      <w:moveTo w:id="1359" w:author="nick ting" w:date="2021-09-27T13:49:00Z">
        <w:r w:rsidR="000975D5" w:rsidRPr="00790445">
          <w:rPr>
            <w:rFonts w:ascii="Times New Roman" w:hAnsi="Times New Roman" w:cs="Times New Roman"/>
            <w:sz w:val="22"/>
          </w:rPr>
          <w:t xml:space="preserve"> </w:t>
        </w:r>
        <w:del w:id="1360" w:author="nick ting" w:date="2021-09-27T13:50:00Z">
          <w:r w:rsidR="000975D5" w:rsidRPr="00790445" w:rsidDel="000975D5">
            <w:rPr>
              <w:rFonts w:ascii="Times New Roman" w:hAnsi="Times New Roman" w:cs="Times New Roman"/>
              <w:sz w:val="22"/>
            </w:rPr>
            <w:delText>twenty-three</w:delText>
          </w:r>
        </w:del>
      </w:moveTo>
      <w:ins w:id="1361" w:author="nick ting" w:date="2021-09-27T13:50:00Z">
        <w:r w:rsidR="000975D5">
          <w:rPr>
            <w:rFonts w:ascii="Times New Roman" w:hAnsi="Times New Roman" w:cs="Times New Roman"/>
            <w:sz w:val="22"/>
          </w:rPr>
          <w:t>23 were depleted</w:t>
        </w:r>
      </w:ins>
      <w:moveTo w:id="1362" w:author="nick ting" w:date="2021-09-27T13:49:00Z">
        <w:r w:rsidR="000975D5" w:rsidRPr="00790445">
          <w:rPr>
            <w:rFonts w:ascii="Times New Roman" w:hAnsi="Times New Roman" w:cs="Times New Roman"/>
            <w:sz w:val="22"/>
          </w:rPr>
          <w:t xml:space="preserve"> (figure 3c).</w:t>
        </w:r>
        <w:commentRangeEnd w:id="1341"/>
        <w:r w:rsidR="000975D5">
          <w:rPr>
            <w:rStyle w:val="CommentReference"/>
          </w:rPr>
          <w:commentReference w:id="1341"/>
        </w:r>
      </w:moveTo>
      <w:moveToRangeEnd w:id="1340"/>
      <w:ins w:id="1363" w:author="nick ting" w:date="2021-09-27T13:49:00Z">
        <w:r w:rsidR="000975D5">
          <w:rPr>
            <w:rFonts w:ascii="Times New Roman" w:hAnsi="Times New Roman" w:cs="Times New Roman"/>
            <w:sz w:val="22"/>
          </w:rPr>
          <w:t xml:space="preserve"> </w:t>
        </w:r>
      </w:ins>
      <w:del w:id="1364" w:author="LIN, Yufeng" w:date="2021-09-24T15:43:00Z">
        <w:r w:rsidR="00D9531B" w:rsidRPr="00790445" w:rsidDel="00A13741">
          <w:rPr>
            <w:rFonts w:ascii="Times New Roman" w:hAnsi="Times New Roman" w:cs="Times New Roman"/>
            <w:sz w:val="22"/>
          </w:rPr>
          <w:delText xml:space="preserve"> </w:delText>
        </w:r>
      </w:del>
      <w:del w:id="1365" w:author="nick ting" w:date="2021-09-25T00:59:00Z">
        <w:r w:rsidR="00D9531B" w:rsidRPr="00790445" w:rsidDel="0029149C">
          <w:rPr>
            <w:rFonts w:ascii="Times New Roman" w:hAnsi="Times New Roman" w:cs="Times New Roman"/>
            <w:sz w:val="22"/>
          </w:rPr>
          <w:delText>It</w:delText>
        </w:r>
        <w:r w:rsidR="000D0043" w:rsidRPr="00790445" w:rsidDel="0029149C">
          <w:rPr>
            <w:rFonts w:ascii="Times New Roman" w:hAnsi="Times New Roman" w:cs="Times New Roman"/>
            <w:sz w:val="22"/>
          </w:rPr>
          <w:delText>'</w:delText>
        </w:r>
        <w:r w:rsidR="00D9531B" w:rsidRPr="00790445" w:rsidDel="0029149C">
          <w:rPr>
            <w:rFonts w:ascii="Times New Roman" w:hAnsi="Times New Roman" w:cs="Times New Roman"/>
            <w:sz w:val="22"/>
          </w:rPr>
          <w:delText>s worth</w:delText>
        </w:r>
      </w:del>
      <w:ins w:id="1366" w:author="nick ting" w:date="2021-09-26T23:40:00Z">
        <w:r w:rsidR="007E03BE">
          <w:rPr>
            <w:rFonts w:ascii="Times New Roman" w:hAnsi="Times New Roman" w:cs="Times New Roman"/>
            <w:sz w:val="22"/>
          </w:rPr>
          <w:t>Notably</w:t>
        </w:r>
      </w:ins>
      <w:ins w:id="1367" w:author="nick ting" w:date="2021-09-25T00:59:00Z">
        <w:r w:rsidR="0029149C">
          <w:rPr>
            <w:rFonts w:ascii="Times New Roman" w:hAnsi="Times New Roman" w:cs="Times New Roman"/>
            <w:sz w:val="22"/>
          </w:rPr>
          <w:t>,</w:t>
        </w:r>
      </w:ins>
      <w:ins w:id="1368" w:author="nick ting" w:date="2021-09-26T23:40:00Z">
        <w:r w:rsidR="007E03BE">
          <w:rPr>
            <w:rFonts w:ascii="Times New Roman" w:hAnsi="Times New Roman" w:cs="Times New Roman"/>
            <w:sz w:val="22"/>
          </w:rPr>
          <w:t xml:space="preserve"> we identified that</w:t>
        </w:r>
      </w:ins>
      <w:ins w:id="1369" w:author="nick ting" w:date="2021-09-25T00:59:00Z">
        <w:r w:rsidR="0029149C">
          <w:rPr>
            <w:rFonts w:ascii="Times New Roman" w:hAnsi="Times New Roman" w:cs="Times New Roman"/>
            <w:sz w:val="22"/>
          </w:rPr>
          <w:t xml:space="preserve"> </w:t>
        </w:r>
      </w:ins>
      <w:del w:id="1370" w:author="nick ting" w:date="2021-09-25T00:59:00Z">
        <w:r w:rsidR="00D9531B" w:rsidRPr="00790445" w:rsidDel="0029149C">
          <w:rPr>
            <w:rFonts w:ascii="Times New Roman" w:hAnsi="Times New Roman" w:cs="Times New Roman"/>
            <w:sz w:val="22"/>
          </w:rPr>
          <w:delText xml:space="preserve"> remarking that the difference between CRC and healthy control of </w:delText>
        </w:r>
      </w:del>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w:t>
      </w:r>
      <w:ins w:id="1371" w:author="nick ting" w:date="2021-09-25T00:59:00Z">
        <w:r w:rsidR="0029149C">
          <w:rPr>
            <w:rFonts w:ascii="Times New Roman" w:hAnsi="Times New Roman" w:cs="Times New Roman"/>
            <w:sz w:val="22"/>
          </w:rPr>
          <w:t xml:space="preserve">showed the most remarkable difference between the </w:t>
        </w:r>
      </w:ins>
      <w:ins w:id="1372" w:author="nick ting" w:date="2021-09-27T13:19:00Z">
        <w:r w:rsidR="007C6216">
          <w:rPr>
            <w:rFonts w:ascii="Times New Roman" w:hAnsi="Times New Roman" w:cs="Times New Roman"/>
            <w:sz w:val="22"/>
          </w:rPr>
          <w:t>CRC</w:t>
        </w:r>
      </w:ins>
      <w:ins w:id="1373" w:author="nick ting" w:date="2021-09-25T00:59:00Z">
        <w:r w:rsidR="0029149C">
          <w:rPr>
            <w:rFonts w:ascii="Times New Roman" w:hAnsi="Times New Roman" w:cs="Times New Roman"/>
            <w:sz w:val="22"/>
          </w:rPr>
          <w:t xml:space="preserve"> </w:t>
        </w:r>
      </w:ins>
      <w:ins w:id="1374" w:author="nick ting" w:date="2021-09-27T17:48:00Z">
        <w:r w:rsidR="0098399D">
          <w:rPr>
            <w:rFonts w:ascii="Times New Roman" w:hAnsi="Times New Roman" w:cs="Times New Roman"/>
            <w:sz w:val="22"/>
          </w:rPr>
          <w:t xml:space="preserve">patients </w:t>
        </w:r>
      </w:ins>
      <w:ins w:id="1375" w:author="nick ting" w:date="2021-09-25T00:59:00Z">
        <w:r w:rsidR="0029149C">
          <w:rPr>
            <w:rFonts w:ascii="Times New Roman" w:hAnsi="Times New Roman" w:cs="Times New Roman"/>
            <w:sz w:val="22"/>
          </w:rPr>
          <w:t xml:space="preserve">and </w:t>
        </w:r>
      </w:ins>
      <w:ins w:id="1376" w:author="nick ting" w:date="2021-09-27T17:48:00Z">
        <w:r w:rsidR="0098399D">
          <w:rPr>
            <w:rFonts w:ascii="Times New Roman" w:hAnsi="Times New Roman" w:cs="Times New Roman"/>
            <w:sz w:val="22"/>
          </w:rPr>
          <w:t xml:space="preserve">the </w:t>
        </w:r>
      </w:ins>
      <w:ins w:id="1377" w:author="nick ting" w:date="2021-09-27T13:19:00Z">
        <w:r w:rsidR="007C6216">
          <w:rPr>
            <w:rFonts w:ascii="Times New Roman" w:hAnsi="Times New Roman" w:cs="Times New Roman"/>
            <w:sz w:val="22"/>
          </w:rPr>
          <w:t>healthy control</w:t>
        </w:r>
      </w:ins>
      <w:ins w:id="1378" w:author="nick ting" w:date="2021-09-25T00:59:00Z">
        <w:r w:rsidR="0029149C">
          <w:rPr>
            <w:rFonts w:ascii="Times New Roman" w:hAnsi="Times New Roman" w:cs="Times New Roman"/>
            <w:sz w:val="22"/>
          </w:rPr>
          <w:t xml:space="preserve"> groups </w:t>
        </w:r>
      </w:ins>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FDR = 17.29)</w:t>
      </w:r>
      <w:del w:id="1379" w:author="nick ting" w:date="2021-09-25T00:59:00Z">
        <w:r w:rsidR="00D9531B" w:rsidRPr="00790445" w:rsidDel="0029149C">
          <w:rPr>
            <w:rFonts w:ascii="Times New Roman" w:hAnsi="Times New Roman" w:cs="Times New Roman"/>
            <w:sz w:val="22"/>
          </w:rPr>
          <w:delText xml:space="preserve"> was much more significant than others</w:delText>
        </w:r>
      </w:del>
      <w:r w:rsidR="00D9531B" w:rsidRPr="00790445">
        <w:rPr>
          <w:rFonts w:ascii="Times New Roman" w:hAnsi="Times New Roman" w:cs="Times New Roman"/>
          <w:sz w:val="22"/>
        </w:rPr>
        <w:t xml:space="preserve">. </w:t>
      </w:r>
      <w:ins w:id="1380" w:author="nick ting" w:date="2021-09-27T14:06:00Z">
        <w:r w:rsidR="00FA2A1F">
          <w:rPr>
            <w:rFonts w:ascii="Times New Roman" w:hAnsi="Times New Roman" w:cs="Times New Roman"/>
            <w:sz w:val="22"/>
          </w:rPr>
          <w:t xml:space="preserve">We observed that alteration of these 33 species in CRC patients versus healthy individuals were relatively consistent in </w:t>
        </w:r>
      </w:ins>
      <w:ins w:id="1381" w:author="nick ting" w:date="2021-09-27T17:49:00Z">
        <w:r w:rsidR="0098399D">
          <w:rPr>
            <w:rFonts w:ascii="Times New Roman" w:hAnsi="Times New Roman" w:cs="Times New Roman"/>
            <w:sz w:val="22"/>
          </w:rPr>
          <w:t>most of the cohorts except 2019_Thomas and 2019_Yachida.</w:t>
        </w:r>
      </w:ins>
      <w:ins w:id="1382" w:author="nick ting" w:date="2021-09-27T18:20:00Z">
        <w:r w:rsidR="004E4D50">
          <w:rPr>
            <w:rFonts w:ascii="Times New Roman" w:hAnsi="Times New Roman" w:cs="Times New Roman"/>
            <w:sz w:val="22"/>
          </w:rPr>
          <w:t xml:space="preserve"> Moreover, most of the species showed consistent alterations in at least 3 cohorts.</w:t>
        </w:r>
      </w:ins>
    </w:p>
    <w:p w14:paraId="27D698C0" w14:textId="6EFDE177" w:rsidR="00D46E76" w:rsidDel="009D00F7" w:rsidRDefault="00D46E76" w:rsidP="00790445">
      <w:pPr>
        <w:widowControl/>
        <w:rPr>
          <w:ins w:id="1383" w:author="nick ting" w:date="2021-10-03T19:37:00Z"/>
          <w:del w:id="1384" w:author="LIN, Yufeng" w:date="2021-10-04T13:51:00Z"/>
          <w:rFonts w:ascii="Times New Roman" w:hAnsi="Times New Roman" w:cs="Times New Roman"/>
          <w:sz w:val="22"/>
        </w:rPr>
      </w:pPr>
    </w:p>
    <w:p w14:paraId="4238E58C" w14:textId="77777777" w:rsidR="00D93222" w:rsidRDefault="00D93222" w:rsidP="00790445">
      <w:pPr>
        <w:widowControl/>
        <w:rPr>
          <w:ins w:id="1385" w:author="nick ting" w:date="2021-09-27T13:54:00Z"/>
          <w:rFonts w:ascii="Times New Roman" w:hAnsi="Times New Roman" w:cs="Times New Roman"/>
          <w:sz w:val="22"/>
        </w:rPr>
      </w:pPr>
    </w:p>
    <w:p w14:paraId="548CEDE2" w14:textId="39D4675C" w:rsidR="00D93222" w:rsidDel="00D46E76" w:rsidRDefault="00D9531B" w:rsidP="00790445">
      <w:pPr>
        <w:widowControl/>
        <w:rPr>
          <w:del w:id="1386" w:author="LIN, Yufeng" w:date="2021-09-30T19:15:00Z"/>
          <w:rFonts w:ascii="Times New Roman" w:hAnsi="Times New Roman" w:cs="Times New Roman"/>
          <w:sz w:val="22"/>
        </w:rPr>
      </w:pPr>
      <w:r w:rsidRPr="00790445">
        <w:rPr>
          <w:rFonts w:ascii="Times New Roman" w:hAnsi="Times New Roman" w:cs="Times New Roman"/>
          <w:sz w:val="22"/>
        </w:rPr>
        <w:t xml:space="preserve">In the meantime, we </w:t>
      </w:r>
      <w:del w:id="1387" w:author="nick ting" w:date="2021-09-25T01:02:00Z">
        <w:r w:rsidRPr="00790445" w:rsidDel="00002608">
          <w:rPr>
            <w:rFonts w:ascii="Times New Roman" w:hAnsi="Times New Roman" w:cs="Times New Roman"/>
            <w:sz w:val="22"/>
          </w:rPr>
          <w:delText>made the same</w:delText>
        </w:r>
      </w:del>
      <w:ins w:id="1388" w:author="nick ting" w:date="2021-09-25T01:02:00Z">
        <w:r w:rsidR="00002608">
          <w:rPr>
            <w:rFonts w:ascii="Times New Roman" w:hAnsi="Times New Roman" w:cs="Times New Roman"/>
            <w:sz w:val="22"/>
          </w:rPr>
          <w:t>also</w:t>
        </w:r>
      </w:ins>
      <w:r w:rsidRPr="00790445">
        <w:rPr>
          <w:rFonts w:ascii="Times New Roman" w:hAnsi="Times New Roman" w:cs="Times New Roman"/>
          <w:sz w:val="22"/>
        </w:rPr>
        <w:t xml:space="preserve"> compar</w:t>
      </w:r>
      <w:ins w:id="1389" w:author="nick ting" w:date="2021-09-25T01:02:00Z">
        <w:r w:rsidR="00002608">
          <w:rPr>
            <w:rFonts w:ascii="Times New Roman" w:hAnsi="Times New Roman" w:cs="Times New Roman"/>
            <w:sz w:val="22"/>
          </w:rPr>
          <w:t xml:space="preserve">ed the </w:t>
        </w:r>
        <w:del w:id="1390" w:author="LIN, Yufeng" w:date="2021-09-28T13:01:00Z">
          <w:r w:rsidR="00002608" w:rsidDel="004314C2">
            <w:rPr>
              <w:rFonts w:ascii="Times New Roman" w:hAnsi="Times New Roman" w:cs="Times New Roman"/>
              <w:sz w:val="22"/>
            </w:rPr>
            <w:delText>micro-eukaryotic</w:delText>
          </w:r>
        </w:del>
      </w:ins>
      <w:ins w:id="1391" w:author="LIN, Yufeng" w:date="2021-09-28T13:01:00Z">
        <w:r w:rsidR="004314C2">
          <w:rPr>
            <w:rFonts w:ascii="Times New Roman" w:hAnsi="Times New Roman" w:cs="Times New Roman"/>
            <w:sz w:val="22"/>
          </w:rPr>
          <w:t>fungal</w:t>
        </w:r>
      </w:ins>
      <w:ins w:id="1392" w:author="nick ting" w:date="2021-09-25T01:02:00Z">
        <w:r w:rsidR="00002608">
          <w:rPr>
            <w:rFonts w:ascii="Times New Roman" w:hAnsi="Times New Roman" w:cs="Times New Roman"/>
            <w:sz w:val="22"/>
          </w:rPr>
          <w:t xml:space="preserve"> community</w:t>
        </w:r>
      </w:ins>
      <w:del w:id="1393" w:author="nick ting" w:date="2021-09-25T01:02:00Z">
        <w:r w:rsidRPr="00790445" w:rsidDel="00002608">
          <w:rPr>
            <w:rFonts w:ascii="Times New Roman" w:hAnsi="Times New Roman" w:cs="Times New Roman"/>
            <w:sz w:val="22"/>
          </w:rPr>
          <w:delText>ison</w:delText>
        </w:r>
      </w:del>
      <w:r w:rsidRPr="00790445">
        <w:rPr>
          <w:rFonts w:ascii="Times New Roman" w:hAnsi="Times New Roman" w:cs="Times New Roman"/>
          <w:sz w:val="22"/>
        </w:rPr>
        <w:t xml:space="preserve"> between </w:t>
      </w:r>
      <w:del w:id="1394" w:author="nick ting" w:date="2021-09-26T23:40:00Z">
        <w:r w:rsidRPr="00790445" w:rsidDel="007E03BE">
          <w:rPr>
            <w:rFonts w:ascii="Times New Roman" w:hAnsi="Times New Roman" w:cs="Times New Roman"/>
            <w:sz w:val="22"/>
          </w:rPr>
          <w:delText xml:space="preserve">adenoma </w:delText>
        </w:r>
      </w:del>
      <w:ins w:id="1395" w:author="nick ting" w:date="2021-09-26T23:40:00Z">
        <w:r w:rsidR="007E03BE">
          <w:rPr>
            <w:rFonts w:ascii="Times New Roman" w:hAnsi="Times New Roman" w:cs="Times New Roman"/>
            <w:sz w:val="22"/>
          </w:rPr>
          <w:t>CRC</w:t>
        </w:r>
        <w:r w:rsidR="007E03BE" w:rsidRPr="00790445">
          <w:rPr>
            <w:rFonts w:ascii="Times New Roman" w:hAnsi="Times New Roman" w:cs="Times New Roman"/>
            <w:sz w:val="22"/>
          </w:rPr>
          <w:t xml:space="preserve"> </w:t>
        </w:r>
      </w:ins>
      <w:r w:rsidRPr="00790445">
        <w:rPr>
          <w:rFonts w:ascii="Times New Roman" w:hAnsi="Times New Roman" w:cs="Times New Roman"/>
          <w:sz w:val="22"/>
        </w:rPr>
        <w:t xml:space="preserve">and </w:t>
      </w:r>
      <w:del w:id="1396" w:author="nick ting" w:date="2021-09-26T23:41:00Z">
        <w:r w:rsidRPr="00790445" w:rsidDel="007E03BE">
          <w:rPr>
            <w:rFonts w:ascii="Times New Roman" w:hAnsi="Times New Roman" w:cs="Times New Roman"/>
            <w:sz w:val="22"/>
          </w:rPr>
          <w:delText xml:space="preserve">CRC </w:delText>
        </w:r>
      </w:del>
      <w:ins w:id="1397" w:author="nick ting" w:date="2021-09-26T23:41:00Z">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ins>
      <w:r w:rsidRPr="00790445">
        <w:rPr>
          <w:rFonts w:ascii="Times New Roman" w:hAnsi="Times New Roman" w:cs="Times New Roman"/>
          <w:sz w:val="22"/>
        </w:rPr>
        <w:t>patients (</w:t>
      </w:r>
      <w:del w:id="1398" w:author="nick ting" w:date="2021-09-25T01:00:00Z">
        <w:r w:rsidRPr="00790445" w:rsidDel="0029149C">
          <w:rPr>
            <w:rFonts w:ascii="Times New Roman" w:hAnsi="Times New Roman" w:cs="Times New Roman"/>
            <w:sz w:val="22"/>
          </w:rPr>
          <w:delText xml:space="preserve">see </w:delText>
        </w:r>
      </w:del>
      <w:commentRangeStart w:id="1399"/>
      <w:r w:rsidRPr="00790445">
        <w:rPr>
          <w:rFonts w:ascii="Times New Roman" w:hAnsi="Times New Roman" w:cs="Times New Roman"/>
          <w:sz w:val="22"/>
        </w:rPr>
        <w:t xml:space="preserve">supplementary table </w:t>
      </w:r>
      <w:del w:id="1400" w:author="LIN, Yufeng" w:date="2021-09-23T14:27:00Z">
        <w:r w:rsidRPr="00790445" w:rsidDel="003A3841">
          <w:rPr>
            <w:rFonts w:ascii="Times New Roman" w:hAnsi="Times New Roman" w:cs="Times New Roman"/>
            <w:sz w:val="22"/>
          </w:rPr>
          <w:delText>4</w:delText>
        </w:r>
        <w:commentRangeEnd w:id="1399"/>
        <w:r w:rsidRPr="00790445" w:rsidDel="003A3841">
          <w:rPr>
            <w:rStyle w:val="CommentReference"/>
            <w:rFonts w:ascii="Times New Roman" w:hAnsi="Times New Roman" w:cs="Times New Roman"/>
            <w:sz w:val="22"/>
            <w:szCs w:val="22"/>
          </w:rPr>
          <w:commentReference w:id="1399"/>
        </w:r>
      </w:del>
      <w:ins w:id="1401"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w:t>
      </w:r>
      <w:del w:id="1402" w:author="nick ting" w:date="2021-09-25T01:03:00Z">
        <w:r w:rsidRPr="00790445" w:rsidDel="00002608">
          <w:rPr>
            <w:rFonts w:ascii="Times New Roman" w:hAnsi="Times New Roman" w:cs="Times New Roman"/>
            <w:sz w:val="22"/>
          </w:rPr>
          <w:delText>Only six</w:delText>
        </w:r>
      </w:del>
      <w:ins w:id="1403" w:author="nick ting" w:date="2021-09-25T01:03:00Z">
        <w:r w:rsidR="00002608">
          <w:rPr>
            <w:rFonts w:ascii="Times New Roman" w:hAnsi="Times New Roman" w:cs="Times New Roman"/>
            <w:sz w:val="22"/>
          </w:rPr>
          <w:t xml:space="preserve">6 </w:t>
        </w:r>
      </w:ins>
      <w:ins w:id="1404" w:author="nick ting" w:date="2021-09-26T23:50:00Z">
        <w:r w:rsidR="003A4704">
          <w:rPr>
            <w:rFonts w:ascii="Times New Roman" w:hAnsi="Times New Roman" w:cs="Times New Roman"/>
            <w:sz w:val="22"/>
          </w:rPr>
          <w:t xml:space="preserve">of the </w:t>
        </w:r>
      </w:ins>
      <w:commentRangeStart w:id="1405"/>
      <w:ins w:id="1406" w:author="nick ting" w:date="2021-09-25T01:03:00Z">
        <w:r w:rsidR="00002608">
          <w:rPr>
            <w:rFonts w:ascii="Times New Roman" w:hAnsi="Times New Roman" w:cs="Times New Roman"/>
            <w:sz w:val="22"/>
          </w:rPr>
          <w:t>identified</w:t>
        </w:r>
      </w:ins>
      <w:r w:rsidRPr="00790445">
        <w:rPr>
          <w:rFonts w:ascii="Times New Roman" w:hAnsi="Times New Roman" w:cs="Times New Roman"/>
          <w:sz w:val="22"/>
        </w:rPr>
        <w:t xml:space="preserve"> </w:t>
      </w:r>
      <w:del w:id="1407" w:author="nick ting" w:date="2021-09-25T01:03:00Z">
        <w:r w:rsidRPr="00790445" w:rsidDel="00002608">
          <w:rPr>
            <w:rFonts w:ascii="Times New Roman" w:hAnsi="Times New Roman" w:cs="Times New Roman"/>
            <w:sz w:val="22"/>
          </w:rPr>
          <w:delText xml:space="preserve">features </w:delText>
        </w:r>
      </w:del>
      <w:proofErr w:type="spellStart"/>
      <w:ins w:id="1408" w:author="nick ting" w:date="2021-09-25T01:03:00Z">
        <w:r w:rsidR="00002608">
          <w:rPr>
            <w:rFonts w:ascii="Times New Roman" w:hAnsi="Times New Roman" w:cs="Times New Roman"/>
            <w:sz w:val="22"/>
          </w:rPr>
          <w:t>spcies</w:t>
        </w:r>
      </w:ins>
      <w:commentRangeEnd w:id="1405"/>
      <w:proofErr w:type="spellEnd"/>
      <w:ins w:id="1409" w:author="nick ting" w:date="2021-09-27T00:07:00Z">
        <w:r w:rsidR="003624D5">
          <w:rPr>
            <w:rStyle w:val="CommentReference"/>
          </w:rPr>
          <w:commentReference w:id="1405"/>
        </w:r>
      </w:ins>
      <w:ins w:id="1410" w:author="nick ting" w:date="2021-09-25T01:03:00Z">
        <w:r w:rsidR="00002608" w:rsidRPr="00790445">
          <w:rPr>
            <w:rFonts w:ascii="Times New Roman" w:hAnsi="Times New Roman" w:cs="Times New Roman"/>
            <w:sz w:val="22"/>
          </w:rPr>
          <w:t xml:space="preserve"> </w:t>
        </w:r>
        <w:r w:rsidR="00002608">
          <w:rPr>
            <w:rFonts w:ascii="Times New Roman" w:hAnsi="Times New Roman" w:cs="Times New Roman"/>
            <w:sz w:val="22"/>
          </w:rPr>
          <w:t>were</w:t>
        </w:r>
      </w:ins>
      <w:del w:id="1411" w:author="nick ting" w:date="2021-09-25T01:03:00Z">
        <w:r w:rsidRPr="00790445" w:rsidDel="00002608">
          <w:rPr>
            <w:rFonts w:ascii="Times New Roman" w:hAnsi="Times New Roman" w:cs="Times New Roman"/>
            <w:sz w:val="22"/>
          </w:rPr>
          <w:delText xml:space="preserve">also </w:delText>
        </w:r>
      </w:del>
      <w:ins w:id="1412" w:author="nick ting" w:date="2021-09-25T01:03:00Z">
        <w:r w:rsidR="00002608"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differed (FDR &lt; 0.01) </w:t>
      </w:r>
      <w:del w:id="1413" w:author="nick ting" w:date="2021-09-25T01:04:00Z">
        <w:r w:rsidRPr="00790445" w:rsidDel="00002608">
          <w:rPr>
            <w:rFonts w:ascii="Times New Roman" w:hAnsi="Times New Roman" w:cs="Times New Roman"/>
            <w:sz w:val="22"/>
          </w:rPr>
          <w:delText xml:space="preserve">in </w:delText>
        </w:r>
      </w:del>
      <w:ins w:id="1414" w:author="nick ting" w:date="2021-09-27T00:07:00Z">
        <w:r w:rsidR="003624D5">
          <w:rPr>
            <w:rFonts w:ascii="Times New Roman" w:hAnsi="Times New Roman" w:cs="Times New Roman"/>
            <w:sz w:val="22"/>
          </w:rPr>
          <w:t>in both</w:t>
        </w:r>
      </w:ins>
      <w:ins w:id="1415" w:author="nick ting" w:date="2021-09-25T01:04:00Z">
        <w:r w:rsidR="00002608" w:rsidRPr="00790445">
          <w:rPr>
            <w:rFonts w:ascii="Times New Roman" w:hAnsi="Times New Roman" w:cs="Times New Roman"/>
            <w:sz w:val="22"/>
          </w:rPr>
          <w:t xml:space="preserve"> </w:t>
        </w:r>
      </w:ins>
      <w:r w:rsidRPr="00790445">
        <w:rPr>
          <w:rFonts w:ascii="Times New Roman" w:hAnsi="Times New Roman" w:cs="Times New Roman"/>
          <w:sz w:val="22"/>
        </w:rPr>
        <w:t>CRC</w:t>
      </w:r>
      <w:ins w:id="1416" w:author="nick ting" w:date="2021-09-25T01:04:00Z">
        <w:r w:rsidR="00002608">
          <w:rPr>
            <w:rFonts w:ascii="Times New Roman" w:hAnsi="Times New Roman" w:cs="Times New Roman"/>
            <w:sz w:val="22"/>
          </w:rPr>
          <w:t xml:space="preserve"> patients</w:t>
        </w:r>
      </w:ins>
      <w:ins w:id="1417" w:author="nick ting" w:date="2021-09-27T00:07:00Z">
        <w:r w:rsidR="003624D5">
          <w:rPr>
            <w:rFonts w:ascii="Times New Roman" w:hAnsi="Times New Roman" w:cs="Times New Roman"/>
            <w:sz w:val="22"/>
          </w:rPr>
          <w:t xml:space="preserve"> versus adenoma patients and CRC patients versus</w:t>
        </w:r>
      </w:ins>
      <w:ins w:id="1418" w:author="nick ting" w:date="2021-09-25T01:04:00Z">
        <w:r w:rsidR="00002608">
          <w:rPr>
            <w:rFonts w:ascii="Times New Roman" w:hAnsi="Times New Roman" w:cs="Times New Roman"/>
            <w:sz w:val="22"/>
          </w:rPr>
          <w:t xml:space="preserve"> healthy individuals</w:t>
        </w:r>
      </w:ins>
      <w:ins w:id="1419" w:author="nick ting" w:date="2021-09-25T01:05:00Z">
        <w:r w:rsidR="00002608">
          <w:rPr>
            <w:rFonts w:ascii="Times New Roman" w:hAnsi="Times New Roman" w:cs="Times New Roman"/>
            <w:sz w:val="22"/>
          </w:rPr>
          <w:t>.</w:t>
        </w:r>
      </w:ins>
      <w:r w:rsidRPr="00790445">
        <w:rPr>
          <w:rFonts w:ascii="Times New Roman" w:hAnsi="Times New Roman" w:cs="Times New Roman"/>
          <w:sz w:val="22"/>
        </w:rPr>
        <w:t xml:space="preserve"> </w:t>
      </w:r>
      <w:del w:id="1420" w:author="nick ting" w:date="2021-09-25T01:05:00Z">
        <w:r w:rsidRPr="00790445" w:rsidDel="00002608">
          <w:rPr>
            <w:rFonts w:ascii="Times New Roman" w:hAnsi="Times New Roman" w:cs="Times New Roman"/>
            <w:sz w:val="22"/>
          </w:rPr>
          <w:delText>compared with adenoma, nam</w:delText>
        </w:r>
      </w:del>
      <w:ins w:id="1421" w:author="nick ting" w:date="2021-09-25T01:05:00Z">
        <w:r w:rsidR="00002608">
          <w:rPr>
            <w:rFonts w:ascii="Times New Roman" w:hAnsi="Times New Roman" w:cs="Times New Roman"/>
            <w:sz w:val="22"/>
          </w:rPr>
          <w:t xml:space="preserve">These species </w:t>
        </w:r>
      </w:ins>
      <w:ins w:id="1422" w:author="nick ting" w:date="2021-09-27T13:19:00Z">
        <w:r w:rsidR="007C6216">
          <w:rPr>
            <w:rFonts w:ascii="Times New Roman" w:hAnsi="Times New Roman" w:cs="Times New Roman"/>
            <w:sz w:val="22"/>
          </w:rPr>
          <w:t>include</w:t>
        </w:r>
      </w:ins>
      <w:del w:id="1423" w:author="nick ting" w:date="2021-09-25T01:05:00Z">
        <w:r w:rsidRPr="00790445" w:rsidDel="00002608">
          <w:rPr>
            <w:rFonts w:ascii="Times New Roman" w:hAnsi="Times New Roman" w:cs="Times New Roman"/>
            <w:sz w:val="22"/>
          </w:rPr>
          <w:delText>ely</w:delText>
        </w:r>
      </w:del>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w:t>
      </w:r>
      <w:del w:id="1424" w:author="nick ting" w:date="2021-09-27T00:10:00Z">
        <w:r w:rsidRPr="00790445" w:rsidDel="003624D5">
          <w:rPr>
            <w:rFonts w:ascii="Times New Roman" w:hAnsi="Times New Roman" w:cs="Times New Roman"/>
            <w:sz w:val="22"/>
          </w:rPr>
          <w:delText xml:space="preserve">Except for </w:delText>
        </w:r>
        <w:r w:rsidRPr="00790445" w:rsidDel="003624D5">
          <w:rPr>
            <w:rFonts w:ascii="Times New Roman" w:hAnsi="Times New Roman" w:cs="Times New Roman"/>
            <w:i/>
            <w:iCs/>
            <w:sz w:val="22"/>
          </w:rPr>
          <w:delText>Moniliophthora</w:delText>
        </w:r>
        <w:r w:rsidRPr="00790445" w:rsidDel="003624D5">
          <w:rPr>
            <w:rFonts w:ascii="Times New Roman" w:hAnsi="Times New Roman" w:cs="Times New Roman"/>
            <w:sz w:val="22"/>
          </w:rPr>
          <w:delText xml:space="preserve"> </w:delText>
        </w:r>
        <w:r w:rsidRPr="00790445" w:rsidDel="003624D5">
          <w:rPr>
            <w:rFonts w:ascii="Times New Roman" w:hAnsi="Times New Roman" w:cs="Times New Roman"/>
            <w:i/>
            <w:iCs/>
            <w:sz w:val="22"/>
          </w:rPr>
          <w:delText>perniciosa</w:delText>
        </w:r>
        <w:r w:rsidRPr="00790445" w:rsidDel="003624D5">
          <w:rPr>
            <w:rFonts w:ascii="Times New Roman" w:hAnsi="Times New Roman" w:cs="Times New Roman"/>
            <w:sz w:val="22"/>
          </w:rPr>
          <w:delText xml:space="preserve"> belonging to the </w:delText>
        </w:r>
        <w:r w:rsidRPr="00790445" w:rsidDel="003624D5">
          <w:rPr>
            <w:rFonts w:ascii="Times New Roman" w:hAnsi="Times New Roman" w:cs="Times New Roman"/>
            <w:i/>
            <w:iCs/>
            <w:sz w:val="22"/>
          </w:rPr>
          <w:delText>Basidiomycota</w:delText>
        </w:r>
        <w:r w:rsidRPr="00790445" w:rsidDel="003624D5">
          <w:rPr>
            <w:rFonts w:ascii="Times New Roman" w:eastAsia="DengXian" w:hAnsi="Times New Roman" w:cs="Times New Roman"/>
            <w:color w:val="000000"/>
            <w:kern w:val="0"/>
            <w:sz w:val="22"/>
          </w:rPr>
          <w:delText xml:space="preserve">, the other five belong to the </w:delText>
        </w:r>
        <w:r w:rsidRPr="00790445" w:rsidDel="003624D5">
          <w:rPr>
            <w:rFonts w:ascii="Times New Roman" w:hAnsi="Times New Roman" w:cs="Times New Roman"/>
            <w:i/>
            <w:iCs/>
            <w:sz w:val="22"/>
          </w:rPr>
          <w:delText>Ascomycota</w:delText>
        </w:r>
        <w:r w:rsidRPr="00790445" w:rsidDel="003624D5">
          <w:rPr>
            <w:rFonts w:ascii="Times New Roman" w:eastAsia="DengXian" w:hAnsi="Times New Roman" w:cs="Times New Roman"/>
            <w:color w:val="000000"/>
            <w:kern w:val="0"/>
            <w:sz w:val="22"/>
          </w:rPr>
          <w:delText xml:space="preserve">, </w:delText>
        </w:r>
        <w:r w:rsidRPr="00790445" w:rsidDel="003624D5">
          <w:rPr>
            <w:rFonts w:ascii="Times New Roman" w:hAnsi="Times New Roman" w:cs="Times New Roman"/>
            <w:sz w:val="22"/>
          </w:rPr>
          <w:delText>the dominant feature in the phylum level</w:delText>
        </w:r>
      </w:del>
      <w:proofErr w:type="gramStart"/>
      <w:ins w:id="1425" w:author="nick ting" w:date="2021-09-27T00:09:00Z">
        <w:r w:rsidR="003624D5">
          <w:rPr>
            <w:rFonts w:ascii="Times New Roman" w:hAnsi="Times New Roman" w:cs="Times New Roman"/>
            <w:sz w:val="22"/>
          </w:rPr>
          <w:t>All of</w:t>
        </w:r>
        <w:proofErr w:type="gramEnd"/>
        <w:r w:rsidR="003624D5">
          <w:rPr>
            <w:rFonts w:ascii="Times New Roman" w:hAnsi="Times New Roman" w:cs="Times New Roman"/>
            <w:sz w:val="22"/>
          </w:rPr>
          <w:t xml:space="preserve"> the</w:t>
        </w:r>
      </w:ins>
      <w:ins w:id="1426" w:author="nick ting" w:date="2021-09-27T13:20:00Z">
        <w:r w:rsidR="007C6216">
          <w:rPr>
            <w:rFonts w:ascii="Times New Roman" w:hAnsi="Times New Roman" w:cs="Times New Roman"/>
            <w:sz w:val="22"/>
          </w:rPr>
          <w:t>se</w:t>
        </w:r>
      </w:ins>
      <w:ins w:id="1427" w:author="nick ting" w:date="2021-09-27T00:09:00Z">
        <w:r w:rsidR="003624D5">
          <w:rPr>
            <w:rFonts w:ascii="Times New Roman" w:hAnsi="Times New Roman" w:cs="Times New Roman"/>
            <w:sz w:val="22"/>
          </w:rPr>
          <w:t xml:space="preserve"> species belong to the </w:t>
        </w:r>
        <w:r w:rsidR="003624D5" w:rsidRPr="003624D5">
          <w:rPr>
            <w:rFonts w:ascii="Times New Roman" w:hAnsi="Times New Roman" w:cs="Times New Roman"/>
            <w:i/>
            <w:iCs/>
            <w:sz w:val="22"/>
            <w:rPrChange w:id="1428" w:author="nick ting" w:date="2021-09-27T00:09:00Z">
              <w:rPr>
                <w:rFonts w:ascii="Times New Roman" w:hAnsi="Times New Roman" w:cs="Times New Roman"/>
                <w:sz w:val="22"/>
              </w:rPr>
            </w:rPrChange>
          </w:rPr>
          <w:t>Ascomycota</w:t>
        </w:r>
        <w:r w:rsidR="003624D5">
          <w:rPr>
            <w:rFonts w:ascii="Times New Roman" w:hAnsi="Times New Roman" w:cs="Times New Roman"/>
            <w:sz w:val="22"/>
          </w:rPr>
          <w:t xml:space="preserve"> phylum except </w:t>
        </w:r>
        <w:r w:rsidR="003624D5" w:rsidRPr="00790445">
          <w:rPr>
            <w:rFonts w:ascii="Times New Roman" w:hAnsi="Times New Roman" w:cs="Times New Roman"/>
            <w:i/>
            <w:iCs/>
            <w:sz w:val="22"/>
          </w:rPr>
          <w:t>Moniliophthora</w:t>
        </w:r>
        <w:r w:rsidR="003624D5" w:rsidRPr="00790445">
          <w:rPr>
            <w:rFonts w:ascii="Times New Roman" w:hAnsi="Times New Roman" w:cs="Times New Roman"/>
            <w:sz w:val="22"/>
          </w:rPr>
          <w:t xml:space="preserve"> </w:t>
        </w:r>
        <w:r w:rsidR="003624D5" w:rsidRPr="00790445">
          <w:rPr>
            <w:rFonts w:ascii="Times New Roman" w:hAnsi="Times New Roman" w:cs="Times New Roman"/>
            <w:i/>
            <w:iCs/>
            <w:sz w:val="22"/>
          </w:rPr>
          <w:t>perniciosa</w:t>
        </w:r>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ins>
      <w:ins w:id="1429" w:author="LIN, Yufeng" w:date="2021-09-24T15:44:00Z">
        <w:del w:id="1430" w:author="nick ting" w:date="2021-09-27T00:08:00Z">
          <w:r w:rsidR="00A13741" w:rsidDel="003624D5">
            <w:rPr>
              <w:rFonts w:ascii="Times New Roman" w:hAnsi="Times New Roman" w:cs="Times New Roman"/>
              <w:sz w:val="22"/>
            </w:rPr>
            <w:delText xml:space="preserve"> </w:delText>
          </w:r>
        </w:del>
        <w:del w:id="1431" w:author="nick ting" w:date="2021-09-27T00:09:00Z">
          <w:r w:rsidR="00A13741" w:rsidDel="003624D5">
            <w:rPr>
              <w:rFonts w:ascii="Times New Roman" w:hAnsi="Times New Roman" w:cs="Times New Roman"/>
              <w:sz w:val="22"/>
            </w:rPr>
            <w:delText>(</w:delText>
          </w:r>
        </w:del>
      </w:ins>
      <w:ins w:id="1432" w:author="nick ting" w:date="2021-09-27T00:09:00Z">
        <w:r w:rsidR="003624D5">
          <w:rPr>
            <w:rFonts w:ascii="Times New Roman" w:hAnsi="Times New Roman" w:cs="Times New Roman"/>
            <w:sz w:val="22"/>
          </w:rPr>
          <w:t xml:space="preserve"> phylum (</w:t>
        </w:r>
      </w:ins>
      <w:ins w:id="1433" w:author="LIN, Yufeng" w:date="2021-09-24T15:44:00Z">
        <w:r w:rsidR="00A13741">
          <w:rPr>
            <w:rFonts w:ascii="Times New Roman" w:hAnsi="Times New Roman" w:cs="Times New Roman"/>
            <w:sz w:val="22"/>
          </w:rPr>
          <w:t>supplementary table 12)</w:t>
        </w:r>
      </w:ins>
      <w:r w:rsidRPr="00790445">
        <w:rPr>
          <w:rFonts w:ascii="Times New Roman" w:hAnsi="Times New Roman" w:cs="Times New Roman"/>
          <w:sz w:val="22"/>
        </w:rPr>
        <w:t xml:space="preserve">. </w:t>
      </w:r>
    </w:p>
    <w:p w14:paraId="248DF59D" w14:textId="1CBF7C8E" w:rsidR="00D46E76" w:rsidDel="009D00F7" w:rsidRDefault="00D46E76" w:rsidP="00790445">
      <w:pPr>
        <w:widowControl/>
        <w:rPr>
          <w:ins w:id="1434" w:author="nick ting" w:date="2021-10-03T19:37:00Z"/>
          <w:del w:id="1435" w:author="LIN, Yufeng" w:date="2021-10-04T13:51:00Z"/>
          <w:rFonts w:ascii="Times New Roman" w:hAnsi="Times New Roman" w:cs="Times New Roman"/>
          <w:sz w:val="22"/>
        </w:rPr>
      </w:pPr>
    </w:p>
    <w:p w14:paraId="2B629A2E" w14:textId="77777777" w:rsidR="00D93222" w:rsidRDefault="00D93222" w:rsidP="00790445">
      <w:pPr>
        <w:widowControl/>
        <w:rPr>
          <w:ins w:id="1436" w:author="nick ting" w:date="2021-09-27T13:54:00Z"/>
          <w:rFonts w:ascii="Times New Roman" w:hAnsi="Times New Roman" w:cs="Times New Roman"/>
          <w:sz w:val="22"/>
        </w:rPr>
      </w:pPr>
    </w:p>
    <w:p w14:paraId="5C2237CD" w14:textId="6C15117E" w:rsidR="00C13D35" w:rsidRDefault="00D9531B">
      <w:pPr>
        <w:widowControl/>
        <w:rPr>
          <w:ins w:id="1437" w:author="LIN, Yufeng" w:date="2021-09-30T19:14:00Z"/>
          <w:rFonts w:ascii="Times New Roman" w:hAnsi="Times New Roman" w:cs="Times New Roman"/>
          <w:sz w:val="22"/>
        </w:rPr>
        <w:pPrChange w:id="1438" w:author="LIN, Yufeng" w:date="2021-09-30T19:15:00Z">
          <w:pPr>
            <w:widowControl/>
            <w:jc w:val="left"/>
          </w:pPr>
        </w:pPrChange>
      </w:pPr>
      <w:r w:rsidRPr="00790445">
        <w:rPr>
          <w:rFonts w:ascii="Times New Roman" w:hAnsi="Times New Roman" w:cs="Times New Roman"/>
          <w:sz w:val="22"/>
        </w:rPr>
        <w:t xml:space="preserve">In summary, </w:t>
      </w:r>
      <w:ins w:id="1439" w:author="nick ting" w:date="2021-09-27T00:10:00Z">
        <w:r w:rsidR="003624D5">
          <w:rPr>
            <w:rFonts w:ascii="Times New Roman" w:hAnsi="Times New Roman" w:cs="Times New Roman"/>
            <w:sz w:val="22"/>
          </w:rPr>
          <w:t>we identified</w:t>
        </w:r>
      </w:ins>
      <w:ins w:id="1440" w:author="nick ting" w:date="2021-09-27T10:34:00Z">
        <w:r w:rsidR="00204B60">
          <w:rPr>
            <w:rFonts w:ascii="Times New Roman" w:hAnsi="Times New Roman" w:cs="Times New Roman"/>
            <w:sz w:val="22"/>
          </w:rPr>
          <w:t xml:space="preserve"> 74 differentially abundant </w:t>
        </w:r>
      </w:ins>
      <w:ins w:id="1441" w:author="nick ting" w:date="2021-09-27T10:35:00Z">
        <w:del w:id="1442" w:author="LIN, Yufeng" w:date="2021-09-28T13:07:00Z">
          <w:r w:rsidR="00204B60" w:rsidDel="004314C2">
            <w:rPr>
              <w:rFonts w:ascii="Times New Roman" w:hAnsi="Times New Roman" w:cs="Times New Roman"/>
              <w:sz w:val="22"/>
            </w:rPr>
            <w:delText>micro-eukaryotes</w:delText>
          </w:r>
        </w:del>
      </w:ins>
      <w:ins w:id="1443" w:author="LIN, Yufeng" w:date="2021-09-28T13:07:00Z">
        <w:r w:rsidR="004314C2">
          <w:rPr>
            <w:rFonts w:ascii="Times New Roman" w:hAnsi="Times New Roman" w:cs="Times New Roman"/>
            <w:sz w:val="22"/>
          </w:rPr>
          <w:t>fungi</w:t>
        </w:r>
      </w:ins>
      <w:ins w:id="1444" w:author="nick ting" w:date="2021-09-27T10:35:00Z">
        <w:r w:rsidR="00204B60">
          <w:rPr>
            <w:rFonts w:ascii="Times New Roman" w:hAnsi="Times New Roman" w:cs="Times New Roman"/>
            <w:sz w:val="22"/>
          </w:rPr>
          <w:t xml:space="preserve"> between CRC patients and heathy individuals</w:t>
        </w:r>
      </w:ins>
      <w:ins w:id="1445" w:author="nick ting" w:date="2021-09-27T13:21:00Z">
        <w:r w:rsidR="007C6216">
          <w:rPr>
            <w:rFonts w:ascii="Times New Roman" w:hAnsi="Times New Roman" w:cs="Times New Roman"/>
            <w:sz w:val="22"/>
          </w:rPr>
          <w:t>, of which</w:t>
        </w:r>
      </w:ins>
      <w:ins w:id="1446" w:author="nick ting" w:date="2021-09-27T00:10:00Z">
        <w:r w:rsidR="003624D5">
          <w:rPr>
            <w:rFonts w:ascii="Times New Roman" w:hAnsi="Times New Roman" w:cs="Times New Roman"/>
            <w:sz w:val="22"/>
          </w:rPr>
          <w:t xml:space="preserve"> </w:t>
        </w:r>
      </w:ins>
      <w:del w:id="1447" w:author="nick ting" w:date="2021-09-27T10:36:00Z">
        <w:r w:rsidRPr="00790445" w:rsidDel="00204B60">
          <w:rPr>
            <w:rFonts w:ascii="Times New Roman" w:hAnsi="Times New Roman" w:cs="Times New Roman"/>
            <w:sz w:val="22"/>
          </w:rPr>
          <w:delText>thirty-three</w:delText>
        </w:r>
      </w:del>
      <w:ins w:id="1448" w:author="nick ting" w:date="2021-09-27T10:36:00Z">
        <w:r w:rsidR="00204B60">
          <w:rPr>
            <w:rFonts w:ascii="Times New Roman" w:hAnsi="Times New Roman" w:cs="Times New Roman"/>
            <w:sz w:val="22"/>
          </w:rPr>
          <w:t>33</w:t>
        </w:r>
      </w:ins>
      <w:r w:rsidRPr="00790445">
        <w:rPr>
          <w:rFonts w:ascii="Times New Roman" w:hAnsi="Times New Roman" w:cs="Times New Roman"/>
          <w:sz w:val="22"/>
        </w:rPr>
        <w:t xml:space="preserve"> </w:t>
      </w:r>
      <w:ins w:id="1449" w:author="nick ting" w:date="2021-09-27T10:36:00Z">
        <w:r w:rsidR="00204B60">
          <w:rPr>
            <w:rFonts w:ascii="Times New Roman" w:hAnsi="Times New Roman" w:cs="Times New Roman"/>
            <w:sz w:val="22"/>
          </w:rPr>
          <w:t xml:space="preserve">significant </w:t>
        </w:r>
      </w:ins>
      <w:r w:rsidRPr="00790445">
        <w:rPr>
          <w:rFonts w:ascii="Times New Roman" w:hAnsi="Times New Roman" w:cs="Times New Roman"/>
          <w:sz w:val="22"/>
        </w:rPr>
        <w:t>species were</w:t>
      </w:r>
      <w:ins w:id="1450" w:author="nick ting" w:date="2021-09-27T10:36:00Z">
        <w:r w:rsidR="00204B60">
          <w:rPr>
            <w:rFonts w:ascii="Times New Roman" w:hAnsi="Times New Roman" w:cs="Times New Roman"/>
            <w:sz w:val="22"/>
          </w:rPr>
          <w:t xml:space="preserve"> further</w:t>
        </w:r>
      </w:ins>
      <w:r w:rsidRPr="00790445">
        <w:rPr>
          <w:rFonts w:ascii="Times New Roman" w:hAnsi="Times New Roman" w:cs="Times New Roman"/>
          <w:sz w:val="22"/>
        </w:rPr>
        <w:t xml:space="preserve"> selected as core-set for the downstream analysis</w:t>
      </w:r>
      <w:del w:id="1451" w:author="nick ting" w:date="2021-09-27T10:36:00Z">
        <w:r w:rsidRPr="00790445" w:rsidDel="00204B60">
          <w:rPr>
            <w:rFonts w:ascii="Times New Roman" w:hAnsi="Times New Roman" w:cs="Times New Roman"/>
            <w:sz w:val="22"/>
          </w:rPr>
          <w:delText xml:space="preserve"> from seventy-four significant different species around 296 none-rarefied </w:delText>
        </w:r>
        <w:r w:rsidR="00FA35F2" w:rsidRPr="00790445" w:rsidDel="00204B60">
          <w:rPr>
            <w:rFonts w:ascii="Times New Roman" w:hAnsi="Times New Roman" w:cs="Times New Roman"/>
            <w:sz w:val="22"/>
          </w:rPr>
          <w:delText>micro-eukaryotes</w:delText>
        </w:r>
      </w:del>
      <w:r w:rsidRPr="00790445">
        <w:rPr>
          <w:rFonts w:ascii="Times New Roman" w:hAnsi="Times New Roman" w:cs="Times New Roman"/>
          <w:sz w:val="22"/>
        </w:rPr>
        <w:t>.</w:t>
      </w:r>
      <w:ins w:id="1452" w:author="nick ting" w:date="2021-09-27T18:19:00Z">
        <w:r w:rsidR="004E4D50">
          <w:rPr>
            <w:rFonts w:ascii="Times New Roman" w:hAnsi="Times New Roman" w:cs="Times New Roman"/>
            <w:sz w:val="22"/>
          </w:rPr>
          <w:t xml:space="preserve"> </w:t>
        </w:r>
      </w:ins>
      <w:ins w:id="1453" w:author="nick ting" w:date="2021-09-27T18:20:00Z">
        <w:r w:rsidR="004E4D50">
          <w:rPr>
            <w:rFonts w:ascii="Times New Roman" w:hAnsi="Times New Roman" w:cs="Times New Roman"/>
            <w:sz w:val="22"/>
          </w:rPr>
          <w:t>Despite</w:t>
        </w:r>
      </w:ins>
      <w:ins w:id="1454" w:author="nick ting" w:date="2021-09-27T18:21:00Z">
        <w:r w:rsidR="004E4D50">
          <w:rPr>
            <w:rFonts w:ascii="Times New Roman" w:hAnsi="Times New Roman" w:cs="Times New Roman"/>
            <w:sz w:val="22"/>
          </w:rPr>
          <w:t xml:space="preserve"> the presence of cohort heterogeneity, </w:t>
        </w:r>
      </w:ins>
      <w:ins w:id="1455" w:author="nick ting" w:date="2021-09-27T18:22:00Z">
        <w:r w:rsidR="004E4D50">
          <w:rPr>
            <w:rFonts w:ascii="Times New Roman" w:hAnsi="Times New Roman" w:cs="Times New Roman"/>
            <w:sz w:val="22"/>
          </w:rPr>
          <w:t xml:space="preserve">we could still </w:t>
        </w:r>
        <w:proofErr w:type="gramStart"/>
        <w:r w:rsidR="004E4D50">
          <w:rPr>
            <w:rFonts w:ascii="Times New Roman" w:hAnsi="Times New Roman" w:cs="Times New Roman"/>
            <w:sz w:val="22"/>
          </w:rPr>
          <w:t>identified</w:t>
        </w:r>
        <w:proofErr w:type="gramEnd"/>
        <w:r w:rsidR="004E4D50">
          <w:rPr>
            <w:rFonts w:ascii="Times New Roman" w:hAnsi="Times New Roman" w:cs="Times New Roman"/>
            <w:sz w:val="22"/>
          </w:rPr>
          <w:t xml:space="preserve"> </w:t>
        </w:r>
      </w:ins>
      <w:ins w:id="1456" w:author="LIN, Yufeng" w:date="2021-10-04T16:57:00Z">
        <w:r w:rsidR="00DB66B4" w:rsidRPr="00DB66B4">
          <w:rPr>
            <w:rFonts w:ascii="Times New Roman" w:hAnsi="Times New Roman" w:cs="Times New Roman"/>
            <w:sz w:val="22"/>
          </w:rPr>
          <w:t>fung</w:t>
        </w:r>
        <w:r w:rsidR="00DB66B4">
          <w:rPr>
            <w:rFonts w:ascii="Times New Roman" w:hAnsi="Times New Roman" w:cs="Times New Roman"/>
            <w:sz w:val="22"/>
          </w:rPr>
          <w:t>al</w:t>
        </w:r>
      </w:ins>
      <w:ins w:id="1457" w:author="nick ting" w:date="2021-09-27T18:22:00Z">
        <w:del w:id="1458" w:author="LIN, Yufeng" w:date="2021-10-04T16:57:00Z">
          <w:r w:rsidR="004E4D50" w:rsidDel="00DB66B4">
            <w:rPr>
              <w:rFonts w:ascii="Times New Roman" w:hAnsi="Times New Roman" w:cs="Times New Roman"/>
              <w:sz w:val="22"/>
            </w:rPr>
            <w:delText>micro-eukarytic</w:delText>
          </w:r>
        </w:del>
        <w:r w:rsidR="004E4D50">
          <w:rPr>
            <w:rFonts w:ascii="Times New Roman" w:hAnsi="Times New Roman" w:cs="Times New Roman"/>
            <w:sz w:val="22"/>
          </w:rPr>
          <w:t xml:space="preserve"> features whic</w:t>
        </w:r>
      </w:ins>
      <w:ins w:id="1459" w:author="nick ting" w:date="2021-09-27T18:23:00Z">
        <w:r w:rsidR="004E4D50">
          <w:rPr>
            <w:rFonts w:ascii="Times New Roman" w:hAnsi="Times New Roman" w:cs="Times New Roman"/>
            <w:sz w:val="22"/>
          </w:rPr>
          <w:t>h were consistently altered in most of the cohorts</w:t>
        </w:r>
      </w:ins>
      <w:ins w:id="1460" w:author="LIN, Yufeng" w:date="2021-09-30T19:15:00Z">
        <w:r w:rsidR="00C13D35">
          <w:rPr>
            <w:rFonts w:ascii="Times New Roman" w:hAnsi="Times New Roman" w:cs="Times New Roman"/>
            <w:sz w:val="22"/>
          </w:rPr>
          <w:t>.</w:t>
        </w:r>
      </w:ins>
      <w:ins w:id="1461" w:author="LIN, Yufeng" w:date="2021-09-30T19:14:00Z">
        <w:r w:rsidR="00C13D35">
          <w:rPr>
            <w:rFonts w:ascii="Times New Roman" w:hAnsi="Times New Roman" w:cs="Times New Roman"/>
            <w:sz w:val="22"/>
          </w:rPr>
          <w:br w:type="page"/>
        </w:r>
      </w:ins>
    </w:p>
    <w:p w14:paraId="1675693E" w14:textId="77777777" w:rsidR="00D9531B" w:rsidDel="00C13D35" w:rsidRDefault="00D9531B" w:rsidP="00790445">
      <w:pPr>
        <w:widowControl/>
        <w:rPr>
          <w:ins w:id="1462" w:author="nick ting" w:date="2021-09-27T00:10:00Z"/>
          <w:del w:id="1463" w:author="LIN, Yufeng" w:date="2021-09-30T19:13:00Z"/>
          <w:rFonts w:ascii="Times New Roman" w:hAnsi="Times New Roman" w:cs="Times New Roman"/>
          <w:sz w:val="22"/>
        </w:rPr>
      </w:pPr>
    </w:p>
    <w:p w14:paraId="5E45B5D9" w14:textId="27C3A2AB" w:rsidR="003624D5" w:rsidRPr="00B705DE" w:rsidDel="00C13D35" w:rsidRDefault="003624D5" w:rsidP="00C13D35">
      <w:pPr>
        <w:widowControl/>
        <w:rPr>
          <w:del w:id="1464" w:author="LIN, Yufeng" w:date="2021-09-30T19:14:00Z"/>
        </w:rPr>
      </w:pPr>
    </w:p>
    <w:p w14:paraId="59B19449" w14:textId="77303AD7" w:rsidR="00D9531B" w:rsidRPr="00405527" w:rsidDel="004E4D50" w:rsidRDefault="00D9531B" w:rsidP="00C13D35">
      <w:pPr>
        <w:rPr>
          <w:del w:id="1465" w:author="nick ting" w:date="2021-09-27T18:23:00Z"/>
        </w:rPr>
      </w:pPr>
      <w:del w:id="1466" w:author="nick ting" w:date="2021-09-27T13:57:00Z">
        <w:r w:rsidRPr="00405527" w:rsidDel="00D93222">
          <w:delText xml:space="preserve">Even though the main set of 74 </w:delText>
        </w:r>
        <w:r w:rsidR="00FA35F2" w:rsidRPr="00405527" w:rsidDel="00D93222">
          <w:delText>micro-eukaryotes</w:delText>
        </w:r>
        <w:r w:rsidRPr="00405527" w:rsidDel="00D93222">
          <w:delText xml:space="preserve"> performed a significant difference between healthy control and CRC patients when combining all studies, we also wanted t</w:delText>
        </w:r>
      </w:del>
      <w:ins w:id="1467" w:author="LIN, Yufeng" w:date="2021-09-24T15:48:00Z">
        <w:del w:id="1468" w:author="nick ting" w:date="2021-09-27T13:21:00Z">
          <w:r w:rsidR="00A13741" w:rsidRPr="00405527" w:rsidDel="007C6216">
            <w:delText>T</w:delText>
          </w:r>
        </w:del>
      </w:ins>
      <w:del w:id="1469" w:author="nick ting" w:date="2021-09-27T13:21:00Z">
        <w:r w:rsidRPr="00405527" w:rsidDel="007C6216">
          <w:delText xml:space="preserve">o </w:delText>
        </w:r>
      </w:del>
      <w:del w:id="1470" w:author="nick ting" w:date="2021-09-27T12:54:00Z">
        <w:r w:rsidRPr="00405527" w:rsidDel="00A824EF">
          <w:delText xml:space="preserve">realize </w:delText>
        </w:r>
      </w:del>
      <w:ins w:id="1471" w:author="LIN, Yufeng" w:date="2021-09-24T15:48:00Z">
        <w:del w:id="1472" w:author="nick ting" w:date="2021-09-27T13:57:00Z">
          <w:r w:rsidR="00A13741" w:rsidRPr="00405527" w:rsidDel="00D93222">
            <w:delText xml:space="preserve">the </w:delText>
          </w:r>
        </w:del>
        <w:del w:id="1473" w:author="nick ting" w:date="2021-09-27T13:22:00Z">
          <w:r w:rsidR="00A13741" w:rsidRPr="00405527" w:rsidDel="007C6216">
            <w:delText xml:space="preserve">main set of </w:delText>
          </w:r>
        </w:del>
        <w:del w:id="1474" w:author="nick ting" w:date="2021-09-27T13:57:00Z">
          <w:r w:rsidR="00A13741" w:rsidRPr="00405527" w:rsidDel="00D93222">
            <w:delText>74 micro-eukaryotic</w:delText>
          </w:r>
        </w:del>
      </w:ins>
      <w:ins w:id="1475" w:author="LIN, Yufeng" w:date="2021-09-24T15:49:00Z">
        <w:del w:id="1476" w:author="nick ting" w:date="2021-09-27T13:57:00Z">
          <w:r w:rsidR="00A13741" w:rsidRPr="00405527" w:rsidDel="00D93222">
            <w:delText xml:space="preserve">s </w:delText>
          </w:r>
        </w:del>
        <w:del w:id="1477" w:author="nick ting" w:date="2021-09-27T13:22:00Z">
          <w:r w:rsidR="00A13741" w:rsidRPr="00405527" w:rsidDel="007C6216">
            <w:delText>performance</w:delText>
          </w:r>
        </w:del>
      </w:ins>
      <w:del w:id="1478" w:author="nick ting" w:date="2021-09-27T13:22:00Z">
        <w:r w:rsidRPr="00405527" w:rsidDel="007C6216">
          <w:delText>their performance in each cohort</w:delText>
        </w:r>
      </w:del>
      <w:del w:id="1479" w:author="nick ting" w:date="2021-09-27T13:57:00Z">
        <w:r w:rsidRPr="00405527" w:rsidDel="00D93222">
          <w:delText>. W</w:delText>
        </w:r>
      </w:del>
      <w:ins w:id="1480" w:author="LIN, Yufeng" w:date="2021-09-24T15:49:00Z">
        <w:del w:id="1481" w:author="nick ting" w:date="2021-09-27T13:22:00Z">
          <w:r w:rsidR="00A13741" w:rsidRPr="00405527" w:rsidDel="007C6216">
            <w:delText>,</w:delText>
          </w:r>
        </w:del>
        <w:del w:id="1482" w:author="nick ting" w:date="2021-09-27T13:57:00Z">
          <w:r w:rsidR="00A13741" w:rsidRPr="00405527" w:rsidDel="00D93222">
            <w:delText xml:space="preserve"> </w:delText>
          </w:r>
        </w:del>
        <w:del w:id="1483" w:author="nick ting" w:date="2021-09-27T13:25:00Z">
          <w:r w:rsidR="00A13741" w:rsidRPr="00405527" w:rsidDel="007C6216">
            <w:delText>w</w:delText>
          </w:r>
        </w:del>
      </w:ins>
      <w:del w:id="1484" w:author="nick ting" w:date="2021-09-27T13:25:00Z">
        <w:r w:rsidRPr="00405527" w:rsidDel="007C6216">
          <w:delText xml:space="preserve">e </w:delText>
        </w:r>
      </w:del>
      <w:del w:id="1485" w:author="nick ting" w:date="2021-09-27T13:57:00Z">
        <w:r w:rsidRPr="00405527" w:rsidDel="00D93222">
          <w:delText xml:space="preserve">analyze </w:delText>
        </w:r>
      </w:del>
      <w:del w:id="1486" w:author="nick ting" w:date="2021-09-27T13:25:00Z">
        <w:r w:rsidRPr="00405527" w:rsidDel="007C6216">
          <w:delText xml:space="preserve">each study with the </w:delText>
        </w:r>
      </w:del>
      <w:del w:id="1487" w:author="nick ting" w:date="2021-09-27T13:57:00Z">
        <w:r w:rsidRPr="00405527" w:rsidDel="00D93222">
          <w:delText xml:space="preserve">74 candidates </w:delText>
        </w:r>
      </w:del>
      <w:del w:id="1488" w:author="nick ting" w:date="2021-09-27T13:29:00Z">
        <w:r w:rsidRPr="00405527" w:rsidDel="000477DD">
          <w:delText>through SSTF and non-parame</w:delText>
        </w:r>
      </w:del>
      <w:del w:id="1489" w:author="nick ting" w:date="2021-09-27T12:49:00Z">
        <w:r w:rsidRPr="00405527" w:rsidDel="00A824EF">
          <w:delText>ter</w:delText>
        </w:r>
      </w:del>
      <w:del w:id="1490" w:author="nick ting" w:date="2021-09-27T13:29:00Z">
        <w:r w:rsidRPr="00405527" w:rsidDel="000477DD">
          <w:delText xml:space="preserve"> tests</w:delText>
        </w:r>
      </w:del>
      <w:del w:id="1491" w:author="nick ting" w:date="2021-09-27T13:25:00Z">
        <w:r w:rsidRPr="00405527" w:rsidDel="007C6216">
          <w:delText xml:space="preserve"> (see </w:delText>
        </w:r>
        <w:commentRangeStart w:id="1492"/>
        <w:r w:rsidRPr="00405527" w:rsidDel="007C6216">
          <w:delText>Methods</w:delText>
        </w:r>
        <w:commentRangeEnd w:id="1492"/>
        <w:r w:rsidRPr="00405527" w:rsidDel="007C6216">
          <w:rPr>
            <w:rStyle w:val="CommentReference"/>
            <w:rFonts w:ascii="Times New Roman" w:hAnsi="Times New Roman" w:cs="Times New Roman"/>
            <w:sz w:val="22"/>
            <w:szCs w:val="22"/>
          </w:rPr>
          <w:commentReference w:id="1492"/>
        </w:r>
        <w:r w:rsidRPr="00405527" w:rsidDel="007C6216">
          <w:delText>)</w:delText>
        </w:r>
      </w:del>
      <w:del w:id="1493" w:author="nick ting" w:date="2021-09-27T13:57:00Z">
        <w:r w:rsidRPr="00405527" w:rsidDel="00D93222">
          <w:delText xml:space="preserve">. </w:delText>
        </w:r>
      </w:del>
      <w:del w:id="1494" w:author="nick ting" w:date="2021-09-27T13:30:00Z">
        <w:r w:rsidRPr="00405527" w:rsidDel="000477DD">
          <w:delText xml:space="preserve">Three </w:delText>
        </w:r>
      </w:del>
      <w:del w:id="1495" w:author="nick ting" w:date="2021-09-27T13:57:00Z">
        <w:r w:rsidRPr="00405527" w:rsidDel="00D93222">
          <w:delText xml:space="preserve">of the </w:delText>
        </w:r>
      </w:del>
      <w:del w:id="1496" w:author="nick ting" w:date="2021-09-27T13:29:00Z">
        <w:r w:rsidRPr="00405527" w:rsidDel="000477DD">
          <w:delText>main CRC-CTRL-associated</w:delText>
        </w:r>
      </w:del>
      <w:del w:id="1497" w:author="nick ting" w:date="2021-09-27T13:57:00Z">
        <w:r w:rsidRPr="00405527" w:rsidDel="00D93222">
          <w:delText xml:space="preserve"> species </w:delText>
        </w:r>
      </w:del>
      <w:del w:id="1498" w:author="nick ting" w:date="2021-09-27T13:34:00Z">
        <w:r w:rsidRPr="00405527" w:rsidDel="000477DD">
          <w:delText>consisted of the same absolute trend in</w:delText>
        </w:r>
        <w:r w:rsidRPr="009D00F7" w:rsidDel="000477DD">
          <w:rPr>
            <w:rFonts w:eastAsiaTheme="minorHAnsi"/>
            <w:szCs w:val="21"/>
            <w:rPrChange w:id="1499" w:author="LIN, Yufeng" w:date="2021-10-04T13:45:00Z">
              <w:rPr/>
            </w:rPrChange>
          </w:rPr>
          <w:delText xml:space="preserve"> the comparison</w:delText>
        </w:r>
      </w:del>
      <w:del w:id="1500" w:author="nick ting" w:date="2021-09-27T13:57:00Z">
        <w:r w:rsidRPr="009D00F7" w:rsidDel="00D93222">
          <w:rPr>
            <w:rFonts w:eastAsiaTheme="minorHAnsi"/>
            <w:szCs w:val="21"/>
            <w:rPrChange w:id="1501"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502" w:author="LIN, Yufeng" w:date="2021-10-04T13:45:00Z">
              <w:rPr>
                <w:rFonts w:ascii="Times New Roman" w:hAnsi="Times New Roman" w:cs="Times New Roman"/>
                <w:i/>
                <w:iCs/>
                <w:sz w:val="22"/>
              </w:rPr>
            </w:rPrChange>
          </w:rPr>
          <w:delText>Aspergillus</w:delText>
        </w:r>
        <w:r w:rsidRPr="009D00F7" w:rsidDel="00D93222">
          <w:rPr>
            <w:rFonts w:eastAsiaTheme="minorHAnsi"/>
            <w:szCs w:val="21"/>
            <w:rPrChange w:id="1503"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504" w:author="LIN, Yufeng" w:date="2021-10-04T13:45:00Z">
              <w:rPr>
                <w:rFonts w:ascii="Times New Roman" w:hAnsi="Times New Roman" w:cs="Times New Roman"/>
                <w:i/>
                <w:iCs/>
                <w:sz w:val="22"/>
              </w:rPr>
            </w:rPrChange>
          </w:rPr>
          <w:delText>rambellii</w:delText>
        </w:r>
        <w:r w:rsidRPr="009D00F7" w:rsidDel="00D93222">
          <w:rPr>
            <w:rFonts w:eastAsiaTheme="minorHAnsi"/>
            <w:szCs w:val="21"/>
            <w:rPrChange w:id="1505" w:author="LIN, Yufeng" w:date="2021-10-04T13:45:00Z">
              <w:rPr/>
            </w:rPrChange>
          </w:rPr>
          <w:delText xml:space="preserve"> and </w:delText>
        </w:r>
        <w:r w:rsidRPr="009D00F7" w:rsidDel="00D93222">
          <w:rPr>
            <w:rFonts w:eastAsiaTheme="minorHAnsi" w:cstheme="majorBidi"/>
            <w:b/>
            <w:color w:val="2F5496" w:themeColor="accent1" w:themeShade="BF"/>
            <w:szCs w:val="21"/>
            <w:u w:val="single"/>
            <w:rPrChange w:id="1506" w:author="LIN, Yufeng" w:date="2021-10-04T13:45:00Z">
              <w:rPr>
                <w:rFonts w:ascii="Times New Roman" w:hAnsi="Times New Roman" w:cs="Times New Roman"/>
                <w:i/>
                <w:iCs/>
                <w:sz w:val="22"/>
              </w:rPr>
            </w:rPrChange>
          </w:rPr>
          <w:delText>Erysiphe</w:delText>
        </w:r>
        <w:r w:rsidRPr="009D00F7" w:rsidDel="00D93222">
          <w:rPr>
            <w:rFonts w:eastAsiaTheme="minorHAnsi"/>
            <w:szCs w:val="21"/>
            <w:rPrChange w:id="1507"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508" w:author="LIN, Yufeng" w:date="2021-10-04T13:45:00Z">
              <w:rPr>
                <w:rFonts w:ascii="Times New Roman" w:hAnsi="Times New Roman" w:cs="Times New Roman"/>
                <w:i/>
                <w:iCs/>
                <w:sz w:val="22"/>
              </w:rPr>
            </w:rPrChange>
          </w:rPr>
          <w:delText>pulchra</w:delText>
        </w:r>
        <w:r w:rsidRPr="009D00F7" w:rsidDel="00D93222">
          <w:rPr>
            <w:rFonts w:eastAsiaTheme="minorHAnsi"/>
            <w:szCs w:val="21"/>
            <w:rPrChange w:id="1509" w:author="LIN, Yufeng" w:date="2021-10-04T13:45:00Z">
              <w:rPr/>
            </w:rPrChange>
          </w:rPr>
          <w:delText xml:space="preserve"> were enriched</w:delText>
        </w:r>
      </w:del>
      <w:del w:id="1510" w:author="nick ting" w:date="2021-09-27T13:31:00Z">
        <w:r w:rsidRPr="009D00F7" w:rsidDel="000477DD">
          <w:rPr>
            <w:rFonts w:eastAsiaTheme="minorHAnsi"/>
            <w:szCs w:val="21"/>
            <w:rPrChange w:id="1511" w:author="LIN, Yufeng" w:date="2021-10-04T13:45:00Z">
              <w:rPr/>
            </w:rPrChange>
          </w:rPr>
          <w:delText>; simultaneously,</w:delText>
        </w:r>
      </w:del>
      <w:del w:id="1512" w:author="nick ting" w:date="2021-09-27T13:57:00Z">
        <w:r w:rsidRPr="009D00F7" w:rsidDel="00D93222">
          <w:rPr>
            <w:rFonts w:eastAsiaTheme="minorHAnsi"/>
            <w:szCs w:val="21"/>
            <w:rPrChange w:id="1513"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514" w:author="LIN, Yufeng" w:date="2021-10-04T13:45:00Z">
              <w:rPr>
                <w:rFonts w:ascii="Times New Roman" w:hAnsi="Times New Roman" w:cs="Times New Roman"/>
                <w:i/>
                <w:iCs/>
                <w:sz w:val="22"/>
              </w:rPr>
            </w:rPrChange>
          </w:rPr>
          <w:delText>Trichophyton</w:delText>
        </w:r>
        <w:r w:rsidRPr="009D00F7" w:rsidDel="00D93222">
          <w:rPr>
            <w:rFonts w:eastAsiaTheme="minorHAnsi"/>
            <w:szCs w:val="21"/>
            <w:rPrChange w:id="1515"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516" w:author="LIN, Yufeng" w:date="2021-10-04T13:45:00Z">
              <w:rPr>
                <w:rFonts w:ascii="Times New Roman" w:hAnsi="Times New Roman" w:cs="Times New Roman"/>
                <w:i/>
                <w:iCs/>
                <w:sz w:val="22"/>
              </w:rPr>
            </w:rPrChange>
          </w:rPr>
          <w:delText>mentagrophytes</w:delText>
        </w:r>
        <w:r w:rsidRPr="009D00F7" w:rsidDel="00D93222">
          <w:rPr>
            <w:rFonts w:eastAsiaTheme="minorHAnsi"/>
            <w:szCs w:val="21"/>
            <w:rPrChange w:id="1517" w:author="LIN, Yufeng" w:date="2021-10-04T13:45:00Z">
              <w:rPr/>
            </w:rPrChange>
          </w:rPr>
          <w:delText xml:space="preserve"> </w:delText>
        </w:r>
      </w:del>
      <w:del w:id="1518" w:author="nick ting" w:date="2021-09-27T13:31:00Z">
        <w:r w:rsidRPr="009D00F7" w:rsidDel="000477DD">
          <w:rPr>
            <w:rFonts w:eastAsiaTheme="minorHAnsi"/>
            <w:szCs w:val="21"/>
            <w:rPrChange w:id="1519" w:author="LIN, Yufeng" w:date="2021-10-04T13:45:00Z">
              <w:rPr/>
            </w:rPrChange>
          </w:rPr>
          <w:delText xml:space="preserve">were </w:delText>
        </w:r>
      </w:del>
      <w:del w:id="1520" w:author="nick ting" w:date="2021-09-27T12:58:00Z">
        <w:r w:rsidRPr="009D00F7" w:rsidDel="00A824EF">
          <w:rPr>
            <w:rFonts w:eastAsiaTheme="minorHAnsi"/>
            <w:szCs w:val="21"/>
            <w:rPrChange w:id="1521" w:author="LIN, Yufeng" w:date="2021-10-04T13:45:00Z">
              <w:rPr/>
            </w:rPrChange>
          </w:rPr>
          <w:delText xml:space="preserve">decreased </w:delText>
        </w:r>
      </w:del>
      <w:del w:id="1522" w:author="nick ting" w:date="2021-09-27T13:57:00Z">
        <w:r w:rsidRPr="009D00F7" w:rsidDel="00D93222">
          <w:rPr>
            <w:rFonts w:eastAsiaTheme="minorHAnsi"/>
            <w:szCs w:val="21"/>
            <w:rPrChange w:id="1523" w:author="LIN, Yufeng" w:date="2021-10-04T13:45:00Z">
              <w:rPr/>
            </w:rPrChange>
          </w:rPr>
          <w:delText xml:space="preserve">in CRC across </w:delText>
        </w:r>
      </w:del>
      <w:del w:id="1524" w:author="nick ting" w:date="2021-09-27T13:35:00Z">
        <w:r w:rsidRPr="009D00F7" w:rsidDel="000477DD">
          <w:rPr>
            <w:rFonts w:eastAsiaTheme="minorHAnsi"/>
            <w:szCs w:val="21"/>
            <w:rPrChange w:id="1525" w:author="LIN, Yufeng" w:date="2021-10-04T13:45:00Z">
              <w:rPr/>
            </w:rPrChange>
          </w:rPr>
          <w:delText xml:space="preserve">eight </w:delText>
        </w:r>
      </w:del>
      <w:del w:id="1526" w:author="nick ting" w:date="2021-09-27T13:57:00Z">
        <w:r w:rsidRPr="009D00F7" w:rsidDel="00D93222">
          <w:rPr>
            <w:rFonts w:eastAsiaTheme="minorHAnsi"/>
            <w:szCs w:val="21"/>
            <w:rPrChange w:id="1527" w:author="LIN, Yufeng" w:date="2021-10-04T13:45:00Z">
              <w:rPr/>
            </w:rPrChange>
          </w:rPr>
          <w:delText xml:space="preserve">cohorts (figure 3b and </w:delText>
        </w:r>
        <w:commentRangeStart w:id="1528"/>
        <w:r w:rsidRPr="009D00F7" w:rsidDel="00D93222">
          <w:rPr>
            <w:rFonts w:eastAsiaTheme="minorHAnsi"/>
            <w:szCs w:val="21"/>
            <w:rPrChange w:id="1529" w:author="LIN, Yufeng" w:date="2021-10-04T13:45:00Z">
              <w:rPr/>
            </w:rPrChange>
          </w:rPr>
          <w:delText>supplementary table 5</w:delText>
        </w:r>
        <w:commentRangeEnd w:id="1528"/>
        <w:r w:rsidRPr="009D00F7" w:rsidDel="00D93222">
          <w:rPr>
            <w:rStyle w:val="CommentReference"/>
            <w:rFonts w:eastAsiaTheme="minorHAnsi" w:cs="Times New Roman"/>
            <w:rPrChange w:id="1530" w:author="LIN, Yufeng" w:date="2021-10-04T13:45:00Z">
              <w:rPr>
                <w:rStyle w:val="CommentReference"/>
                <w:rFonts w:ascii="Times New Roman" w:hAnsi="Times New Roman" w:cs="Times New Roman"/>
                <w:sz w:val="22"/>
                <w:szCs w:val="22"/>
              </w:rPr>
            </w:rPrChange>
          </w:rPr>
          <w:commentReference w:id="1528"/>
        </w:r>
      </w:del>
      <w:ins w:id="1531" w:author="LIN, Yufeng" w:date="2021-09-23T17:04:00Z">
        <w:del w:id="1532" w:author="nick ting" w:date="2021-09-27T13:57:00Z">
          <w:r w:rsidR="00274D15" w:rsidRPr="009D00F7" w:rsidDel="00D93222">
            <w:rPr>
              <w:rFonts w:eastAsiaTheme="minorHAnsi"/>
              <w:szCs w:val="21"/>
              <w:rPrChange w:id="1533" w:author="LIN, Yufeng" w:date="2021-10-04T13:45:00Z">
                <w:rPr/>
              </w:rPrChange>
            </w:rPr>
            <w:delText>6</w:delText>
          </w:r>
        </w:del>
      </w:ins>
      <w:del w:id="1534" w:author="nick ting" w:date="2021-09-27T13:57:00Z">
        <w:r w:rsidRPr="009D00F7" w:rsidDel="00D93222">
          <w:rPr>
            <w:rFonts w:eastAsiaTheme="minorHAnsi"/>
            <w:szCs w:val="21"/>
            <w:rPrChange w:id="1535" w:author="LIN, Yufeng" w:date="2021-10-04T13:45:00Z">
              <w:rPr/>
            </w:rPrChange>
          </w:rPr>
          <w:delText xml:space="preserve">). </w:delText>
        </w:r>
      </w:del>
      <w:del w:id="1536" w:author="nick ting" w:date="2021-09-27T13:59:00Z">
        <w:r w:rsidRPr="009D00F7" w:rsidDel="00D93222">
          <w:rPr>
            <w:rFonts w:eastAsiaTheme="minorHAnsi" w:cstheme="majorBidi"/>
            <w:b/>
            <w:color w:val="2F5496" w:themeColor="accent1" w:themeShade="BF"/>
            <w:szCs w:val="21"/>
            <w:highlight w:val="yellow"/>
            <w:u w:val="single"/>
            <w:rPrChange w:id="1537" w:author="LIN, Yufeng" w:date="2021-10-04T13:45:00Z">
              <w:rPr>
                <w:rFonts w:ascii="Times New Roman" w:hAnsi="Times New Roman" w:cs="Times New Roman"/>
                <w:sz w:val="22"/>
              </w:rPr>
            </w:rPrChange>
          </w:rPr>
          <w:delText>In addition, all these three belong to the core set.</w:delText>
        </w:r>
        <w:r w:rsidRPr="009D00F7" w:rsidDel="00D93222">
          <w:rPr>
            <w:rFonts w:eastAsiaTheme="minorHAnsi"/>
            <w:szCs w:val="21"/>
            <w:rPrChange w:id="1538" w:author="LIN, Yufeng" w:date="2021-10-04T13:45:00Z">
              <w:rPr/>
            </w:rPrChange>
          </w:rPr>
          <w:delText xml:space="preserve"> </w:delText>
        </w:r>
      </w:del>
      <w:del w:id="1539" w:author="nick ting" w:date="2021-09-27T13:43:00Z">
        <w:r w:rsidRPr="009D00F7" w:rsidDel="000975D5">
          <w:rPr>
            <w:rFonts w:eastAsiaTheme="minorHAnsi"/>
            <w:szCs w:val="21"/>
            <w:rPrChange w:id="1540" w:author="LIN, Yufeng" w:date="2021-10-04T13:45:00Z">
              <w:rPr/>
            </w:rPrChange>
          </w:rPr>
          <w:delText xml:space="preserve">At seven from eight with the same trend, we identified the other five rose, and </w:delText>
        </w:r>
      </w:del>
      <w:del w:id="1541" w:author="nick ting" w:date="2021-09-27T14:00:00Z">
        <w:r w:rsidRPr="009D00F7" w:rsidDel="00D93222">
          <w:rPr>
            <w:rFonts w:eastAsiaTheme="minorHAnsi"/>
            <w:szCs w:val="21"/>
            <w:rPrChange w:id="1542" w:author="LIN, Yufeng" w:date="2021-10-04T13:45:00Z">
              <w:rPr/>
            </w:rPrChange>
          </w:rPr>
          <w:delText xml:space="preserve">eleven </w:delText>
        </w:r>
      </w:del>
      <w:ins w:id="1543" w:author="LIN, Yufeng" w:date="2021-09-23T14:56:00Z">
        <w:del w:id="1544" w:author="nick ting" w:date="2021-09-27T13:43:00Z">
          <w:r w:rsidR="00F15BA6" w:rsidRPr="009D00F7" w:rsidDel="000975D5">
            <w:rPr>
              <w:rFonts w:eastAsiaTheme="minorHAnsi"/>
              <w:szCs w:val="21"/>
              <w:rPrChange w:id="1545" w:author="LIN, Yufeng" w:date="2021-10-04T13:45:00Z">
                <w:rPr/>
              </w:rPrChange>
            </w:rPr>
            <w:delText xml:space="preserve">ten </w:delText>
          </w:r>
        </w:del>
      </w:ins>
      <w:del w:id="1546" w:author="nick ting" w:date="2021-09-27T13:43:00Z">
        <w:r w:rsidRPr="009D00F7" w:rsidDel="000975D5">
          <w:rPr>
            <w:rFonts w:eastAsiaTheme="minorHAnsi"/>
            <w:szCs w:val="21"/>
            <w:rPrChange w:id="1547" w:author="LIN, Yufeng" w:date="2021-10-04T13:45:00Z">
              <w:rPr/>
            </w:rPrChange>
          </w:rPr>
          <w:delText xml:space="preserve">reduced in CRC </w:delText>
        </w:r>
      </w:del>
      <w:del w:id="1548" w:author="nick ting" w:date="2021-09-27T14:00:00Z">
        <w:r w:rsidRPr="009D00F7" w:rsidDel="00D93222">
          <w:rPr>
            <w:rFonts w:eastAsiaTheme="minorHAnsi"/>
            <w:szCs w:val="21"/>
            <w:rPrChange w:id="1549" w:author="LIN, Yufeng" w:date="2021-10-04T13:45:00Z">
              <w:rPr/>
            </w:rPrChange>
          </w:rPr>
          <w:delText xml:space="preserve">(see </w:delText>
        </w:r>
        <w:commentRangeStart w:id="1550"/>
        <w:r w:rsidRPr="009D00F7" w:rsidDel="00D93222">
          <w:rPr>
            <w:rFonts w:eastAsiaTheme="minorHAnsi"/>
            <w:szCs w:val="21"/>
            <w:rPrChange w:id="1551" w:author="LIN, Yufeng" w:date="2021-10-04T13:45:00Z">
              <w:rPr/>
            </w:rPrChange>
          </w:rPr>
          <w:delText>supplementary table 5</w:delText>
        </w:r>
        <w:commentRangeEnd w:id="1550"/>
        <w:r w:rsidRPr="009D00F7" w:rsidDel="00D93222">
          <w:rPr>
            <w:rStyle w:val="CommentReference"/>
            <w:rFonts w:eastAsiaTheme="minorHAnsi" w:cs="Times New Roman"/>
            <w:rPrChange w:id="1552" w:author="LIN, Yufeng" w:date="2021-10-04T13:45:00Z">
              <w:rPr>
                <w:rStyle w:val="CommentReference"/>
                <w:rFonts w:ascii="Times New Roman" w:hAnsi="Times New Roman" w:cs="Times New Roman"/>
                <w:sz w:val="22"/>
                <w:szCs w:val="22"/>
              </w:rPr>
            </w:rPrChange>
          </w:rPr>
          <w:commentReference w:id="1550"/>
        </w:r>
      </w:del>
      <w:ins w:id="1553" w:author="LIN, Yufeng" w:date="2021-09-23T17:04:00Z">
        <w:del w:id="1554" w:author="nick ting" w:date="2021-09-27T14:00:00Z">
          <w:r w:rsidR="00274D15" w:rsidRPr="009D00F7" w:rsidDel="00D93222">
            <w:rPr>
              <w:rFonts w:eastAsiaTheme="minorHAnsi"/>
              <w:szCs w:val="21"/>
              <w:rPrChange w:id="1555" w:author="LIN, Yufeng" w:date="2021-10-04T13:45:00Z">
                <w:rPr/>
              </w:rPrChange>
            </w:rPr>
            <w:delText>6</w:delText>
          </w:r>
        </w:del>
      </w:ins>
      <w:del w:id="1556" w:author="nick ting" w:date="2021-09-27T14:00:00Z">
        <w:r w:rsidRPr="009D00F7" w:rsidDel="00D93222">
          <w:rPr>
            <w:rFonts w:eastAsiaTheme="minorHAnsi"/>
            <w:szCs w:val="21"/>
            <w:rPrChange w:id="1557" w:author="LIN, Yufeng" w:date="2021-10-04T13:45:00Z">
              <w:rPr/>
            </w:rPrChange>
          </w:rPr>
          <w:delText xml:space="preserve">). However, only </w:delText>
        </w:r>
        <w:r w:rsidRPr="009D00F7" w:rsidDel="00D93222">
          <w:rPr>
            <w:rFonts w:eastAsiaTheme="minorHAnsi" w:cstheme="majorBidi"/>
            <w:b/>
            <w:color w:val="2F5496" w:themeColor="accent1" w:themeShade="BF"/>
            <w:szCs w:val="21"/>
            <w:u w:val="single"/>
            <w:rPrChange w:id="1558" w:author="LIN, Yufeng" w:date="2021-10-04T13:45:00Z">
              <w:rPr>
                <w:rFonts w:ascii="Times New Roman" w:hAnsi="Times New Roman" w:cs="Times New Roman"/>
                <w:i/>
                <w:iCs/>
                <w:sz w:val="22"/>
              </w:rPr>
            </w:rPrChange>
          </w:rPr>
          <w:delText>Aspergillus</w:delText>
        </w:r>
        <w:r w:rsidRPr="009D00F7" w:rsidDel="00D93222">
          <w:rPr>
            <w:rFonts w:eastAsiaTheme="minorHAnsi"/>
            <w:szCs w:val="21"/>
            <w:rPrChange w:id="1559" w:author="LIN, Yufeng" w:date="2021-10-04T13:45:00Z">
              <w:rPr/>
            </w:rPrChange>
          </w:rPr>
          <w:delText xml:space="preserve"> </w:delText>
        </w:r>
        <w:r w:rsidRPr="009D00F7" w:rsidDel="00D93222">
          <w:rPr>
            <w:rFonts w:eastAsiaTheme="minorHAnsi" w:cstheme="majorBidi"/>
            <w:b/>
            <w:color w:val="2F5496" w:themeColor="accent1" w:themeShade="BF"/>
            <w:szCs w:val="21"/>
            <w:u w:val="single"/>
            <w:rPrChange w:id="1560" w:author="LIN, Yufeng" w:date="2021-10-04T13:45:00Z">
              <w:rPr>
                <w:rFonts w:ascii="Times New Roman" w:hAnsi="Times New Roman" w:cs="Times New Roman"/>
                <w:i/>
                <w:iCs/>
                <w:sz w:val="22"/>
              </w:rPr>
            </w:rPrChange>
          </w:rPr>
          <w:delText>rambellii</w:delText>
        </w:r>
        <w:r w:rsidRPr="009D00F7" w:rsidDel="00D93222">
          <w:rPr>
            <w:rFonts w:eastAsiaTheme="minorHAnsi"/>
            <w:szCs w:val="21"/>
            <w:rPrChange w:id="1561" w:author="LIN, Yufeng" w:date="2021-10-04T13:45:00Z">
              <w:rPr/>
            </w:rPrChange>
          </w:rPr>
          <w:delText xml:space="preserve"> </w:delText>
        </w:r>
      </w:del>
      <w:del w:id="1562" w:author="nick ting" w:date="2021-09-27T13:43:00Z">
        <w:r w:rsidRPr="009D00F7" w:rsidDel="000975D5">
          <w:rPr>
            <w:rFonts w:eastAsiaTheme="minorHAnsi"/>
            <w:szCs w:val="21"/>
            <w:rPrChange w:id="1563" w:author="LIN, Yufeng" w:date="2021-10-04T13:45:00Z">
              <w:rPr/>
            </w:rPrChange>
          </w:rPr>
          <w:delText xml:space="preserve">was </w:delText>
        </w:r>
      </w:del>
      <w:del w:id="1564" w:author="nick ting" w:date="2021-09-27T14:00:00Z">
        <w:r w:rsidRPr="009D00F7" w:rsidDel="00D93222">
          <w:rPr>
            <w:rFonts w:eastAsiaTheme="minorHAnsi"/>
            <w:szCs w:val="21"/>
            <w:rPrChange w:id="1565" w:author="LIN, Yufeng" w:date="2021-10-04T13:45:00Z">
              <w:rPr/>
            </w:rPrChange>
          </w:rPr>
          <w:delText>a significant difference (</w:delText>
        </w:r>
      </w:del>
      <w:del w:id="1566" w:author="nick ting" w:date="2021-09-27T13:43:00Z">
        <w:r w:rsidRPr="009D00F7" w:rsidDel="000975D5">
          <w:rPr>
            <w:rFonts w:eastAsiaTheme="minorHAnsi"/>
            <w:szCs w:val="21"/>
            <w:rPrChange w:id="1567" w:author="LIN, Yufeng" w:date="2021-10-04T13:45:00Z">
              <w:rPr/>
            </w:rPrChange>
          </w:rPr>
          <w:delText>p-value</w:delText>
        </w:r>
      </w:del>
      <w:del w:id="1568" w:author="nick ting" w:date="2021-09-27T14:00:00Z">
        <w:r w:rsidRPr="009D00F7" w:rsidDel="00D93222">
          <w:rPr>
            <w:rFonts w:eastAsiaTheme="minorHAnsi"/>
            <w:szCs w:val="21"/>
            <w:rPrChange w:id="1569" w:author="LIN, Yufeng" w:date="2021-10-04T13:45:00Z">
              <w:rPr/>
            </w:rPrChange>
          </w:rPr>
          <w:delText xml:space="preserve"> &lt; 0.05) in </w:delText>
        </w:r>
      </w:del>
      <w:del w:id="1570" w:author="nick ting" w:date="2021-09-27T13:44:00Z">
        <w:r w:rsidRPr="009D00F7" w:rsidDel="000975D5">
          <w:rPr>
            <w:rFonts w:eastAsiaTheme="minorHAnsi"/>
            <w:szCs w:val="21"/>
            <w:rPrChange w:id="1571" w:author="LIN, Yufeng" w:date="2021-10-04T13:45:00Z">
              <w:rPr/>
            </w:rPrChange>
          </w:rPr>
          <w:delText xml:space="preserve">almost </w:delText>
        </w:r>
      </w:del>
      <w:del w:id="1572" w:author="nick ting" w:date="2021-09-27T14:00:00Z">
        <w:r w:rsidRPr="009D00F7" w:rsidDel="00D93222">
          <w:rPr>
            <w:rFonts w:eastAsiaTheme="minorHAnsi"/>
            <w:szCs w:val="21"/>
            <w:rPrChange w:id="1573" w:author="LIN, Yufeng" w:date="2021-10-04T13:45:00Z">
              <w:rPr/>
            </w:rPrChange>
          </w:rPr>
          <w:delText xml:space="preserve">all the cohorts, </w:delText>
        </w:r>
      </w:del>
      <w:del w:id="1574" w:author="nick ting" w:date="2021-09-27T13:44:00Z">
        <w:r w:rsidRPr="009D00F7" w:rsidDel="000975D5">
          <w:rPr>
            <w:rFonts w:eastAsiaTheme="minorHAnsi"/>
            <w:szCs w:val="21"/>
            <w:rPrChange w:id="1575" w:author="LIN, Yufeng" w:date="2021-10-04T13:45:00Z">
              <w:rPr/>
            </w:rPrChange>
          </w:rPr>
          <w:delText xml:space="preserve">excluding </w:delText>
        </w:r>
      </w:del>
      <w:del w:id="1576" w:author="nick ting" w:date="2021-09-27T14:00:00Z">
        <w:r w:rsidRPr="009D00F7" w:rsidDel="00D93222">
          <w:rPr>
            <w:rFonts w:eastAsiaTheme="minorHAnsi"/>
            <w:szCs w:val="21"/>
            <w:rPrChange w:id="1577" w:author="LIN, Yufeng" w:date="2021-10-04T13:45:00Z">
              <w:rPr/>
            </w:rPrChange>
          </w:rPr>
          <w:delText>2019_Thomas</w:delText>
        </w:r>
      </w:del>
      <w:ins w:id="1578" w:author="LIN, Yufeng" w:date="2021-09-24T15:50:00Z">
        <w:del w:id="1579" w:author="nick ting" w:date="2021-09-27T14:00:00Z">
          <w:r w:rsidR="00A13741" w:rsidRPr="009D00F7" w:rsidDel="00D93222">
            <w:rPr>
              <w:rFonts w:eastAsiaTheme="minorHAnsi"/>
              <w:szCs w:val="21"/>
              <w:rPrChange w:id="1580" w:author="LIN, Yufeng" w:date="2021-10-04T13:45:00Z">
                <w:rPr/>
              </w:rPrChange>
            </w:rPr>
            <w:delText>A</w:delText>
          </w:r>
        </w:del>
      </w:ins>
      <w:del w:id="1581" w:author="nick ting" w:date="2021-09-27T14:00:00Z">
        <w:r w:rsidRPr="009D00F7" w:rsidDel="00D93222">
          <w:rPr>
            <w:rFonts w:eastAsiaTheme="minorHAnsi"/>
            <w:szCs w:val="21"/>
            <w:rPrChange w:id="1582" w:author="LIN, Yufeng" w:date="2021-10-04T13:45:00Z">
              <w:rPr/>
            </w:rPrChange>
          </w:rPr>
          <w:delText xml:space="preserve"> r</w:delText>
        </w:r>
        <w:r w:rsidRPr="00405527" w:rsidDel="00D93222">
          <w:delText xml:space="preserve">esearch (figure 3d and supplementary </w:delText>
        </w:r>
        <w:commentRangeStart w:id="1583"/>
        <w:r w:rsidRPr="00405527" w:rsidDel="00D93222">
          <w:delText>table 6</w:delText>
        </w:r>
        <w:commentRangeEnd w:id="1583"/>
        <w:r w:rsidRPr="00405527" w:rsidDel="00D93222">
          <w:rPr>
            <w:rStyle w:val="CommentReference"/>
            <w:rFonts w:ascii="Times New Roman" w:hAnsi="Times New Roman" w:cs="Times New Roman"/>
            <w:sz w:val="22"/>
            <w:szCs w:val="22"/>
          </w:rPr>
          <w:commentReference w:id="1583"/>
        </w:r>
      </w:del>
      <w:ins w:id="1584" w:author="LIN, Yufeng" w:date="2021-09-23T17:04:00Z">
        <w:del w:id="1585" w:author="nick ting" w:date="2021-09-27T14:00:00Z">
          <w:r w:rsidR="001A7063" w:rsidRPr="00405527" w:rsidDel="00D93222">
            <w:delText>7</w:delText>
          </w:r>
        </w:del>
      </w:ins>
      <w:del w:id="1586" w:author="nick ting" w:date="2021-09-27T14:00:00Z">
        <w:r w:rsidRPr="00405527" w:rsidDel="00D93222">
          <w:delText>).</w:delText>
        </w:r>
      </w:del>
      <w:del w:id="1587" w:author="nick ting" w:date="2021-09-27T18:13:00Z">
        <w:r w:rsidRPr="00405527" w:rsidDel="00BA3DCF">
          <w:delText xml:space="preserve"> Apart from the 2019_Thomas and 2019_Yachida, the other six cohorts performed the roughly synchronous trend, especially in the 33-core-set. </w:delText>
        </w:r>
      </w:del>
      <w:moveFromRangeStart w:id="1588" w:author="nick ting" w:date="2021-09-27T13:49:00Z" w:name="move83642973"/>
      <w:commentRangeStart w:id="1589"/>
      <w:moveFrom w:id="1590" w:author="nick ting" w:date="2021-09-27T13:49:00Z">
        <w:del w:id="1591" w:author="nick ting" w:date="2021-09-27T18:17:00Z">
          <w:r w:rsidRPr="00405527" w:rsidDel="004E4D50">
            <w:delText>Among the core set, ten species were enriched in CRC; meanwhile, the reduction was twenty-three (figure 3c).</w:delText>
          </w:r>
          <w:commentRangeEnd w:id="1589"/>
          <w:r w:rsidR="000975D5" w:rsidRPr="00405527" w:rsidDel="004E4D50">
            <w:rPr>
              <w:rStyle w:val="CommentReference"/>
            </w:rPr>
            <w:commentReference w:id="1589"/>
          </w:r>
          <w:r w:rsidRPr="009D00F7" w:rsidDel="004E4D50">
            <w:rPr>
              <w:rFonts w:eastAsiaTheme="minorHAnsi"/>
              <w:szCs w:val="21"/>
              <w:rPrChange w:id="1592" w:author="LIN, Yufeng" w:date="2021-10-04T13:45:00Z">
                <w:rPr/>
              </w:rPrChange>
            </w:rPr>
            <w:delText xml:space="preserve"> </w:delText>
          </w:r>
        </w:del>
      </w:moveFrom>
      <w:moveFromRangeEnd w:id="1588"/>
      <w:del w:id="1593" w:author="nick ting" w:date="2021-09-27T18:17:00Z">
        <w:r w:rsidRPr="009D00F7" w:rsidDel="004E4D50">
          <w:rPr>
            <w:rFonts w:eastAsiaTheme="minorHAnsi"/>
            <w:szCs w:val="21"/>
            <w:rPrChange w:id="1594" w:author="LIN, Yufeng" w:date="2021-10-04T13:45:00Z">
              <w:rPr/>
            </w:rPrChange>
          </w:rPr>
          <w:delText>A</w:delText>
        </w:r>
        <w:r w:rsidRPr="009D00F7" w:rsidDel="004E4D50">
          <w:rPr>
            <w:rFonts w:eastAsiaTheme="minorHAnsi" w:cstheme="majorBidi"/>
            <w:b/>
            <w:color w:val="2F5496" w:themeColor="accent1" w:themeShade="BF"/>
            <w:szCs w:val="21"/>
            <w:highlight w:val="yellow"/>
            <w:u w:val="single"/>
            <w:rPrChange w:id="1595" w:author="LIN, Yufeng" w:date="2021-10-04T13:45:00Z">
              <w:rPr>
                <w:rFonts w:ascii="Times New Roman" w:hAnsi="Times New Roman" w:cs="Times New Roman"/>
                <w:sz w:val="22"/>
              </w:rPr>
            </w:rPrChange>
          </w:rPr>
          <w:delText>s for the cohort heterogeneous, we observed that the 2019_Yachida research performance was dissimilar, and it seemed much cleaner.</w:delText>
        </w:r>
        <w:r w:rsidRPr="009D00F7" w:rsidDel="004E4D50">
          <w:rPr>
            <w:rFonts w:eastAsiaTheme="minorHAnsi"/>
            <w:szCs w:val="21"/>
            <w:rPrChange w:id="1596" w:author="LIN, Yufeng" w:date="2021-10-04T13:45:00Z">
              <w:rPr/>
            </w:rPrChange>
          </w:rPr>
          <w:delText xml:space="preserve"> Excluding the </w:delText>
        </w:r>
        <w:r w:rsidRPr="009D00F7" w:rsidDel="004E4D50">
          <w:rPr>
            <w:rFonts w:eastAsiaTheme="minorHAnsi" w:cstheme="majorBidi"/>
            <w:b/>
            <w:color w:val="2F5496" w:themeColor="accent1" w:themeShade="BF"/>
            <w:szCs w:val="21"/>
            <w:u w:val="single"/>
            <w:rPrChange w:id="1597" w:author="LIN, Yufeng" w:date="2021-10-04T13:45:00Z">
              <w:rPr>
                <w:rFonts w:ascii="Times New Roman" w:hAnsi="Times New Roman" w:cs="Times New Roman"/>
                <w:i/>
                <w:iCs/>
                <w:sz w:val="22"/>
              </w:rPr>
            </w:rPrChange>
          </w:rPr>
          <w:delText>Aspergillus</w:delText>
        </w:r>
        <w:r w:rsidRPr="009D00F7" w:rsidDel="004E4D50">
          <w:rPr>
            <w:rFonts w:eastAsiaTheme="minorHAnsi"/>
            <w:szCs w:val="21"/>
            <w:rPrChange w:id="1598" w:author="LIN, Yufeng" w:date="2021-10-04T13:45:00Z">
              <w:rPr/>
            </w:rPrChange>
          </w:rPr>
          <w:delText xml:space="preserve"> </w:delText>
        </w:r>
        <w:r w:rsidRPr="009D00F7" w:rsidDel="004E4D50">
          <w:rPr>
            <w:rFonts w:eastAsiaTheme="minorHAnsi" w:cstheme="majorBidi"/>
            <w:b/>
            <w:color w:val="2F5496" w:themeColor="accent1" w:themeShade="BF"/>
            <w:szCs w:val="21"/>
            <w:u w:val="single"/>
            <w:rPrChange w:id="1599" w:author="LIN, Yufeng" w:date="2021-10-04T13:45:00Z">
              <w:rPr>
                <w:rFonts w:ascii="Times New Roman" w:hAnsi="Times New Roman" w:cs="Times New Roman"/>
                <w:i/>
                <w:iCs/>
                <w:sz w:val="22"/>
              </w:rPr>
            </w:rPrChange>
          </w:rPr>
          <w:delText>rambellii</w:delText>
        </w:r>
        <w:r w:rsidRPr="009D00F7" w:rsidDel="004E4D50">
          <w:rPr>
            <w:rFonts w:eastAsiaTheme="minorHAnsi"/>
            <w:szCs w:val="21"/>
            <w:rPrChange w:id="1600" w:author="LIN, Yufeng" w:date="2021-10-04T13:45:00Z">
              <w:rPr/>
            </w:rPrChange>
          </w:rPr>
          <w:delText xml:space="preserve"> and </w:delText>
        </w:r>
        <w:r w:rsidRPr="009D00F7" w:rsidDel="004E4D50">
          <w:rPr>
            <w:rFonts w:eastAsiaTheme="minorHAnsi" w:cstheme="majorBidi"/>
            <w:b/>
            <w:color w:val="2F5496" w:themeColor="accent1" w:themeShade="BF"/>
            <w:szCs w:val="21"/>
            <w:highlight w:val="yellow"/>
            <w:u w:val="single"/>
            <w:rPrChange w:id="1601" w:author="LIN, Yufeng" w:date="2021-10-04T13:45:00Z">
              <w:rPr>
                <w:rFonts w:ascii="Times New Roman" w:hAnsi="Times New Roman" w:cs="Times New Roman"/>
                <w:sz w:val="22"/>
              </w:rPr>
            </w:rPrChange>
          </w:rPr>
          <w:delText>few species</w:delText>
        </w:r>
        <w:r w:rsidRPr="009D00F7" w:rsidDel="004E4D50">
          <w:rPr>
            <w:rFonts w:eastAsiaTheme="minorHAnsi"/>
            <w:szCs w:val="21"/>
            <w:rPrChange w:id="1602" w:author="LIN, Yufeng" w:date="2021-10-04T13:45:00Z">
              <w:rPr/>
            </w:rPrChange>
          </w:rPr>
          <w:delText xml:space="preserve"> that have an apparent difference in fold change between CRC and healthy control, most features</w:delText>
        </w:r>
        <w:r w:rsidR="000D0043" w:rsidRPr="009D00F7" w:rsidDel="004E4D50">
          <w:rPr>
            <w:rFonts w:eastAsiaTheme="minorHAnsi"/>
            <w:szCs w:val="21"/>
            <w:rPrChange w:id="1603" w:author="LIN, Yufeng" w:date="2021-10-04T13:45:00Z">
              <w:rPr/>
            </w:rPrChange>
          </w:rPr>
          <w:delText>'</w:delText>
        </w:r>
        <w:r w:rsidRPr="009D00F7" w:rsidDel="004E4D50">
          <w:rPr>
            <w:rFonts w:eastAsiaTheme="minorHAnsi"/>
            <w:szCs w:val="21"/>
            <w:rPrChange w:id="1604" w:author="LIN, Yufeng" w:date="2021-10-04T13:45:00Z">
              <w:rPr/>
            </w:rPrChange>
          </w:rPr>
          <w:delText xml:space="preserve"> variance was weak and small. </w:delText>
        </w:r>
      </w:del>
      <w:del w:id="1605" w:author="nick ting" w:date="2021-09-27T18:23:00Z">
        <w:r w:rsidRPr="009D00F7" w:rsidDel="004E4D50">
          <w:rPr>
            <w:rFonts w:eastAsiaTheme="minorHAnsi"/>
            <w:szCs w:val="21"/>
            <w:rPrChange w:id="1606" w:author="LIN, Yufeng" w:date="2021-10-04T13:45:00Z">
              <w:rPr/>
            </w:rPrChange>
          </w:rPr>
          <w:delText>One more study, 2019_Thomas, also behaved outlier performance in another section; most</w:delText>
        </w:r>
        <w:r w:rsidRPr="00405527" w:rsidDel="004E4D50">
          <w:delText xml:space="preserve"> of its features were rich or no difference in CRC compared with the healthy control. Our results found that most cohorts performed the same trend among core-set</w:delText>
        </w:r>
        <w:r w:rsidR="00EC22EF" w:rsidRPr="00405527" w:rsidDel="004E4D50">
          <w:delText>. Most selections had at least three cohorts that significantly differed between CRC and healthy control, but their cohort heterogeneity still existed</w:delText>
        </w:r>
        <w:r w:rsidRPr="00405527" w:rsidDel="004E4D50">
          <w:delText>.</w:delText>
        </w:r>
      </w:del>
    </w:p>
    <w:p w14:paraId="6D5DD1BD" w14:textId="0DE1EE86" w:rsidR="00D9531B" w:rsidRPr="00405527" w:rsidRDefault="00D9531B" w:rsidP="00B84FC5">
      <w:pPr>
        <w:pStyle w:val="title20825"/>
      </w:pPr>
      <w:del w:id="1607" w:author="nick ting" w:date="2021-09-27T18:56:00Z">
        <w:r w:rsidRPr="00405527" w:rsidDel="00405527">
          <w:rPr>
            <w:rPrChange w:id="1608" w:author="nick ting" w:date="2021-09-27T18:57:00Z">
              <w:rPr>
                <w:i/>
                <w:iCs/>
              </w:rPr>
            </w:rPrChange>
          </w:rPr>
          <w:delText>A</w:delText>
        </w:r>
      </w:del>
      <w:ins w:id="1609" w:author="nick ting" w:date="2021-09-27T18:56:00Z">
        <w:r w:rsidR="00405527" w:rsidRPr="00405527">
          <w:rPr>
            <w:rPrChange w:id="1610" w:author="nick ting" w:date="2021-09-27T18:57:00Z">
              <w:rPr>
                <w:i/>
                <w:iCs/>
              </w:rPr>
            </w:rPrChange>
          </w:rPr>
          <w:t xml:space="preserve">Identification of </w:t>
        </w:r>
        <w:del w:id="1611" w:author="LIN, Yufeng" w:date="2021-09-28T13:07:00Z">
          <w:r w:rsidR="00405527" w:rsidRPr="00405527" w:rsidDel="004314C2">
            <w:rPr>
              <w:rPrChange w:id="1612" w:author="nick ting" w:date="2021-09-27T18:57:00Z">
                <w:rPr>
                  <w:i/>
                  <w:iCs/>
                </w:rPr>
              </w:rPrChange>
            </w:rPr>
            <w:delText>micr</w:delText>
          </w:r>
        </w:del>
      </w:ins>
      <w:ins w:id="1613" w:author="nick ting" w:date="2021-09-27T18:57:00Z">
        <w:del w:id="1614" w:author="LIN, Yufeng" w:date="2021-09-28T13:07:00Z">
          <w:r w:rsidR="00405527" w:rsidRPr="00405527" w:rsidDel="004314C2">
            <w:rPr>
              <w:rPrChange w:id="1615" w:author="nick ting" w:date="2021-09-27T18:57:00Z">
                <w:rPr>
                  <w:i/>
                  <w:iCs/>
                </w:rPr>
              </w:rPrChange>
            </w:rPr>
            <w:delText>o-eukaryotes</w:delText>
          </w:r>
        </w:del>
      </w:ins>
      <w:ins w:id="1616" w:author="LIN, Yufeng" w:date="2021-09-28T13:07:00Z">
        <w:r w:rsidR="004314C2">
          <w:t>fungi</w:t>
        </w:r>
      </w:ins>
      <w:ins w:id="1617" w:author="nick ting" w:date="2021-09-27T18:57:00Z">
        <w:r w:rsidR="00405527" w:rsidRPr="00405527">
          <w:rPr>
            <w:rPrChange w:id="1618" w:author="nick ting" w:date="2021-09-27T18:57:00Z">
              <w:rPr>
                <w:i/>
                <w:iCs/>
              </w:rPr>
            </w:rPrChange>
          </w:rPr>
          <w:t xml:space="preserve"> with most significant association with CRC</w:t>
        </w:r>
      </w:ins>
      <w:del w:id="1619" w:author="nick ting" w:date="2021-09-27T18:56:00Z">
        <w:r w:rsidRPr="00405527" w:rsidDel="00405527">
          <w:rPr>
            <w:rPrChange w:id="1620" w:author="nick ting" w:date="2021-09-27T18:57:00Z">
              <w:rPr>
                <w:i/>
                <w:iCs/>
              </w:rPr>
            </w:rPrChange>
          </w:rPr>
          <w:delText>spergillus</w:delText>
        </w:r>
        <w:r w:rsidRPr="00405527" w:rsidDel="00405527">
          <w:delText xml:space="preserve"> </w:delText>
        </w:r>
        <w:r w:rsidRPr="00405527" w:rsidDel="00405527">
          <w:rPr>
            <w:rPrChange w:id="1621" w:author="nick ting" w:date="2021-09-27T18:57:00Z">
              <w:rPr>
                <w:i/>
                <w:iCs/>
              </w:rPr>
            </w:rPrChange>
          </w:rPr>
          <w:delText>rambellii</w:delText>
        </w:r>
        <w:r w:rsidRPr="00405527" w:rsidDel="00405527">
          <w:delText xml:space="preserve"> and </w:delText>
        </w:r>
        <w:r w:rsidRPr="00405527" w:rsidDel="00405527">
          <w:rPr>
            <w:rPrChange w:id="1622" w:author="nick ting" w:date="2021-09-27T18:57:00Z">
              <w:rPr>
                <w:i/>
                <w:iCs/>
              </w:rPr>
            </w:rPrChange>
          </w:rPr>
          <w:delText>Aspergillus</w:delText>
        </w:r>
        <w:r w:rsidRPr="00405527" w:rsidDel="00405527">
          <w:delText xml:space="preserve"> </w:delText>
        </w:r>
        <w:r w:rsidRPr="00405527" w:rsidDel="00405527">
          <w:rPr>
            <w:rPrChange w:id="1623" w:author="nick ting" w:date="2021-09-27T18:57:00Z">
              <w:rPr>
                <w:i/>
                <w:iCs/>
              </w:rPr>
            </w:rPrChange>
          </w:rPr>
          <w:delText>kawachii</w:delText>
        </w:r>
        <w:r w:rsidRPr="00405527" w:rsidDel="00405527">
          <w:delText xml:space="preserve"> </w:delText>
        </w:r>
        <w:r w:rsidR="002F5B96" w:rsidRPr="00405527" w:rsidDel="00405527">
          <w:delText xml:space="preserve">were the most </w:delText>
        </w:r>
        <w:r w:rsidR="00EC22EF" w:rsidRPr="00405527" w:rsidDel="00405527">
          <w:delText>apparent</w:delText>
        </w:r>
        <w:r w:rsidR="002F5B96" w:rsidRPr="00405527" w:rsidDel="00405527">
          <w:delText xml:space="preserve"> enrichment and reduction in CRC, respectively</w:delText>
        </w:r>
      </w:del>
    </w:p>
    <w:p w14:paraId="43442DA8" w14:textId="501960AC" w:rsidR="00D9531B" w:rsidRDefault="00D9531B" w:rsidP="00790445">
      <w:pPr>
        <w:rPr>
          <w:ins w:id="1624" w:author="LIN, Yufeng" w:date="2021-10-04T16:23:00Z"/>
          <w:rFonts w:ascii="Times New Roman" w:hAnsi="Times New Roman" w:cs="Times New Roman"/>
          <w:sz w:val="22"/>
        </w:rPr>
      </w:pPr>
      <w:del w:id="1625" w:author="LIN, Yufeng" w:date="2021-09-24T15:50:00Z">
        <w:r w:rsidRPr="00790445" w:rsidDel="00A13741">
          <w:rPr>
            <w:rFonts w:ascii="Times New Roman" w:hAnsi="Times New Roman" w:cs="Times New Roman"/>
            <w:sz w:val="22"/>
          </w:rPr>
          <w:delText>We next increased the cutoff value t</w:delText>
        </w:r>
      </w:del>
      <w:ins w:id="1626"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1627"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1628" w:author="LIN, Yufeng" w:date="2021-09-24T15:54:00Z">
        <w:r w:rsidR="00474B2B">
          <w:rPr>
            <w:rFonts w:ascii="Times New Roman" w:hAnsi="Times New Roman" w:cs="Times New Roman"/>
            <w:sz w:val="22"/>
          </w:rPr>
          <w:t xml:space="preserve">, we utilized the stricter criteria </w:t>
        </w:r>
      </w:ins>
      <w:ins w:id="1629" w:author="LIN, Yufeng" w:date="2021-09-24T15:55:00Z">
        <w:r w:rsidR="00474B2B">
          <w:rPr>
            <w:rFonts w:ascii="Times New Roman" w:hAnsi="Times New Roman" w:cs="Times New Roman"/>
            <w:sz w:val="22"/>
          </w:rPr>
          <w:t xml:space="preserve">(see methods) </w:t>
        </w:r>
      </w:ins>
      <w:ins w:id="1630" w:author="LIN, Yufeng" w:date="2021-09-24T15:54:00Z">
        <w:r w:rsidR="00474B2B">
          <w:rPr>
            <w:rFonts w:ascii="Times New Roman" w:hAnsi="Times New Roman" w:cs="Times New Roman"/>
            <w:sz w:val="22"/>
          </w:rPr>
          <w:t xml:space="preserve">and </w:t>
        </w:r>
        <w:del w:id="1631" w:author="nick ting" w:date="2021-09-27T18:35:00Z">
          <w:r w:rsidR="00474B2B" w:rsidDel="00100B81">
            <w:rPr>
              <w:rFonts w:ascii="Times New Roman" w:hAnsi="Times New Roman" w:cs="Times New Roman"/>
              <w:sz w:val="22"/>
            </w:rPr>
            <w:delText>explored</w:delText>
          </w:r>
        </w:del>
      </w:ins>
      <w:ins w:id="1632" w:author="nick ting" w:date="2021-09-27T18:35:00Z">
        <w:r w:rsidR="00100B81">
          <w:rPr>
            <w:rFonts w:ascii="Times New Roman" w:hAnsi="Times New Roman" w:cs="Times New Roman"/>
            <w:sz w:val="22"/>
          </w:rPr>
          <w:t>found</w:t>
        </w:r>
      </w:ins>
      <w:ins w:id="1633" w:author="LIN, Yufeng" w:date="2021-09-24T15:54:00Z">
        <w:r w:rsidR="00474B2B">
          <w:rPr>
            <w:rFonts w:ascii="Times New Roman" w:hAnsi="Times New Roman" w:cs="Times New Roman"/>
            <w:sz w:val="22"/>
          </w:rPr>
          <w:t xml:space="preserve"> that</w:t>
        </w:r>
      </w:ins>
      <w:del w:id="1634"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1635"/>
        <w:r w:rsidRPr="00790445" w:rsidDel="00474B2B">
          <w:rPr>
            <w:rFonts w:ascii="Times New Roman" w:hAnsi="Times New Roman" w:cs="Times New Roman"/>
            <w:sz w:val="22"/>
          </w:rPr>
          <w:delText>see Methods</w:delText>
        </w:r>
        <w:commentRangeEnd w:id="1635"/>
        <w:r w:rsidRPr="00790445" w:rsidDel="00474B2B">
          <w:rPr>
            <w:rStyle w:val="CommentReference"/>
            <w:rFonts w:ascii="Times New Roman" w:hAnsi="Times New Roman" w:cs="Times New Roman"/>
            <w:sz w:val="22"/>
            <w:szCs w:val="22"/>
          </w:rPr>
          <w:commentReference w:id="1635"/>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1636"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637"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del w:id="1638"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639"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ins w:id="1640" w:author="LIN, Yufeng" w:date="2021-09-24T15:56:00Z">
        <w:r w:rsidR="00474B2B">
          <w:rPr>
            <w:rFonts w:ascii="Times New Roman" w:hAnsi="Times New Roman" w:cs="Times New Roman"/>
            <w:sz w:val="22"/>
          </w:rPr>
          <w:t xml:space="preserve">significant </w:t>
        </w:r>
      </w:ins>
      <w:del w:id="1641" w:author="LIN, Yufeng" w:date="2021-09-28T13:07:00Z">
        <w:r w:rsidR="00FA35F2" w:rsidRPr="00790445" w:rsidDel="004314C2">
          <w:rPr>
            <w:rFonts w:ascii="Times New Roman" w:hAnsi="Times New Roman" w:cs="Times New Roman"/>
            <w:sz w:val="22"/>
          </w:rPr>
          <w:delText>micro-eukaryotes</w:delText>
        </w:r>
      </w:del>
      <w:ins w:id="1642" w:author="LIN, Yufeng" w:date="2021-09-28T13:07:00Z">
        <w:r w:rsidR="004314C2">
          <w:rPr>
            <w:rFonts w:ascii="Times New Roman" w:hAnsi="Times New Roman" w:cs="Times New Roman"/>
            <w:sz w:val="22"/>
          </w:rPr>
          <w:t>fungi</w:t>
        </w:r>
      </w:ins>
      <w:ins w:id="1643" w:author="nick ting" w:date="2021-09-27T18:35:00Z">
        <w:r w:rsidR="00100B81">
          <w:rPr>
            <w:rFonts w:ascii="Times New Roman" w:hAnsi="Times New Roman" w:cs="Times New Roman"/>
            <w:sz w:val="22"/>
          </w:rPr>
          <w:t xml:space="preserve"> </w:t>
        </w:r>
      </w:ins>
      <w:del w:id="1644" w:author="LIN, Yufeng" w:date="2021-09-24T15:56:00Z">
        <w:r w:rsidRPr="00790445" w:rsidDel="00474B2B">
          <w:rPr>
            <w:rFonts w:ascii="Times New Roman" w:hAnsi="Times New Roman" w:cs="Times New Roman"/>
            <w:sz w:val="22"/>
          </w:rPr>
          <w:delText xml:space="preserve"> </w:delText>
        </w:r>
      </w:del>
      <w:del w:id="1645"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1646" w:author="LIN, Yufeng" w:date="2021-09-24T15:56:00Z">
            <w:rPr>
              <w:rFonts w:ascii="Times New Roman" w:hAnsi="Times New Roman" w:cs="Times New Roman"/>
              <w:sz w:val="22"/>
            </w:rPr>
          </w:rPrChange>
        </w:rPr>
        <w:t>A. rambellii</w:t>
      </w:r>
      <w:r w:rsidRPr="00790445">
        <w:rPr>
          <w:rFonts w:ascii="Times New Roman" w:hAnsi="Times New Roman" w:cs="Times New Roman"/>
          <w:sz w:val="22"/>
        </w:rPr>
        <w:t xml:space="preserve"> was the only candidate with a significant difference among seven cohorts, excluding the 2019_Thomas cohort (figure 3d). </w:t>
      </w:r>
      <w:del w:id="1647" w:author="nick ting" w:date="2021-09-27T18:35:00Z">
        <w:r w:rsidRPr="00790445" w:rsidDel="00100B81">
          <w:rPr>
            <w:rFonts w:ascii="Times New Roman" w:hAnsi="Times New Roman" w:cs="Times New Roman"/>
            <w:sz w:val="22"/>
          </w:rPr>
          <w:delText xml:space="preserve">And </w:delText>
        </w:r>
      </w:del>
      <w:ins w:id="1648" w:author="nick ting" w:date="2021-09-27T18:35:00Z">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as significantly different among 2014_ZellerG, 2016_VogtmannE, 2017_JunY, and our </w:t>
      </w:r>
      <w:del w:id="1649" w:author="LIN, Yufeng" w:date="2021-09-24T15:57:00Z">
        <w:r w:rsidRPr="00790445" w:rsidDel="00474B2B">
          <w:rPr>
            <w:rFonts w:ascii="Times New Roman" w:hAnsi="Times New Roman" w:cs="Times New Roman"/>
            <w:sz w:val="22"/>
          </w:rPr>
          <w:delText xml:space="preserve">indoor </w:delText>
        </w:r>
      </w:del>
      <w:ins w:id="1650"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ins w:id="1651" w:author="nick ting" w:date="2021-09-27T18:36:00Z">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ins>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t>
      </w:r>
      <w:del w:id="1652" w:author="nick ting" w:date="2021-09-27T18:37:00Z">
        <w:r w:rsidRPr="00790445" w:rsidDel="006A1ACE">
          <w:rPr>
            <w:rFonts w:ascii="Times New Roman" w:hAnsi="Times New Roman" w:cs="Times New Roman"/>
            <w:sz w:val="22"/>
          </w:rPr>
          <w:delText xml:space="preserve">was </w:delText>
        </w:r>
      </w:del>
      <w:ins w:id="1653"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r w:rsidRPr="00790445">
        <w:rPr>
          <w:rFonts w:ascii="Times New Roman" w:hAnsi="Times New Roman" w:cs="Times New Roman"/>
          <w:sz w:val="22"/>
        </w:rPr>
        <w:t>enriched</w:t>
      </w:r>
      <w:ins w:id="1654"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t>
      </w:r>
      <w:del w:id="1655" w:author="nick ting" w:date="2021-09-27T18:37:00Z">
        <w:r w:rsidRPr="00790445" w:rsidDel="006A1ACE">
          <w:rPr>
            <w:rFonts w:ascii="Times New Roman" w:hAnsi="Times New Roman" w:cs="Times New Roman"/>
            <w:sz w:val="22"/>
          </w:rPr>
          <w:delText xml:space="preserve">was </w:delText>
        </w:r>
      </w:del>
      <w:ins w:id="1656"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del w:id="1657" w:author="LIN, Yufeng" w:date="2021-09-24T15:57:00Z">
        <w:r w:rsidRPr="00790445" w:rsidDel="00474B2B">
          <w:rPr>
            <w:rFonts w:ascii="Times New Roman" w:hAnsi="Times New Roman" w:cs="Times New Roman"/>
            <w:sz w:val="22"/>
          </w:rPr>
          <w:delText>less in CRC</w:delText>
        </w:r>
      </w:del>
      <w:ins w:id="1658"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w:t>
      </w:r>
      <w:del w:id="1659" w:author="nick ting" w:date="2021-09-27T18:37:00Z">
        <w:r w:rsidRPr="00790445" w:rsidDel="006A1ACE">
          <w:rPr>
            <w:rFonts w:ascii="Times New Roman" w:hAnsi="Times New Roman" w:cs="Times New Roman"/>
            <w:sz w:val="22"/>
          </w:rPr>
          <w:delText>In previous research</w:delText>
        </w:r>
      </w:del>
      <w:ins w:id="1660" w:author="nick ting" w:date="2021-09-27T18:37:00Z">
        <w:r w:rsidR="006A1ACE">
          <w:rPr>
            <w:rFonts w:ascii="Times New Roman" w:hAnsi="Times New Roman" w:cs="Times New Roman"/>
            <w:sz w:val="22"/>
          </w:rPr>
          <w:t>Importantly, they were also reported to have opposing actions in previous studies.</w:t>
        </w:r>
      </w:ins>
      <w:del w:id="1661" w:author="nick ting" w:date="2021-09-27T18:37:00Z">
        <w:r w:rsidRPr="00790445" w:rsidDel="006A1ACE">
          <w:rPr>
            <w:rFonts w:ascii="Times New Roman" w:hAnsi="Times New Roman" w:cs="Times New Roman"/>
            <w:sz w:val="22"/>
          </w:rPr>
          <w:delText>,</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has been </w:t>
      </w:r>
      <w:del w:id="1662" w:author="nick ting" w:date="2021-09-27T18:38:00Z">
        <w:r w:rsidRPr="00790445" w:rsidDel="006A1ACE">
          <w:rPr>
            <w:rFonts w:ascii="Times New Roman" w:hAnsi="Times New Roman" w:cs="Times New Roman"/>
            <w:sz w:val="22"/>
          </w:rPr>
          <w:delText xml:space="preserve">acknowledged </w:delText>
        </w:r>
      </w:del>
      <w:ins w:id="1663" w:author="nick ting" w:date="2021-09-27T18:38:00Z">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to</w:t>
      </w:r>
      <w:ins w:id="1664" w:author="nick ting" w:date="2021-09-27T18:38:00Z">
        <w:r w:rsidR="006A1ACE">
          <w:rPr>
            <w:rFonts w:ascii="Times New Roman" w:hAnsi="Times New Roman" w:cs="Times New Roman"/>
            <w:sz w:val="22"/>
          </w:rPr>
          <w:t xml:space="preserve"> have to ability of</w:t>
        </w:r>
      </w:ins>
      <w:r w:rsidRPr="00790445">
        <w:rPr>
          <w:rFonts w:ascii="Times New Roman" w:hAnsi="Times New Roman" w:cs="Times New Roman"/>
          <w:sz w:val="22"/>
        </w:rPr>
        <w:t xml:space="preserve"> accumulat</w:t>
      </w:r>
      <w:ins w:id="1665" w:author="nick ting" w:date="2021-09-27T18:38:00Z">
        <w:r w:rsidR="006A1ACE">
          <w:rPr>
            <w:rFonts w:ascii="Times New Roman" w:hAnsi="Times New Roman" w:cs="Times New Roman"/>
            <w:sz w:val="22"/>
          </w:rPr>
          <w:t>ing</w:t>
        </w:r>
      </w:ins>
      <w:del w:id="1666" w:author="nick ting" w:date="2021-09-27T18:38:00Z">
        <w:r w:rsidRPr="00790445" w:rsidDel="006A1ACE">
          <w:rPr>
            <w:rFonts w:ascii="Times New Roman" w:hAnsi="Times New Roman" w:cs="Times New Roman"/>
            <w:sz w:val="22"/>
          </w:rPr>
          <w:delText>e</w:delText>
        </w:r>
      </w:del>
      <w:r w:rsidRPr="00790445">
        <w:rPr>
          <w:rFonts w:ascii="Times New Roman" w:hAnsi="Times New Roman" w:cs="Times New Roman"/>
          <w:sz w:val="22"/>
        </w:rPr>
        <w:t xml:space="preserv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del w:id="1667" w:author="nick ting" w:date="2021-09-27T18:38:00Z">
        <w:r w:rsidRPr="00790445" w:rsidDel="006A1ACE">
          <w:rPr>
            <w:rFonts w:ascii="Times New Roman" w:hAnsi="Times New Roman" w:cs="Times New Roman"/>
            <w:sz w:val="22"/>
          </w:rPr>
          <w:delText xml:space="preserve">And </w:delText>
        </w:r>
      </w:del>
      <w:r w:rsidRPr="00790445">
        <w:rPr>
          <w:rFonts w:ascii="Times New Roman" w:hAnsi="Times New Roman" w:cs="Times New Roman"/>
          <w:sz w:val="22"/>
        </w:rPr>
        <w:t xml:space="preserve">AF and ST are </w:t>
      </w:r>
      <w:ins w:id="1668" w:author="nick ting" w:date="2021-09-27T18:38:00Z">
        <w:r w:rsidR="006A1ACE">
          <w:rPr>
            <w:rFonts w:ascii="Times New Roman" w:hAnsi="Times New Roman" w:cs="Times New Roman"/>
            <w:sz w:val="22"/>
          </w:rPr>
          <w:t xml:space="preserve">well known as </w:t>
        </w:r>
      </w:ins>
      <w:r w:rsidRPr="00790445">
        <w:rPr>
          <w:rFonts w:ascii="Times New Roman" w:hAnsi="Times New Roman" w:cs="Times New Roman"/>
          <w:sz w:val="22"/>
        </w:rPr>
        <w:t>the most carcinogenic natural products</w:t>
      </w:r>
      <w:ins w:id="1669" w:author="nick ting" w:date="2021-09-27T18:38:00Z">
        <w:r w:rsidR="006A1ACE">
          <w:rPr>
            <w:rFonts w:ascii="Times New Roman" w:hAnsi="Times New Roman" w:cs="Times New Roman"/>
            <w:sz w:val="22"/>
          </w:rPr>
          <w:t xml:space="preserve"> </w:t>
        </w:r>
      </w:ins>
      <w:del w:id="1670" w:author="nick ting" w:date="2021-09-27T18:38:00Z">
        <w:r w:rsidRPr="00790445" w:rsidDel="006A1ACE">
          <w:rPr>
            <w:rFonts w:ascii="Times New Roman" w:hAnsi="Times New Roman" w:cs="Times New Roman"/>
            <w:sz w:val="22"/>
          </w:rPr>
          <w:delText xml:space="preserve"> known</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w:t>
      </w:r>
      <w:del w:id="1671" w:author="nick ting" w:date="2021-09-27T18:39:00Z">
        <w:r w:rsidRPr="00790445" w:rsidDel="006A1ACE">
          <w:rPr>
            <w:rFonts w:ascii="Times New Roman" w:hAnsi="Times New Roman" w:cs="Times New Roman"/>
            <w:sz w:val="22"/>
          </w:rPr>
          <w:delText xml:space="preserve">usually </w:delText>
        </w:r>
      </w:del>
      <w:r w:rsidRPr="00790445">
        <w:rPr>
          <w:rFonts w:ascii="Times New Roman" w:hAnsi="Times New Roman" w:cs="Times New Roman"/>
          <w:sz w:val="22"/>
        </w:rPr>
        <w:t xml:space="preserve">reported with </w:t>
      </w:r>
      <w:del w:id="1672" w:author="nick ting" w:date="2021-09-27T18:55:00Z">
        <w:r w:rsidRPr="00790445" w:rsidDel="00405527">
          <w:rPr>
            <w:rFonts w:ascii="Times New Roman" w:hAnsi="Times New Roman" w:cs="Times New Roman"/>
            <w:sz w:val="22"/>
          </w:rPr>
          <w:delText>anticancer or</w:delText>
        </w:r>
      </w:del>
      <w:ins w:id="1673" w:author="nick ting" w:date="2021-09-27T18:55:00Z">
        <w:r w:rsidR="00405527">
          <w:rPr>
            <w:rFonts w:ascii="Times New Roman" w:hAnsi="Times New Roman" w:cs="Times New Roman"/>
            <w:sz w:val="22"/>
          </w:rPr>
          <w:t>the ability of enhancing anticancer effects of</w:t>
        </w:r>
      </w:ins>
      <w:r w:rsidRPr="00790445">
        <w:rPr>
          <w:rFonts w:ascii="Times New Roman" w:hAnsi="Times New Roman" w:cs="Times New Roman"/>
          <w:sz w:val="22"/>
        </w:rPr>
        <w:t xml:space="preserve">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1674" w:author="LIN, Yufeng" w:date="2021-09-24T15:59:00Z">
        <w:r w:rsidR="00474B2B">
          <w:rPr>
            <w:rFonts w:ascii="Times New Roman" w:hAnsi="Times New Roman" w:cs="Times New Roman"/>
            <w:sz w:val="22"/>
          </w:rPr>
          <w:t xml:space="preserve"> </w:t>
        </w:r>
        <w:del w:id="1675" w:author="nick ting" w:date="2021-09-27T18:39:00Z">
          <w:r w:rsidR="00474B2B" w:rsidDel="006A1ACE">
            <w:rPr>
              <w:rFonts w:ascii="Times New Roman" w:hAnsi="Times New Roman" w:cs="Times New Roman"/>
              <w:sz w:val="22"/>
            </w:rPr>
            <w:delText>I</w:delText>
          </w:r>
          <w:r w:rsidR="00474B2B" w:rsidRPr="00474B2B" w:rsidDel="006A1ACE">
            <w:rPr>
              <w:rFonts w:ascii="Times New Roman" w:hAnsi="Times New Roman" w:cs="Times New Roman"/>
              <w:sz w:val="22"/>
            </w:rPr>
            <w:delText xml:space="preserve">t </w:delText>
          </w:r>
        </w:del>
      </w:ins>
      <w:ins w:id="1676" w:author="LIN, Yufeng" w:date="2021-09-24T16:00:00Z">
        <w:del w:id="1677" w:author="nick ting" w:date="2021-09-27T18:39:00Z">
          <w:r w:rsidR="00474B2B" w:rsidDel="006A1ACE">
            <w:rPr>
              <w:rFonts w:ascii="Times New Roman" w:hAnsi="Times New Roman" w:cs="Times New Roman"/>
              <w:sz w:val="22"/>
            </w:rPr>
            <w:delText>wa</w:delText>
          </w:r>
        </w:del>
      </w:ins>
      <w:ins w:id="1678" w:author="LIN, Yufeng" w:date="2021-09-24T15:59:00Z">
        <w:del w:id="1679" w:author="nick ting" w:date="2021-09-27T18:39:00Z">
          <w:r w:rsidR="00474B2B" w:rsidRPr="00474B2B" w:rsidDel="006A1ACE">
            <w:rPr>
              <w:rFonts w:ascii="Times New Roman" w:hAnsi="Times New Roman" w:cs="Times New Roman"/>
              <w:sz w:val="22"/>
            </w:rPr>
            <w:delText xml:space="preserve">s consistent with our </w:delText>
          </w:r>
          <w:r w:rsidR="00474B2B" w:rsidDel="006A1ACE">
            <w:rPr>
              <w:rFonts w:ascii="Times New Roman" w:hAnsi="Times New Roman" w:cs="Times New Roman"/>
              <w:sz w:val="22"/>
            </w:rPr>
            <w:delText>discovery</w:delText>
          </w:r>
        </w:del>
      </w:ins>
      <w:ins w:id="1680" w:author="nick ting" w:date="2021-09-27T18:39:00Z">
        <w:r w:rsidR="006A1ACE">
          <w:rPr>
            <w:rFonts w:ascii="Times New Roman" w:hAnsi="Times New Roman" w:cs="Times New Roman"/>
            <w:sz w:val="22"/>
          </w:rPr>
          <w:t xml:space="preserve"> All these previous literatures supported our findings</w:t>
        </w:r>
      </w:ins>
      <w:ins w:id="1681" w:author="LIN, Yufeng" w:date="2021-09-24T15:59:00Z">
        <w:r w:rsidR="00474B2B">
          <w:rPr>
            <w:rFonts w:ascii="Times New Roman" w:hAnsi="Times New Roman" w:cs="Times New Roman"/>
            <w:sz w:val="22"/>
          </w:rPr>
          <w:t>.</w:t>
        </w:r>
      </w:ins>
      <w:r w:rsidRPr="00790445">
        <w:rPr>
          <w:rFonts w:ascii="Times New Roman" w:hAnsi="Times New Roman" w:cs="Times New Roman"/>
          <w:sz w:val="22"/>
        </w:rPr>
        <w:t xml:space="preserve"> Collectively, our meta-analysis revealed the key </w:t>
      </w:r>
      <w:del w:id="1682" w:author="LIN, Yufeng" w:date="2021-09-28T13:07:00Z">
        <w:r w:rsidRPr="00790445" w:rsidDel="004314C2">
          <w:rPr>
            <w:rFonts w:ascii="Times New Roman" w:hAnsi="Times New Roman" w:cs="Times New Roman"/>
            <w:sz w:val="22"/>
          </w:rPr>
          <w:delText>micro</w:delText>
        </w:r>
      </w:del>
      <w:ins w:id="1683" w:author="nick ting" w:date="2021-09-27T18:40:00Z">
        <w:del w:id="1684" w:author="LIN, Yufeng" w:date="2021-09-28T13:07:00Z">
          <w:r w:rsidR="006A1ACE" w:rsidDel="004314C2">
            <w:rPr>
              <w:rFonts w:ascii="Times New Roman" w:hAnsi="Times New Roman" w:cs="Times New Roman"/>
              <w:sz w:val="22"/>
            </w:rPr>
            <w:delText>-</w:delText>
          </w:r>
        </w:del>
      </w:ins>
      <w:del w:id="1685" w:author="LIN, Yufeng" w:date="2021-09-28T13:07:00Z">
        <w:r w:rsidRPr="00790445" w:rsidDel="004314C2">
          <w:rPr>
            <w:rFonts w:ascii="Times New Roman" w:hAnsi="Times New Roman" w:cs="Times New Roman"/>
            <w:sz w:val="22"/>
          </w:rPr>
          <w:delText>eukaryote</w:delText>
        </w:r>
      </w:del>
      <w:ins w:id="1686" w:author="nick ting" w:date="2021-09-27T18:40:00Z">
        <w:del w:id="1687" w:author="LIN, Yufeng" w:date="2021-09-28T13:07:00Z">
          <w:r w:rsidR="006A1ACE" w:rsidDel="004314C2">
            <w:rPr>
              <w:rFonts w:ascii="Times New Roman" w:hAnsi="Times New Roman" w:cs="Times New Roman"/>
              <w:sz w:val="22"/>
            </w:rPr>
            <w:delText>s</w:delText>
          </w:r>
        </w:del>
      </w:ins>
      <w:ins w:id="1688"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t>
      </w:r>
      <w:del w:id="1689" w:author="nick ting" w:date="2021-09-27T18:40:00Z">
        <w:r w:rsidRPr="00790445" w:rsidDel="006A1ACE">
          <w:rPr>
            <w:rFonts w:ascii="Times New Roman" w:hAnsi="Times New Roman" w:cs="Times New Roman"/>
            <w:sz w:val="22"/>
          </w:rPr>
          <w:delText xml:space="preserve">was </w:delText>
        </w:r>
      </w:del>
      <w:ins w:id="1690" w:author="nick ting" w:date="2021-09-27T18:40:00Z">
        <w:r w:rsidR="006A1ACE">
          <w:rPr>
            <w:rFonts w:ascii="Times New Roman" w:hAnsi="Times New Roman" w:cs="Times New Roman"/>
            <w:sz w:val="22"/>
          </w:rPr>
          <w:t>were</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w:t>
      </w:r>
      <w:del w:id="1691" w:author="nick ting" w:date="2021-09-27T18:40:00Z">
        <w:r w:rsidRPr="00790445" w:rsidDel="006A1ACE">
          <w:rPr>
            <w:rFonts w:ascii="Times New Roman" w:hAnsi="Times New Roman" w:cs="Times New Roman"/>
            <w:sz w:val="22"/>
          </w:rPr>
          <w:delText xml:space="preserve">correlated </w:delText>
        </w:r>
      </w:del>
      <w:ins w:id="1692" w:author="nick ting" w:date="2021-09-27T18:40:00Z">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with CRC </w:t>
      </w:r>
      <w:del w:id="1693" w:author="nick ting" w:date="2021-09-27T18:40:00Z">
        <w:r w:rsidRPr="00790445" w:rsidDel="006A1ACE">
          <w:rPr>
            <w:rFonts w:ascii="Times New Roman" w:hAnsi="Times New Roman" w:cs="Times New Roman"/>
            <w:sz w:val="22"/>
          </w:rPr>
          <w:delText xml:space="preserve">among </w:delText>
        </w:r>
      </w:del>
      <w:ins w:id="1694" w:author="nick ting" w:date="2021-09-27T18:40:00Z">
        <w:r w:rsidR="006A1ACE">
          <w:rPr>
            <w:rFonts w:ascii="Times New Roman" w:hAnsi="Times New Roman" w:cs="Times New Roman"/>
            <w:sz w:val="22"/>
          </w:rPr>
          <w:t>across</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multiple metagenomic studies. </w:t>
      </w:r>
    </w:p>
    <w:p w14:paraId="4DF4DAF3" w14:textId="015F8709" w:rsidR="00D64894" w:rsidRDefault="00D64894" w:rsidP="00D64894">
      <w:pPr>
        <w:pStyle w:val="title20825"/>
        <w:rPr>
          <w:ins w:id="1695" w:author="LIN, Yufeng" w:date="2021-10-04T16:25:00Z"/>
        </w:rPr>
      </w:pPr>
      <w:ins w:id="1696" w:author="LIN, Yufeng" w:date="2021-10-04T16:23:00Z">
        <w:r>
          <w:t xml:space="preserve">The fungal-bacterial </w:t>
        </w:r>
      </w:ins>
      <w:ins w:id="1697" w:author="LIN, Yufeng" w:date="2021-10-04T16:24:00Z">
        <w:r>
          <w:t xml:space="preserve">combination </w:t>
        </w:r>
        <w:r>
          <w:rPr>
            <w:rFonts w:hint="eastAsia"/>
          </w:rPr>
          <w:t>perform</w:t>
        </w:r>
        <w:r>
          <w:t>ed best in C</w:t>
        </w:r>
      </w:ins>
      <w:ins w:id="1698" w:author="LIN, Yufeng" w:date="2021-10-04T16:25:00Z">
        <w:r>
          <w:t>RC</w:t>
        </w:r>
      </w:ins>
      <w:ins w:id="1699" w:author="LIN, Yufeng" w:date="2021-10-04T16:33:00Z">
        <w:r w:rsidR="007A54E8">
          <w:t xml:space="preserve"> </w:t>
        </w:r>
        <w:r w:rsidR="007A54E8" w:rsidRPr="007A54E8">
          <w:t>diagnosis</w:t>
        </w:r>
      </w:ins>
    </w:p>
    <w:p w14:paraId="5C3A86C7" w14:textId="13D7A9B4" w:rsidR="00D64894" w:rsidRPr="00D64894" w:rsidRDefault="000051EC" w:rsidP="00D64894">
      <w:pPr>
        <w:rPr>
          <w:rFonts w:ascii="Times New Roman" w:hAnsi="Times New Roman" w:cs="Times New Roman"/>
          <w:rPrChange w:id="1700" w:author="LIN, Yufeng" w:date="2021-10-04T16:25:00Z">
            <w:rPr>
              <w:rFonts w:hint="eastAsia"/>
            </w:rPr>
          </w:rPrChange>
        </w:rPr>
        <w:pPrChange w:id="1701" w:author="LIN, Yufeng" w:date="2021-10-04T16:25:00Z">
          <w:pPr/>
        </w:pPrChange>
      </w:pPr>
      <w:ins w:id="1702" w:author="LIN, Yufeng" w:date="2021-10-04T16:38:00Z">
        <w:r w:rsidRPr="000051EC">
          <w:rPr>
            <w:rFonts w:ascii="Times New Roman" w:hAnsi="Times New Roman" w:cs="Times New Roman"/>
          </w:rPr>
          <w:t xml:space="preserve">To identify the potential value of gut fungi in clinical, we trained the model with single or multiple features to diagnose CRC. </w:t>
        </w:r>
        <w:r>
          <w:rPr>
            <w:rFonts w:ascii="Times New Roman" w:hAnsi="Times New Roman" w:cs="Times New Roman"/>
          </w:rPr>
          <w:t>Among</w:t>
        </w:r>
        <w:r w:rsidRPr="000051EC">
          <w:rPr>
            <w:rFonts w:ascii="Times New Roman" w:hAnsi="Times New Roman" w:cs="Times New Roman"/>
          </w:rPr>
          <w:t xml:space="preserve"> </w:t>
        </w:r>
        <w:r>
          <w:rPr>
            <w:rFonts w:ascii="Times New Roman" w:hAnsi="Times New Roman" w:cs="Times New Roman"/>
          </w:rPr>
          <w:t>the single</w:t>
        </w:r>
      </w:ins>
      <w:ins w:id="1703" w:author="LIN, Yufeng" w:date="2021-10-04T16:44:00Z">
        <w:r>
          <w:rPr>
            <w:rFonts w:ascii="Times New Roman" w:hAnsi="Times New Roman" w:cs="Times New Roman"/>
          </w:rPr>
          <w:t>-</w:t>
        </w:r>
      </w:ins>
      <w:ins w:id="1704" w:author="LIN, Yufeng" w:date="2021-10-04T16:38:00Z">
        <w:r>
          <w:rPr>
            <w:rFonts w:ascii="Times New Roman" w:hAnsi="Times New Roman" w:cs="Times New Roman"/>
          </w:rPr>
          <w:t xml:space="preserve">feature models, </w:t>
        </w:r>
      </w:ins>
      <w:ins w:id="1705" w:author="LIN, Yufeng" w:date="2021-10-04T16:43:00Z">
        <w:r>
          <w:rPr>
            <w:rFonts w:ascii="Times New Roman" w:hAnsi="Times New Roman" w:cs="Times New Roman"/>
          </w:rPr>
          <w:t xml:space="preserve">the average AUC value of </w:t>
        </w:r>
      </w:ins>
      <w:ins w:id="1706" w:author="LIN, Yufeng" w:date="2021-10-04T16:39:00Z">
        <w:r>
          <w:rPr>
            <w:rFonts w:ascii="Times New Roman" w:hAnsi="Times New Roman" w:cs="Times New Roman"/>
          </w:rPr>
          <w:t>six features</w:t>
        </w:r>
      </w:ins>
      <w:ins w:id="1707" w:author="LIN, Yufeng" w:date="2021-10-04T16:42:00Z">
        <w:r>
          <w:rPr>
            <w:rFonts w:ascii="Times New Roman" w:hAnsi="Times New Roman" w:cs="Times New Roman"/>
          </w:rPr>
          <w:t xml:space="preserve"> </w:t>
        </w:r>
      </w:ins>
      <w:ins w:id="1708" w:author="LIN, Yufeng" w:date="2021-10-04T16:43:00Z">
        <w:r>
          <w:rPr>
            <w:rFonts w:ascii="Times New Roman" w:hAnsi="Times New Roman" w:cs="Times New Roman"/>
          </w:rPr>
          <w:t>was greater than 60%</w:t>
        </w:r>
      </w:ins>
      <w:ins w:id="1709" w:author="LIN, Yufeng" w:date="2021-10-04T16:44:00Z">
        <w:r>
          <w:rPr>
            <w:rFonts w:ascii="Times New Roman" w:hAnsi="Times New Roman" w:cs="Times New Roman"/>
          </w:rPr>
          <w:t>.</w:t>
        </w:r>
      </w:ins>
      <w:ins w:id="1710" w:author="LIN, Yufeng" w:date="2021-10-04T16:45:00Z">
        <w:r>
          <w:rPr>
            <w:rFonts w:ascii="Times New Roman" w:hAnsi="Times New Roman" w:cs="Times New Roman"/>
          </w:rPr>
          <w:t xml:space="preserve"> They were composed of four bacteria (</w:t>
        </w:r>
      </w:ins>
      <w:ins w:id="1711" w:author="LIN, Yufeng" w:date="2021-10-04T16:46:00Z">
        <w:r w:rsidRPr="000051EC">
          <w:rPr>
            <w:rFonts w:ascii="Times New Roman" w:hAnsi="Times New Roman" w:cs="Times New Roman"/>
            <w:i/>
            <w:iCs/>
            <w:rPrChange w:id="1712" w:author="LIN, Yufeng" w:date="2021-10-04T16:47:00Z">
              <w:rPr>
                <w:rFonts w:ascii="Times New Roman" w:hAnsi="Times New Roman" w:cs="Times New Roman"/>
              </w:rPr>
            </w:rPrChange>
          </w:rPr>
          <w:t>Fusobacterium</w:t>
        </w:r>
        <w:r w:rsidRPr="000051EC">
          <w:rPr>
            <w:rFonts w:ascii="Times New Roman" w:hAnsi="Times New Roman" w:cs="Times New Roman"/>
            <w:i/>
            <w:iCs/>
            <w:rPrChange w:id="1713" w:author="LIN, Yufeng" w:date="2021-10-04T16:47:00Z">
              <w:rPr>
                <w:rFonts w:ascii="Times New Roman" w:hAnsi="Times New Roman" w:cs="Times New Roman"/>
              </w:rPr>
            </w:rPrChange>
          </w:rPr>
          <w:t xml:space="preserve"> </w:t>
        </w:r>
        <w:r w:rsidRPr="000051EC">
          <w:rPr>
            <w:rFonts w:ascii="Times New Roman" w:hAnsi="Times New Roman" w:cs="Times New Roman"/>
            <w:i/>
            <w:iCs/>
            <w:rPrChange w:id="1714" w:author="LIN, Yufeng" w:date="2021-10-04T16:47:00Z">
              <w:rPr>
                <w:rFonts w:ascii="Times New Roman" w:hAnsi="Times New Roman" w:cs="Times New Roman"/>
              </w:rPr>
            </w:rPrChange>
          </w:rPr>
          <w:t>nucleatum</w:t>
        </w:r>
        <w:r>
          <w:rPr>
            <w:rFonts w:ascii="Times New Roman" w:hAnsi="Times New Roman" w:cs="Times New Roman"/>
          </w:rPr>
          <w:t xml:space="preserve">, </w:t>
        </w:r>
        <w:r w:rsidRPr="000051EC">
          <w:rPr>
            <w:rFonts w:ascii="Times New Roman" w:hAnsi="Times New Roman" w:cs="Times New Roman"/>
            <w:i/>
            <w:iCs/>
            <w:rPrChange w:id="1715" w:author="LIN, Yufeng" w:date="2021-10-04T16:47:00Z">
              <w:rPr>
                <w:rFonts w:ascii="Times New Roman" w:hAnsi="Times New Roman" w:cs="Times New Roman"/>
              </w:rPr>
            </w:rPrChange>
          </w:rPr>
          <w:t>Parvimonas</w:t>
        </w:r>
        <w:r w:rsidRPr="000051EC">
          <w:rPr>
            <w:rFonts w:ascii="Times New Roman" w:hAnsi="Times New Roman" w:cs="Times New Roman"/>
            <w:i/>
            <w:iCs/>
            <w:rPrChange w:id="1716" w:author="LIN, Yufeng" w:date="2021-10-04T16:47:00Z">
              <w:rPr>
                <w:rFonts w:ascii="Times New Roman" w:hAnsi="Times New Roman" w:cs="Times New Roman"/>
              </w:rPr>
            </w:rPrChange>
          </w:rPr>
          <w:t xml:space="preserve"> </w:t>
        </w:r>
        <w:r w:rsidRPr="000051EC">
          <w:rPr>
            <w:rFonts w:ascii="Times New Roman" w:hAnsi="Times New Roman" w:cs="Times New Roman"/>
            <w:i/>
            <w:iCs/>
            <w:rPrChange w:id="1717" w:author="LIN, Yufeng" w:date="2021-10-04T16:47:00Z">
              <w:rPr>
                <w:rFonts w:ascii="Times New Roman" w:hAnsi="Times New Roman" w:cs="Times New Roman"/>
              </w:rPr>
            </w:rPrChange>
          </w:rPr>
          <w:t>micra</w:t>
        </w:r>
      </w:ins>
      <w:ins w:id="1718" w:author="LIN, Yufeng" w:date="2021-10-04T16:47:00Z">
        <w:r>
          <w:rPr>
            <w:rFonts w:ascii="Times New Roman" w:hAnsi="Times New Roman" w:cs="Times New Roman"/>
          </w:rPr>
          <w:t xml:space="preserve">, </w:t>
        </w:r>
        <w:r w:rsidRPr="000051EC">
          <w:rPr>
            <w:rFonts w:ascii="Times New Roman" w:hAnsi="Times New Roman" w:cs="Times New Roman"/>
            <w:i/>
            <w:iCs/>
            <w:rPrChange w:id="1719" w:author="LIN, Yufeng" w:date="2021-10-04T16:47:00Z">
              <w:rPr>
                <w:rFonts w:ascii="Times New Roman" w:hAnsi="Times New Roman" w:cs="Times New Roman"/>
              </w:rPr>
            </w:rPrChange>
          </w:rPr>
          <w:t>Gemella</w:t>
        </w:r>
        <w:r w:rsidRPr="000051EC">
          <w:rPr>
            <w:rFonts w:ascii="Times New Roman" w:hAnsi="Times New Roman" w:cs="Times New Roman"/>
            <w:i/>
            <w:iCs/>
            <w:rPrChange w:id="1720" w:author="LIN, Yufeng" w:date="2021-10-04T16:47:00Z">
              <w:rPr>
                <w:rFonts w:ascii="Times New Roman" w:hAnsi="Times New Roman" w:cs="Times New Roman"/>
              </w:rPr>
            </w:rPrChange>
          </w:rPr>
          <w:t xml:space="preserve"> </w:t>
        </w:r>
        <w:r w:rsidRPr="000051EC">
          <w:rPr>
            <w:rFonts w:ascii="Times New Roman" w:hAnsi="Times New Roman" w:cs="Times New Roman"/>
            <w:i/>
            <w:iCs/>
            <w:rPrChange w:id="1721" w:author="LIN, Yufeng" w:date="2021-10-04T16:47:00Z">
              <w:rPr>
                <w:rFonts w:ascii="Times New Roman" w:hAnsi="Times New Roman" w:cs="Times New Roman"/>
              </w:rPr>
            </w:rPrChange>
          </w:rPr>
          <w:t>morbillorum</w:t>
        </w:r>
        <w:r>
          <w:rPr>
            <w:rFonts w:ascii="Times New Roman" w:hAnsi="Times New Roman" w:cs="Times New Roman"/>
          </w:rPr>
          <w:t xml:space="preserve">, and </w:t>
        </w:r>
        <w:r w:rsidRPr="000051EC">
          <w:rPr>
            <w:rFonts w:ascii="Times New Roman" w:hAnsi="Times New Roman" w:cs="Times New Roman"/>
            <w:i/>
            <w:iCs/>
            <w:rPrChange w:id="1722" w:author="LIN, Yufeng" w:date="2021-10-04T16:47:00Z">
              <w:rPr>
                <w:rFonts w:ascii="Times New Roman" w:hAnsi="Times New Roman" w:cs="Times New Roman"/>
              </w:rPr>
            </w:rPrChange>
          </w:rPr>
          <w:t>Porphyromonas</w:t>
        </w:r>
        <w:r w:rsidRPr="000051EC">
          <w:rPr>
            <w:rFonts w:ascii="Times New Roman" w:hAnsi="Times New Roman" w:cs="Times New Roman"/>
            <w:i/>
            <w:iCs/>
            <w:rPrChange w:id="1723" w:author="LIN, Yufeng" w:date="2021-10-04T16:47:00Z">
              <w:rPr>
                <w:rFonts w:ascii="Times New Roman" w:hAnsi="Times New Roman" w:cs="Times New Roman"/>
              </w:rPr>
            </w:rPrChange>
          </w:rPr>
          <w:t xml:space="preserve"> </w:t>
        </w:r>
        <w:r w:rsidRPr="000051EC">
          <w:rPr>
            <w:rFonts w:ascii="Times New Roman" w:hAnsi="Times New Roman" w:cs="Times New Roman"/>
            <w:i/>
            <w:iCs/>
            <w:rPrChange w:id="1724" w:author="LIN, Yufeng" w:date="2021-10-04T16:47:00Z">
              <w:rPr>
                <w:rFonts w:ascii="Times New Roman" w:hAnsi="Times New Roman" w:cs="Times New Roman"/>
              </w:rPr>
            </w:rPrChange>
          </w:rPr>
          <w:t>asaccharolytica</w:t>
        </w:r>
      </w:ins>
      <w:ins w:id="1725" w:author="LIN, Yufeng" w:date="2021-10-04T16:45:00Z">
        <w:r>
          <w:rPr>
            <w:rFonts w:ascii="Times New Roman" w:hAnsi="Times New Roman" w:cs="Times New Roman"/>
          </w:rPr>
          <w:t xml:space="preserve">) and </w:t>
        </w:r>
      </w:ins>
      <w:ins w:id="1726" w:author="LIN, Yufeng" w:date="2021-10-04T16:50:00Z">
        <w:r w:rsidR="00DB66B4">
          <w:rPr>
            <w:rFonts w:ascii="Times New Roman" w:hAnsi="Times New Roman" w:cs="Times New Roman"/>
          </w:rPr>
          <w:t>two</w:t>
        </w:r>
      </w:ins>
      <w:ins w:id="1727" w:author="LIN, Yufeng" w:date="2021-10-04T16:45:00Z">
        <w:r>
          <w:rPr>
            <w:rFonts w:ascii="Times New Roman" w:hAnsi="Times New Roman" w:cs="Times New Roman"/>
          </w:rPr>
          <w:t xml:space="preserve"> fungi (</w:t>
        </w:r>
      </w:ins>
      <w:ins w:id="1728" w:author="LIN, Yufeng" w:date="2021-10-04T16:46:00Z">
        <w:r w:rsidRPr="000051EC">
          <w:rPr>
            <w:rFonts w:ascii="Times New Roman" w:hAnsi="Times New Roman" w:cs="Times New Roman"/>
            <w:i/>
            <w:iCs/>
            <w:rPrChange w:id="1729" w:author="LIN, Yufeng" w:date="2021-10-04T16:47:00Z">
              <w:rPr>
                <w:rFonts w:ascii="Times New Roman" w:hAnsi="Times New Roman" w:cs="Times New Roman"/>
              </w:rPr>
            </w:rPrChange>
          </w:rPr>
          <w:t>Aspergillus</w:t>
        </w:r>
        <w:r w:rsidRPr="000051EC">
          <w:rPr>
            <w:rFonts w:ascii="Times New Roman" w:hAnsi="Times New Roman" w:cs="Times New Roman"/>
            <w:i/>
            <w:iCs/>
            <w:rPrChange w:id="1730" w:author="LIN, Yufeng" w:date="2021-10-04T16:47:00Z">
              <w:rPr>
                <w:rFonts w:ascii="Times New Roman" w:hAnsi="Times New Roman" w:cs="Times New Roman"/>
              </w:rPr>
            </w:rPrChange>
          </w:rPr>
          <w:t xml:space="preserve"> </w:t>
        </w:r>
        <w:r w:rsidRPr="000051EC">
          <w:rPr>
            <w:rFonts w:ascii="Times New Roman" w:hAnsi="Times New Roman" w:cs="Times New Roman"/>
            <w:i/>
            <w:iCs/>
            <w:rPrChange w:id="1731" w:author="LIN, Yufeng" w:date="2021-10-04T16:47:00Z">
              <w:rPr>
                <w:rFonts w:ascii="Times New Roman" w:hAnsi="Times New Roman" w:cs="Times New Roman"/>
              </w:rPr>
            </w:rPrChange>
          </w:rPr>
          <w:t>rambellii</w:t>
        </w:r>
        <w:r>
          <w:rPr>
            <w:rFonts w:ascii="Times New Roman" w:hAnsi="Times New Roman" w:cs="Times New Roman"/>
          </w:rPr>
          <w:t xml:space="preserve">, and </w:t>
        </w:r>
        <w:r w:rsidRPr="000051EC">
          <w:rPr>
            <w:rFonts w:ascii="Times New Roman" w:hAnsi="Times New Roman" w:cs="Times New Roman"/>
            <w:i/>
            <w:iCs/>
            <w:rPrChange w:id="1732" w:author="LIN, Yufeng" w:date="2021-10-04T16:47:00Z">
              <w:rPr>
                <w:rFonts w:ascii="Times New Roman" w:hAnsi="Times New Roman" w:cs="Times New Roman"/>
              </w:rPr>
            </w:rPrChange>
          </w:rPr>
          <w:t>Aspergillus</w:t>
        </w:r>
        <w:r w:rsidRPr="000051EC">
          <w:rPr>
            <w:rFonts w:ascii="Times New Roman" w:hAnsi="Times New Roman" w:cs="Times New Roman"/>
            <w:i/>
            <w:iCs/>
            <w:rPrChange w:id="1733" w:author="LIN, Yufeng" w:date="2021-10-04T16:47:00Z">
              <w:rPr>
                <w:rFonts w:ascii="Times New Roman" w:hAnsi="Times New Roman" w:cs="Times New Roman"/>
              </w:rPr>
            </w:rPrChange>
          </w:rPr>
          <w:t xml:space="preserve"> </w:t>
        </w:r>
        <w:r w:rsidRPr="000051EC">
          <w:rPr>
            <w:rFonts w:ascii="Times New Roman" w:hAnsi="Times New Roman" w:cs="Times New Roman"/>
            <w:i/>
            <w:iCs/>
            <w:rPrChange w:id="1734" w:author="LIN, Yufeng" w:date="2021-10-04T16:47:00Z">
              <w:rPr>
                <w:rFonts w:ascii="Times New Roman" w:hAnsi="Times New Roman" w:cs="Times New Roman"/>
              </w:rPr>
            </w:rPrChange>
          </w:rPr>
          <w:t>kawachii</w:t>
        </w:r>
      </w:ins>
      <w:ins w:id="1735" w:author="LIN, Yufeng" w:date="2021-10-04T16:45:00Z">
        <w:r>
          <w:rPr>
            <w:rFonts w:ascii="Times New Roman" w:hAnsi="Times New Roman" w:cs="Times New Roman"/>
          </w:rPr>
          <w:t>)</w:t>
        </w:r>
      </w:ins>
      <w:ins w:id="1736" w:author="LIN, Yufeng" w:date="2021-10-04T16:48:00Z">
        <w:r w:rsidR="00DB66B4">
          <w:rPr>
            <w:rFonts w:ascii="Times New Roman" w:hAnsi="Times New Roman" w:cs="Times New Roman"/>
          </w:rPr>
          <w:t xml:space="preserve"> (</w:t>
        </w:r>
      </w:ins>
      <w:ins w:id="1737" w:author="LIN, Yufeng" w:date="2021-10-04T17:12:00Z">
        <w:r w:rsidR="00AF35E0">
          <w:rPr>
            <w:rFonts w:ascii="Times New Roman" w:hAnsi="Times New Roman" w:cs="Times New Roman"/>
          </w:rPr>
          <w:t>table 2</w:t>
        </w:r>
      </w:ins>
      <w:ins w:id="1738" w:author="LIN, Yufeng" w:date="2021-10-04T16:48:00Z">
        <w:r w:rsidR="00DB66B4">
          <w:rPr>
            <w:rFonts w:ascii="Times New Roman" w:hAnsi="Times New Roman" w:cs="Times New Roman"/>
          </w:rPr>
          <w:t>)</w:t>
        </w:r>
      </w:ins>
      <w:ins w:id="1739" w:author="LIN, Yufeng" w:date="2021-10-04T16:49:00Z">
        <w:r w:rsidR="00DB66B4">
          <w:rPr>
            <w:rFonts w:ascii="Times New Roman" w:hAnsi="Times New Roman" w:cs="Times New Roman"/>
          </w:rPr>
          <w:t xml:space="preserve">. </w:t>
        </w:r>
      </w:ins>
    </w:p>
    <w:p w14:paraId="539D56F6" w14:textId="6E4E845B" w:rsidR="00D9531B" w:rsidRPr="00790445" w:rsidRDefault="00D9531B" w:rsidP="00B84FC5">
      <w:pPr>
        <w:pStyle w:val="title20825"/>
      </w:pPr>
      <w:commentRangeStart w:id="1740"/>
      <w:del w:id="1741" w:author="nick ting" w:date="2021-09-27T19:06:00Z">
        <w:r w:rsidRPr="00790445" w:rsidDel="00646244">
          <w:delText xml:space="preserve">Alteration in the </w:delText>
        </w:r>
      </w:del>
      <w:ins w:id="1742" w:author="nick ting" w:date="2021-09-27T19:06:00Z">
        <w:r w:rsidR="00646244">
          <w:t xml:space="preserve">Correlation analysis of </w:t>
        </w:r>
      </w:ins>
      <w:r w:rsidRPr="00790445">
        <w:t xml:space="preserve">CRC </w:t>
      </w:r>
      <w:ins w:id="1743" w:author="nick ting" w:date="2021-09-27T19:06:00Z">
        <w:r w:rsidR="00646244">
          <w:t xml:space="preserve">associated </w:t>
        </w:r>
        <w:del w:id="1744" w:author="LIN, Yufeng" w:date="2021-10-04T16:52:00Z">
          <w:r w:rsidR="00646244" w:rsidDel="00DB66B4">
            <w:delText>m</w:delText>
          </w:r>
        </w:del>
      </w:ins>
      <w:del w:id="1745" w:author="LIN, Yufeng" w:date="2021-10-04T16:52:00Z">
        <w:r w:rsidR="00FA35F2" w:rsidRPr="00790445" w:rsidDel="00DB66B4">
          <w:delText>Micro-eukaryot</w:delText>
        </w:r>
      </w:del>
      <w:ins w:id="1746" w:author="nick ting" w:date="2021-09-27T19:06:00Z">
        <w:del w:id="1747" w:author="LIN, Yufeng" w:date="2021-10-04T16:52:00Z">
          <w:r w:rsidR="00646244" w:rsidDel="00DB66B4">
            <w:delText>es</w:delText>
          </w:r>
        </w:del>
      </w:ins>
      <w:ins w:id="1748" w:author="LIN, Yufeng" w:date="2021-10-04T16:52:00Z">
        <w:r w:rsidR="00DB66B4">
          <w:t>f</w:t>
        </w:r>
      </w:ins>
      <w:ins w:id="1749" w:author="LIN, Yufeng" w:date="2021-10-04T16:53:00Z">
        <w:r w:rsidR="00DB66B4">
          <w:t>ungi</w:t>
        </w:r>
      </w:ins>
      <w:del w:id="1750" w:author="nick ting" w:date="2021-09-27T19:06:00Z">
        <w:r w:rsidR="00FA35F2" w:rsidRPr="00790445" w:rsidDel="00646244">
          <w:delText>ic</w:delText>
        </w:r>
        <w:r w:rsidRPr="00790445" w:rsidDel="00646244">
          <w:delText xml:space="preserve"> Ecological Association</w:delText>
        </w:r>
      </w:del>
      <w:commentRangeEnd w:id="1740"/>
      <w:r w:rsidR="007A0F07">
        <w:rPr>
          <w:rStyle w:val="CommentReference"/>
          <w:rFonts w:asciiTheme="minorHAnsi" w:eastAsiaTheme="minorEastAsia" w:hAnsiTheme="minorHAnsi" w:cstheme="minorBidi"/>
          <w:b w:val="0"/>
          <w:color w:val="auto"/>
          <w:u w:val="none"/>
        </w:rPr>
        <w:commentReference w:id="1740"/>
      </w:r>
    </w:p>
    <w:p w14:paraId="561E01A5" w14:textId="046241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Due to the complex</w:t>
      </w:r>
      <w:del w:id="1751" w:author="nick ting" w:date="2021-09-27T19:09:00Z">
        <w:r w:rsidRPr="00790445" w:rsidDel="00B705DE">
          <w:rPr>
            <w:rFonts w:ascii="Times New Roman" w:hAnsi="Times New Roman" w:cs="Times New Roman"/>
            <w:sz w:val="22"/>
          </w:rPr>
          <w:delText>ity</w:delText>
        </w:r>
      </w:del>
      <w:r w:rsidRPr="00790445">
        <w:rPr>
          <w:rFonts w:ascii="Times New Roman" w:hAnsi="Times New Roman" w:cs="Times New Roman"/>
          <w:sz w:val="22"/>
        </w:rPr>
        <w:t xml:space="preserve"> and multifactorial nature of CRC, we </w:t>
      </w:r>
      <w:ins w:id="1752" w:author="nick ting" w:date="2021-09-27T19:24:00Z">
        <w:r w:rsidR="0033648F">
          <w:rPr>
            <w:rFonts w:ascii="Times New Roman" w:hAnsi="Times New Roman" w:cs="Times New Roman"/>
            <w:sz w:val="22"/>
          </w:rPr>
          <w:t xml:space="preserve">asked whether </w:t>
        </w:r>
      </w:ins>
      <w:ins w:id="1753" w:author="nick ting" w:date="2021-10-03T19:40:00Z">
        <w:r w:rsidR="00D46E76">
          <w:rPr>
            <w:rFonts w:ascii="Times New Roman" w:hAnsi="Times New Roman" w:cs="Times New Roman"/>
            <w:sz w:val="22"/>
          </w:rPr>
          <w:t xml:space="preserve">the </w:t>
        </w:r>
      </w:ins>
      <w:ins w:id="1754" w:author="nick ting" w:date="2021-09-27T19:26:00Z">
        <w:r w:rsidR="0033648F">
          <w:rPr>
            <w:rFonts w:ascii="Times New Roman" w:hAnsi="Times New Roman" w:cs="Times New Roman"/>
            <w:sz w:val="22"/>
          </w:rPr>
          <w:t>interactions</w:t>
        </w:r>
      </w:ins>
      <w:ins w:id="1755" w:author="nick ting" w:date="2021-09-27T19:24:00Z">
        <w:r w:rsidR="0033648F">
          <w:rPr>
            <w:rFonts w:ascii="Times New Roman" w:hAnsi="Times New Roman" w:cs="Times New Roman"/>
            <w:sz w:val="22"/>
          </w:rPr>
          <w:t xml:space="preserve"> </w:t>
        </w:r>
      </w:ins>
      <w:ins w:id="1756" w:author="nick ting" w:date="2021-09-27T19:25:00Z">
        <w:r w:rsidR="0033648F">
          <w:rPr>
            <w:rFonts w:ascii="Times New Roman" w:hAnsi="Times New Roman" w:cs="Times New Roman"/>
            <w:sz w:val="22"/>
          </w:rPr>
          <w:t xml:space="preserve">among </w:t>
        </w:r>
        <w:del w:id="1757" w:author="LIN, Yufeng" w:date="2021-09-28T13:07:00Z">
          <w:r w:rsidR="0033648F" w:rsidDel="004314C2">
            <w:rPr>
              <w:rFonts w:ascii="Times New Roman" w:hAnsi="Times New Roman" w:cs="Times New Roman"/>
              <w:sz w:val="22"/>
            </w:rPr>
            <w:delText>micro-eukaryotes</w:delText>
          </w:r>
        </w:del>
      </w:ins>
      <w:ins w:id="1758" w:author="LIN, Yufeng" w:date="2021-09-28T13:07:00Z">
        <w:del w:id="1759" w:author="nick ting" w:date="2021-10-03T19:40:00Z">
          <w:r w:rsidR="004314C2" w:rsidDel="00D46E76">
            <w:rPr>
              <w:rFonts w:ascii="Times New Roman" w:hAnsi="Times New Roman" w:cs="Times New Roman"/>
              <w:sz w:val="22"/>
            </w:rPr>
            <w:delText>fungi</w:delText>
          </w:r>
        </w:del>
      </w:ins>
      <w:ins w:id="1760" w:author="nick ting" w:date="2021-10-03T19:40:00Z">
        <w:del w:id="1761" w:author="LIN, Yufeng" w:date="2021-10-04T16:54:00Z">
          <w:r w:rsidR="00D46E76" w:rsidDel="00DB66B4">
            <w:rPr>
              <w:rFonts w:ascii="Times New Roman" w:hAnsi="Times New Roman" w:cs="Times New Roman"/>
              <w:sz w:val="22"/>
            </w:rPr>
            <w:delText>micro-eukaryotes</w:delText>
          </w:r>
        </w:del>
      </w:ins>
      <w:ins w:id="1762" w:author="LIN, Yufeng" w:date="2021-10-04T16:54:00Z">
        <w:r w:rsidR="00DB66B4">
          <w:rPr>
            <w:rFonts w:ascii="Times New Roman" w:hAnsi="Times New Roman" w:cs="Times New Roman"/>
            <w:sz w:val="22"/>
          </w:rPr>
          <w:t xml:space="preserve">fungi </w:t>
        </w:r>
      </w:ins>
      <w:ins w:id="1763" w:author="nick ting" w:date="2021-09-27T19:25:00Z">
        <w:r w:rsidR="0033648F">
          <w:rPr>
            <w:rFonts w:ascii="Times New Roman" w:hAnsi="Times New Roman" w:cs="Times New Roman"/>
            <w:sz w:val="22"/>
          </w:rPr>
          <w:t xml:space="preserve"> </w:t>
        </w:r>
      </w:ins>
      <w:ins w:id="1764" w:author="nick ting" w:date="2021-09-27T19:26:00Z">
        <w:r w:rsidR="0033648F">
          <w:rPr>
            <w:rFonts w:ascii="Times New Roman" w:hAnsi="Times New Roman" w:cs="Times New Roman"/>
            <w:sz w:val="22"/>
          </w:rPr>
          <w:t>were associated with CRC.</w:t>
        </w:r>
      </w:ins>
      <w:ins w:id="1765" w:author="LIN, Yufeng" w:date="2021-09-23T15:45:00Z">
        <w:del w:id="1766" w:author="nick ting" w:date="2021-09-27T19:26:00Z">
          <w:r w:rsidR="008F7CB0" w:rsidDel="0033648F">
            <w:rPr>
              <w:rFonts w:ascii="Times New Roman" w:hAnsi="Times New Roman" w:cs="Times New Roman"/>
              <w:sz w:val="22"/>
            </w:rPr>
            <w:delText>further</w:delText>
          </w:r>
        </w:del>
      </w:ins>
      <w:ins w:id="1767" w:author="LIN, Yufeng" w:date="2021-09-23T15:46:00Z">
        <w:del w:id="1768" w:author="nick ting" w:date="2021-09-27T18:57:00Z">
          <w:r w:rsidR="008F7CB0" w:rsidDel="00405527">
            <w:rPr>
              <w:rFonts w:ascii="Times New Roman" w:hAnsi="Times New Roman" w:cs="Times New Roman"/>
              <w:sz w:val="22"/>
            </w:rPr>
            <w:delText>ly</w:delText>
          </w:r>
        </w:del>
      </w:ins>
      <w:ins w:id="1769" w:author="LIN, Yufeng" w:date="2021-09-23T15:45:00Z">
        <w:del w:id="1770" w:author="nick ting" w:date="2021-09-27T19:26:00Z">
          <w:r w:rsidR="008F7CB0" w:rsidDel="0033648F">
            <w:rPr>
              <w:rFonts w:ascii="Times New Roman" w:hAnsi="Times New Roman" w:cs="Times New Roman"/>
              <w:sz w:val="22"/>
            </w:rPr>
            <w:delText xml:space="preserve"> </w:delText>
          </w:r>
        </w:del>
      </w:ins>
      <w:del w:id="1771" w:author="nick ting" w:date="2021-09-27T19:26:00Z">
        <w:r w:rsidRPr="00790445" w:rsidDel="0033648F">
          <w:rPr>
            <w:rFonts w:ascii="Times New Roman" w:hAnsi="Times New Roman" w:cs="Times New Roman"/>
            <w:sz w:val="22"/>
          </w:rPr>
          <w:delText xml:space="preserve">investigated the potential alternations of polymicrobial ecological interactions in CRC by estimating multiple </w:delText>
        </w:r>
        <w:r w:rsidR="00FA35F2" w:rsidRPr="00790445" w:rsidDel="0033648F">
          <w:rPr>
            <w:rFonts w:ascii="Times New Roman" w:hAnsi="Times New Roman" w:cs="Times New Roman"/>
            <w:sz w:val="22"/>
          </w:rPr>
          <w:delText>micro-eukaryotes</w:delText>
        </w:r>
        <w:r w:rsidRPr="00790445" w:rsidDel="0033648F">
          <w:rPr>
            <w:rFonts w:ascii="Times New Roman" w:hAnsi="Times New Roman" w:cs="Times New Roman"/>
            <w:sz w:val="22"/>
          </w:rPr>
          <w:delText xml:space="preserve"> and </w:delText>
        </w:r>
        <w:r w:rsidR="00FA35F2" w:rsidRPr="00790445" w:rsidDel="0033648F">
          <w:rPr>
            <w:rFonts w:ascii="Times New Roman" w:hAnsi="Times New Roman" w:cs="Times New Roman"/>
            <w:sz w:val="22"/>
          </w:rPr>
          <w:delText>micro-eukaryotic</w:delText>
        </w:r>
        <w:r w:rsidRPr="00790445" w:rsidDel="0033648F">
          <w:rPr>
            <w:rFonts w:ascii="Times New Roman" w:hAnsi="Times New Roman" w:cs="Times New Roman"/>
            <w:sz w:val="22"/>
          </w:rPr>
          <w:delText>-bacterial selections correlations</w:delText>
        </w:r>
      </w:del>
      <w:ins w:id="1772" w:author="nick ting" w:date="2021-09-27T19:26:00Z">
        <w:r w:rsidR="0033648F">
          <w:rPr>
            <w:rFonts w:ascii="Times New Roman" w:hAnsi="Times New Roman" w:cs="Times New Roman"/>
            <w:sz w:val="22"/>
          </w:rPr>
          <w:t xml:space="preserve"> We performed</w:t>
        </w:r>
      </w:ins>
      <w:del w:id="1773" w:author="nick ting" w:date="2021-09-27T19:26:00Z">
        <w:r w:rsidRPr="00790445" w:rsidDel="0033648F">
          <w:rPr>
            <w:rFonts w:ascii="Times New Roman" w:hAnsi="Times New Roman" w:cs="Times New Roman"/>
            <w:sz w:val="22"/>
          </w:rPr>
          <w:delText>.</w:delText>
        </w:r>
      </w:del>
      <w:ins w:id="1774" w:author="nick ting" w:date="2021-09-27T19:10:00Z">
        <w:r w:rsidR="00B705DE">
          <w:rPr>
            <w:rFonts w:ascii="Times New Roman" w:hAnsi="Times New Roman" w:cs="Times New Roman"/>
            <w:sz w:val="22"/>
          </w:rPr>
          <w:t xml:space="preserve"> </w:t>
        </w:r>
      </w:ins>
      <w:ins w:id="1775" w:author="nick ting" w:date="2021-09-27T19:26:00Z">
        <w:r w:rsidR="0033648F">
          <w:rPr>
            <w:rFonts w:ascii="Times New Roman" w:hAnsi="Times New Roman" w:cs="Times New Roman"/>
            <w:sz w:val="22"/>
          </w:rPr>
          <w:t>t</w:t>
        </w:r>
      </w:ins>
      <w:ins w:id="1776" w:author="nick ting" w:date="2021-09-27T19:10:00Z">
        <w:r w:rsidR="00B705DE">
          <w:rPr>
            <w:rFonts w:ascii="Times New Roman" w:hAnsi="Times New Roman" w:cs="Times New Roman"/>
            <w:sz w:val="22"/>
          </w:rPr>
          <w:t>he correlation analysis</w:t>
        </w:r>
      </w:ins>
      <w:ins w:id="1777" w:author="LIN, Yufeng" w:date="2021-09-28T10:57:00Z">
        <w:r w:rsidR="00A009DF">
          <w:rPr>
            <w:rFonts w:ascii="Times New Roman" w:hAnsi="Times New Roman" w:cs="Times New Roman"/>
            <w:sz w:val="22"/>
          </w:rPr>
          <w:t xml:space="preserve"> with DGCA</w:t>
        </w:r>
      </w:ins>
      <w:r w:rsidR="00A009DF">
        <w:rPr>
          <w:rFonts w:ascii="Times New Roman" w:hAnsi="Times New Roman" w:cs="Times New Roman"/>
          <w:sz w:val="22"/>
        </w:rPr>
        <w:fldChar w:fldCharType="begin"/>
      </w:r>
      <w:r w:rsidR="00A009DF">
        <w:rPr>
          <w:rFonts w:ascii="Times New Roman" w:hAnsi="Times New Roman" w:cs="Times New Roman"/>
          <w:sz w:val="22"/>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Pr>
          <w:rFonts w:ascii="Times New Roman" w:hAnsi="Times New Roman" w:cs="Times New Roman"/>
          <w:sz w:val="22"/>
        </w:rPr>
        <w:fldChar w:fldCharType="separate"/>
      </w:r>
      <w:r w:rsidR="00A009DF" w:rsidRPr="00A009DF">
        <w:rPr>
          <w:rFonts w:ascii="Times New Roman" w:hAnsi="Times New Roman" w:cs="Times New Roman"/>
          <w:kern w:val="0"/>
          <w:sz w:val="22"/>
          <w:szCs w:val="24"/>
          <w:vertAlign w:val="superscript"/>
        </w:rPr>
        <w:t>24</w:t>
      </w:r>
      <w:r w:rsidR="00A009DF">
        <w:rPr>
          <w:rFonts w:ascii="Times New Roman" w:hAnsi="Times New Roman" w:cs="Times New Roman"/>
          <w:sz w:val="22"/>
        </w:rPr>
        <w:fldChar w:fldCharType="end"/>
      </w:r>
      <w:ins w:id="1778" w:author="nick ting" w:date="2021-09-27T19:10:00Z">
        <w:r w:rsidR="00B705DE">
          <w:rPr>
            <w:rFonts w:ascii="Times New Roman" w:hAnsi="Times New Roman" w:cs="Times New Roman"/>
            <w:sz w:val="22"/>
          </w:rPr>
          <w:t xml:space="preserve"> </w:t>
        </w:r>
      </w:ins>
      <w:ins w:id="1779" w:author="nick ting" w:date="2021-09-27T19:11:00Z">
        <w:r w:rsidR="00B705DE">
          <w:rPr>
            <w:rFonts w:ascii="Times New Roman" w:hAnsi="Times New Roman" w:cs="Times New Roman"/>
            <w:sz w:val="22"/>
          </w:rPr>
          <w:t xml:space="preserve">on the 33 differentially abundant </w:t>
        </w:r>
        <w:del w:id="1780" w:author="LIN, Yufeng" w:date="2021-09-28T13:07:00Z">
          <w:r w:rsidR="00B705DE" w:rsidDel="004314C2">
            <w:rPr>
              <w:rFonts w:ascii="Times New Roman" w:hAnsi="Times New Roman" w:cs="Times New Roman"/>
              <w:sz w:val="22"/>
            </w:rPr>
            <w:delText>micro-eukaryotes</w:delText>
          </w:r>
        </w:del>
      </w:ins>
      <w:ins w:id="1781" w:author="LIN, Yufeng" w:date="2021-09-28T13:07:00Z">
        <w:del w:id="1782" w:author="nick ting" w:date="2021-10-03T19:40:00Z">
          <w:r w:rsidR="004314C2" w:rsidDel="00D46E76">
            <w:rPr>
              <w:rFonts w:ascii="Times New Roman" w:hAnsi="Times New Roman" w:cs="Times New Roman"/>
              <w:sz w:val="22"/>
            </w:rPr>
            <w:delText>fungi</w:delText>
          </w:r>
        </w:del>
      </w:ins>
      <w:ins w:id="1783" w:author="nick ting" w:date="2021-10-03T19:40:00Z">
        <w:del w:id="1784" w:author="LIN, Yufeng" w:date="2021-10-04T16:54:00Z">
          <w:r w:rsidR="00D46E76" w:rsidDel="00DB66B4">
            <w:rPr>
              <w:rFonts w:ascii="Times New Roman" w:hAnsi="Times New Roman" w:cs="Times New Roman"/>
              <w:sz w:val="22"/>
            </w:rPr>
            <w:delText>micro-eukaryotes</w:delText>
          </w:r>
        </w:del>
      </w:ins>
      <w:ins w:id="1785" w:author="LIN, Yufeng" w:date="2021-10-04T16:54:00Z">
        <w:r w:rsidR="00DB66B4">
          <w:rPr>
            <w:rFonts w:ascii="Times New Roman" w:hAnsi="Times New Roman" w:cs="Times New Roman"/>
            <w:sz w:val="22"/>
          </w:rPr>
          <w:t xml:space="preserve">fungi </w:t>
        </w:r>
      </w:ins>
      <w:ins w:id="1786" w:author="nick ting" w:date="2021-09-27T19:11:00Z">
        <w:r w:rsidR="00B705DE">
          <w:rPr>
            <w:rFonts w:ascii="Times New Roman" w:hAnsi="Times New Roman" w:cs="Times New Roman"/>
            <w:sz w:val="22"/>
          </w:rPr>
          <w:t xml:space="preserve"> in the core set</w:t>
        </w:r>
      </w:ins>
      <w:ins w:id="1787" w:author="nick ting" w:date="2021-09-27T19:26:00Z">
        <w:r w:rsidR="0033648F">
          <w:rPr>
            <w:rFonts w:ascii="Times New Roman" w:hAnsi="Times New Roman" w:cs="Times New Roman"/>
            <w:sz w:val="22"/>
          </w:rPr>
          <w:t xml:space="preserve"> and </w:t>
        </w:r>
      </w:ins>
      <w:del w:id="1788" w:author="nick ting" w:date="2021-09-27T19:10:00Z">
        <w:r w:rsidRPr="00790445" w:rsidDel="00B705DE">
          <w:rPr>
            <w:rFonts w:ascii="Times New Roman" w:hAnsi="Times New Roman" w:cs="Times New Roman"/>
            <w:sz w:val="22"/>
          </w:rPr>
          <w:delText xml:space="preserve"> </w:delText>
        </w:r>
      </w:del>
      <w:del w:id="1789" w:author="nick ting" w:date="2021-09-27T19:26:00Z">
        <w:r w:rsidRPr="00790445" w:rsidDel="0033648F">
          <w:rPr>
            <w:rFonts w:ascii="Times New Roman" w:hAnsi="Times New Roman" w:cs="Times New Roman"/>
            <w:sz w:val="22"/>
          </w:rPr>
          <w:delText xml:space="preserve">We </w:delText>
        </w:r>
      </w:del>
      <w:r w:rsidRPr="00790445">
        <w:rPr>
          <w:rFonts w:ascii="Times New Roman" w:hAnsi="Times New Roman" w:cs="Times New Roman"/>
          <w:sz w:val="22"/>
        </w:rPr>
        <w:t xml:space="preserve">observed that the correlations within the </w:t>
      </w:r>
      <w:del w:id="1790" w:author="LIN, Yufeng" w:date="2021-09-28T13:01:00Z">
        <w:r w:rsidR="00FA35F2" w:rsidRPr="00790445" w:rsidDel="004314C2">
          <w:rPr>
            <w:rFonts w:ascii="Times New Roman" w:hAnsi="Times New Roman" w:cs="Times New Roman"/>
            <w:sz w:val="22"/>
          </w:rPr>
          <w:delText>micro-eukaryotic</w:delText>
        </w:r>
      </w:del>
      <w:ins w:id="1791" w:author="LIN, Yufeng" w:date="2021-09-28T13:01:00Z">
        <w:del w:id="1792" w:author="nick ting" w:date="2021-10-03T19:40:00Z">
          <w:r w:rsidR="004314C2" w:rsidDel="00D46E76">
            <w:rPr>
              <w:rFonts w:ascii="Times New Roman" w:hAnsi="Times New Roman" w:cs="Times New Roman"/>
              <w:sz w:val="22"/>
            </w:rPr>
            <w:delText>fungal</w:delText>
          </w:r>
        </w:del>
      </w:ins>
      <w:del w:id="1793" w:author="nick ting" w:date="2021-10-03T19:40:00Z">
        <w:r w:rsidRPr="00790445" w:rsidDel="00D46E76">
          <w:rPr>
            <w:rFonts w:ascii="Times New Roman" w:hAnsi="Times New Roman" w:cs="Times New Roman"/>
            <w:sz w:val="22"/>
          </w:rPr>
          <w:delText xml:space="preserve"> </w:delText>
        </w:r>
      </w:del>
      <w:r w:rsidRPr="00790445">
        <w:rPr>
          <w:rFonts w:ascii="Times New Roman" w:hAnsi="Times New Roman" w:cs="Times New Roman"/>
          <w:sz w:val="22"/>
        </w:rPr>
        <w:t xml:space="preserve">core-set network were stronger in CRC than </w:t>
      </w:r>
      <w:del w:id="1794" w:author="nick ting" w:date="2021-09-27T19:11:00Z">
        <w:r w:rsidRPr="00790445" w:rsidDel="00B705DE">
          <w:rPr>
            <w:rFonts w:ascii="Times New Roman" w:hAnsi="Times New Roman" w:cs="Times New Roman"/>
            <w:sz w:val="22"/>
          </w:rPr>
          <w:delText>in</w:delText>
        </w:r>
      </w:del>
      <w:del w:id="1795" w:author="nick ting" w:date="2021-09-27T19:12:00Z">
        <w:r w:rsidRPr="00790445" w:rsidDel="00B705DE">
          <w:rPr>
            <w:rFonts w:ascii="Times New Roman" w:hAnsi="Times New Roman" w:cs="Times New Roman"/>
            <w:sz w:val="22"/>
          </w:rPr>
          <w:delText xml:space="preserve"> </w:delText>
        </w:r>
      </w:del>
      <w:r w:rsidRPr="00790445">
        <w:rPr>
          <w:rFonts w:ascii="Times New Roman" w:hAnsi="Times New Roman" w:cs="Times New Roman"/>
          <w:sz w:val="22"/>
        </w:rPr>
        <w:t xml:space="preserve">healthy control (figure 4). There were only four strong positive (correlation index ≥ 0.5) and three negative interactions (correlation index ≤ -0.15) in healthy </w:t>
      </w:r>
      <w:ins w:id="1796" w:author="nick ting" w:date="2021-10-03T19:44:00Z">
        <w:r w:rsidR="00D46E76">
          <w:rPr>
            <w:rFonts w:ascii="Times New Roman" w:hAnsi="Times New Roman" w:cs="Times New Roman"/>
            <w:sz w:val="22"/>
          </w:rPr>
          <w:t>individuals</w:t>
        </w:r>
      </w:ins>
      <w:del w:id="1797" w:author="nick ting" w:date="2021-10-03T19:44:00Z">
        <w:r w:rsidRPr="00790445" w:rsidDel="00D46E76">
          <w:rPr>
            <w:rFonts w:ascii="Times New Roman" w:hAnsi="Times New Roman" w:cs="Times New Roman"/>
            <w:sz w:val="22"/>
          </w:rPr>
          <w:delText>control</w:delText>
        </w:r>
      </w:del>
      <w:r w:rsidRPr="00790445">
        <w:rPr>
          <w:rFonts w:ascii="Times New Roman" w:hAnsi="Times New Roman" w:cs="Times New Roman"/>
          <w:sz w:val="22"/>
        </w:rPr>
        <w:t xml:space="preserve"> (figure 4a); meanwhile,</w:t>
      </w:r>
      <w:ins w:id="1798" w:author="nick ting" w:date="2021-09-27T19:12:00Z">
        <w:r w:rsidR="00B705DE">
          <w:rPr>
            <w:rFonts w:ascii="Times New Roman" w:hAnsi="Times New Roman" w:cs="Times New Roman"/>
            <w:sz w:val="22"/>
          </w:rPr>
          <w:t xml:space="preserve"> there were</w:t>
        </w:r>
      </w:ins>
      <w:r w:rsidRPr="00790445">
        <w:rPr>
          <w:rFonts w:ascii="Times New Roman" w:hAnsi="Times New Roman" w:cs="Times New Roman"/>
          <w:sz w:val="22"/>
        </w:rPr>
        <w:t xml:space="preserve"> nine </w:t>
      </w:r>
      <w:del w:id="1799" w:author="nick ting" w:date="2021-09-27T21:38:00Z">
        <w:r w:rsidRPr="00790445" w:rsidDel="006210FC">
          <w:rPr>
            <w:rFonts w:ascii="Times New Roman" w:hAnsi="Times New Roman" w:cs="Times New Roman"/>
            <w:sz w:val="22"/>
          </w:rPr>
          <w:delText xml:space="preserve">high </w:delText>
        </w:r>
      </w:del>
      <w:ins w:id="1800"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positive and four negative associations exhibit</w:t>
      </w:r>
      <w:ins w:id="1801" w:author="nick ting" w:date="2021-09-27T19:12:00Z">
        <w:r w:rsidR="00B705DE">
          <w:rPr>
            <w:rFonts w:ascii="Times New Roman" w:hAnsi="Times New Roman" w:cs="Times New Roman"/>
            <w:sz w:val="22"/>
          </w:rPr>
          <w:t>ed</w:t>
        </w:r>
      </w:ins>
      <w:r w:rsidRPr="00790445">
        <w:rPr>
          <w:rFonts w:ascii="Times New Roman" w:hAnsi="Times New Roman" w:cs="Times New Roman"/>
          <w:sz w:val="22"/>
        </w:rPr>
        <w:t xml:space="preserve"> in CRC</w:t>
      </w:r>
      <w:ins w:id="1802"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figure 4b). In addition, nine </w:t>
      </w:r>
      <w:del w:id="1803" w:author="nick ting" w:date="2021-09-27T21:38:00Z">
        <w:r w:rsidRPr="00790445" w:rsidDel="006210FC">
          <w:rPr>
            <w:rFonts w:ascii="Times New Roman" w:hAnsi="Times New Roman" w:cs="Times New Roman"/>
            <w:sz w:val="22"/>
          </w:rPr>
          <w:delText xml:space="preserve">close </w:delText>
        </w:r>
      </w:del>
      <w:ins w:id="1804"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s and one negative interrelationship were </w:t>
      </w:r>
      <w:del w:id="1805" w:author="nick ting" w:date="2021-09-27T19:12:00Z">
        <w:r w:rsidRPr="00790445" w:rsidDel="00B705DE">
          <w:rPr>
            <w:rFonts w:ascii="Times New Roman" w:hAnsi="Times New Roman" w:cs="Times New Roman"/>
            <w:sz w:val="22"/>
          </w:rPr>
          <w:delText xml:space="preserve">executed </w:delText>
        </w:r>
      </w:del>
      <w:ins w:id="1806" w:author="nick ting" w:date="2021-09-27T19:12:00Z">
        <w:r w:rsidR="00B705DE">
          <w:rPr>
            <w:rFonts w:ascii="Times New Roman" w:hAnsi="Times New Roman" w:cs="Times New Roman"/>
            <w:sz w:val="22"/>
          </w:rPr>
          <w:t>shown</w:t>
        </w:r>
        <w:r w:rsidR="00B705DE" w:rsidRPr="00790445">
          <w:rPr>
            <w:rFonts w:ascii="Times New Roman" w:hAnsi="Times New Roman" w:cs="Times New Roman"/>
            <w:sz w:val="22"/>
          </w:rPr>
          <w:t xml:space="preserve"> </w:t>
        </w:r>
      </w:ins>
      <w:r w:rsidRPr="00790445">
        <w:rPr>
          <w:rFonts w:ascii="Times New Roman" w:hAnsi="Times New Roman" w:cs="Times New Roman"/>
          <w:sz w:val="22"/>
        </w:rPr>
        <w:t>in adenoma</w:t>
      </w:r>
      <w:ins w:id="1807"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w:t>
      </w:r>
      <w:del w:id="1808" w:author="nick ting" w:date="2021-10-03T20:00:00Z">
        <w:r w:rsidRPr="00637CC2" w:rsidDel="00637CC2">
          <w:rPr>
            <w:rFonts w:ascii="Times New Roman" w:hAnsi="Times New Roman" w:cs="Times New Roman"/>
            <w:sz w:val="22"/>
            <w:highlight w:val="yellow"/>
            <w:rPrChange w:id="1809" w:author="nick ting" w:date="2021-10-03T20:01:00Z">
              <w:rPr>
                <w:rFonts w:ascii="Times New Roman" w:hAnsi="Times New Roman" w:cs="Times New Roman"/>
                <w:sz w:val="22"/>
              </w:rPr>
            </w:rPrChange>
          </w:rPr>
          <w:delText xml:space="preserve">appeared </w:delText>
        </w:r>
      </w:del>
      <w:ins w:id="1810" w:author="nick ting" w:date="2021-10-03T20:00:00Z">
        <w:r w:rsidR="00637CC2" w:rsidRPr="00637CC2">
          <w:rPr>
            <w:rFonts w:ascii="Times New Roman" w:hAnsi="Times New Roman" w:cs="Times New Roman"/>
            <w:sz w:val="22"/>
            <w:highlight w:val="yellow"/>
            <w:rPrChange w:id="1811" w:author="nick ting" w:date="2021-10-03T20:01:00Z">
              <w:rPr>
                <w:rFonts w:ascii="Times New Roman" w:hAnsi="Times New Roman" w:cs="Times New Roman"/>
                <w:sz w:val="22"/>
              </w:rPr>
            </w:rPrChange>
          </w:rPr>
          <w:t xml:space="preserve">showed significant </w:t>
        </w:r>
      </w:ins>
      <w:ins w:id="1812" w:author="nick ting" w:date="2021-10-03T20:01:00Z">
        <w:r w:rsidR="00637CC2" w:rsidRPr="00637CC2">
          <w:rPr>
            <w:rFonts w:ascii="Times New Roman" w:hAnsi="Times New Roman" w:cs="Times New Roman"/>
            <w:sz w:val="22"/>
            <w:highlight w:val="yellow"/>
            <w:rPrChange w:id="1813" w:author="nick ting" w:date="2021-10-03T20:01:00Z">
              <w:rPr>
                <w:rFonts w:ascii="Times New Roman" w:hAnsi="Times New Roman" w:cs="Times New Roman"/>
                <w:sz w:val="22"/>
              </w:rPr>
            </w:rPrChange>
          </w:rPr>
          <w:t>correlations with one another</w:t>
        </w:r>
      </w:ins>
      <w:ins w:id="1814" w:author="nick ting" w:date="2021-10-03T20:00:00Z">
        <w:r w:rsidR="00637CC2" w:rsidRPr="00637CC2">
          <w:rPr>
            <w:rFonts w:ascii="Times New Roman" w:hAnsi="Times New Roman" w:cs="Times New Roman"/>
            <w:sz w:val="22"/>
            <w:highlight w:val="yellow"/>
            <w:rPrChange w:id="1815" w:author="nick ting" w:date="2021-10-03T20:01:00Z">
              <w:rPr>
                <w:rFonts w:ascii="Times New Roman" w:hAnsi="Times New Roman" w:cs="Times New Roman"/>
                <w:sz w:val="22"/>
              </w:rPr>
            </w:rPrChange>
          </w:rPr>
          <w:t xml:space="preserve"> </w:t>
        </w:r>
      </w:ins>
      <w:r w:rsidRPr="00637CC2">
        <w:rPr>
          <w:rFonts w:ascii="Times New Roman" w:hAnsi="Times New Roman" w:cs="Times New Roman"/>
          <w:sz w:val="22"/>
          <w:highlight w:val="yellow"/>
          <w:rPrChange w:id="1816" w:author="nick ting" w:date="2021-10-03T20:01:00Z">
            <w:rPr>
              <w:rFonts w:ascii="Times New Roman" w:hAnsi="Times New Roman" w:cs="Times New Roman"/>
              <w:sz w:val="22"/>
            </w:rPr>
          </w:rPrChange>
        </w:rPr>
        <w:t>in all three stages</w:t>
      </w:r>
      <w:r w:rsidRPr="00790445">
        <w:rPr>
          <w:rFonts w:ascii="Times New Roman" w:hAnsi="Times New Roman" w:cs="Times New Roman"/>
          <w:sz w:val="22"/>
        </w:rPr>
        <w:t xml:space="preserve"> (figure 4a and </w:t>
      </w:r>
      <w:commentRangeStart w:id="1817"/>
      <w:r w:rsidRPr="00790445">
        <w:rPr>
          <w:rFonts w:ascii="Times New Roman" w:hAnsi="Times New Roman" w:cs="Times New Roman"/>
          <w:sz w:val="22"/>
        </w:rPr>
        <w:t>supplementary figure 5</w:t>
      </w:r>
      <w:commentRangeEnd w:id="1817"/>
      <w:r w:rsidRPr="00790445">
        <w:rPr>
          <w:rStyle w:val="CommentReference"/>
          <w:rFonts w:ascii="Times New Roman" w:hAnsi="Times New Roman" w:cs="Times New Roman"/>
          <w:sz w:val="22"/>
          <w:szCs w:val="22"/>
        </w:rPr>
        <w:commentReference w:id="1817"/>
      </w:r>
      <w:r w:rsidRPr="00790445">
        <w:rPr>
          <w:rFonts w:ascii="Times New Roman" w:hAnsi="Times New Roman" w:cs="Times New Roman"/>
          <w:sz w:val="22"/>
        </w:rPr>
        <w:t xml:space="preserve">). </w:t>
      </w:r>
      <w:del w:id="1818" w:author="nick ting" w:date="2021-09-27T21:39:00Z">
        <w:r w:rsidRPr="00790445" w:rsidDel="006210FC">
          <w:rPr>
            <w:rFonts w:ascii="Times New Roman" w:hAnsi="Times New Roman" w:cs="Times New Roman"/>
            <w:sz w:val="22"/>
          </w:rPr>
          <w:delText>Still</w:delText>
        </w:r>
      </w:del>
      <w:ins w:id="1819" w:author="nick ting" w:date="2021-09-27T21:39:00Z">
        <w:r w:rsidR="006210FC">
          <w:rPr>
            <w:rFonts w:ascii="Times New Roman" w:hAnsi="Times New Roman" w:cs="Times New Roman"/>
            <w:sz w:val="22"/>
          </w:rPr>
          <w:t>However</w:t>
        </w:r>
      </w:ins>
      <w:r w:rsidRPr="00790445">
        <w:rPr>
          <w:rFonts w:ascii="Times New Roman" w:hAnsi="Times New Roman" w:cs="Times New Roman"/>
          <w:sz w:val="22"/>
        </w:rPr>
        <w:t xml:space="preserve">, their correlation was not consistent </w:t>
      </w:r>
      <w:del w:id="1820" w:author="nick ting" w:date="2021-10-03T20:01:00Z">
        <w:r w:rsidRPr="00790445" w:rsidDel="00637CC2">
          <w:rPr>
            <w:rFonts w:ascii="Times New Roman" w:hAnsi="Times New Roman" w:cs="Times New Roman"/>
            <w:sz w:val="22"/>
          </w:rPr>
          <w:delText>in various</w:delText>
        </w:r>
      </w:del>
      <w:ins w:id="1821" w:author="nick ting" w:date="2021-10-03T20:01:00Z">
        <w:r w:rsidR="00637CC2">
          <w:rPr>
            <w:rFonts w:ascii="Times New Roman" w:hAnsi="Times New Roman" w:cs="Times New Roman"/>
            <w:sz w:val="22"/>
          </w:rPr>
          <w:t>throughout the</w:t>
        </w:r>
      </w:ins>
      <w:r w:rsidRPr="00790445">
        <w:rPr>
          <w:rFonts w:ascii="Times New Roman" w:hAnsi="Times New Roman" w:cs="Times New Roman"/>
          <w:sz w:val="22"/>
        </w:rPr>
        <w:t xml:space="preserve"> stages. </w:t>
      </w:r>
      <w:del w:id="1822" w:author="nick ting" w:date="2021-10-03T20:06:00Z">
        <w:r w:rsidRPr="00790445" w:rsidDel="00637CC2">
          <w:rPr>
            <w:rFonts w:ascii="Times New Roman" w:hAnsi="Times New Roman" w:cs="Times New Roman"/>
            <w:sz w:val="22"/>
          </w:rPr>
          <w:delText xml:space="preserve">The </w:delText>
        </w:r>
      </w:del>
      <w:ins w:id="1823" w:author="nick ting" w:date="2021-10-03T20:06:00Z">
        <w:r w:rsidR="00637CC2">
          <w:rPr>
            <w:rFonts w:ascii="Times New Roman" w:hAnsi="Times New Roman" w:cs="Times New Roman"/>
            <w:sz w:val="22"/>
          </w:rPr>
          <w:t>A more</w:t>
        </w:r>
        <w:r w:rsidR="00637CC2" w:rsidRPr="00790445">
          <w:rPr>
            <w:rFonts w:ascii="Times New Roman" w:hAnsi="Times New Roman" w:cs="Times New Roman"/>
            <w:sz w:val="22"/>
          </w:rPr>
          <w:t xml:space="preserve"> </w:t>
        </w:r>
      </w:ins>
      <w:del w:id="1824" w:author="nick ting" w:date="2021-10-03T20:01:00Z">
        <w:r w:rsidRPr="00790445" w:rsidDel="00637CC2">
          <w:rPr>
            <w:rFonts w:ascii="Times New Roman" w:hAnsi="Times New Roman" w:cs="Times New Roman"/>
            <w:sz w:val="22"/>
          </w:rPr>
          <w:delText xml:space="preserve">further </w:delText>
        </w:r>
      </w:del>
      <w:r w:rsidRPr="00790445">
        <w:rPr>
          <w:rFonts w:ascii="Times New Roman" w:hAnsi="Times New Roman" w:cs="Times New Roman"/>
          <w:sz w:val="22"/>
        </w:rPr>
        <w:t xml:space="preserve">exciting discovery was that </w:t>
      </w:r>
      <w:ins w:id="1825" w:author="nick ting" w:date="2021-10-03T20:06:00Z">
        <w:r w:rsidR="00637CC2">
          <w:rPr>
            <w:rFonts w:ascii="Times New Roman" w:hAnsi="Times New Roman" w:cs="Times New Roman"/>
            <w:sz w:val="22"/>
          </w:rPr>
          <w:t xml:space="preserve">4 of the CRC-associated </w:t>
        </w:r>
      </w:ins>
      <w:del w:id="1826" w:author="nick ting" w:date="2021-10-03T20:06:00Z">
        <w:r w:rsidRPr="00790445" w:rsidDel="00637CC2">
          <w:rPr>
            <w:rFonts w:ascii="Times New Roman" w:hAnsi="Times New Roman" w:cs="Times New Roman"/>
            <w:sz w:val="22"/>
          </w:rPr>
          <w:delText xml:space="preserve">co-occurrence interactions were observed among </w:delText>
        </w:r>
      </w:del>
      <w:del w:id="1827" w:author="LIN, Yufeng" w:date="2021-09-28T13:07:00Z">
        <w:r w:rsidR="00FA35F2" w:rsidRPr="00790445" w:rsidDel="004314C2">
          <w:rPr>
            <w:rFonts w:ascii="Times New Roman" w:hAnsi="Times New Roman" w:cs="Times New Roman"/>
            <w:sz w:val="22"/>
          </w:rPr>
          <w:delText>micro-eukaryotes</w:delText>
        </w:r>
      </w:del>
      <w:ins w:id="1828"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ins w:id="1829" w:author="nick ting" w:date="2021-10-03T20:07:00Z">
        <w:r w:rsidR="00637CC2">
          <w:rPr>
            <w:rFonts w:ascii="Times New Roman" w:hAnsi="Times New Roman" w:cs="Times New Roman"/>
            <w:sz w:val="22"/>
          </w:rPr>
          <w:t xml:space="preserve"> were found to be positively correlated with one another in CRC patients. </w:t>
        </w:r>
      </w:ins>
      <w:del w:id="1830" w:author="nick ting" w:date="2021-10-03T20:07:00Z">
        <w:r w:rsidRPr="00790445" w:rsidDel="00637CC2">
          <w:rPr>
            <w:rFonts w:ascii="Times New Roman" w:hAnsi="Times New Roman" w:cs="Times New Roman"/>
            <w:sz w:val="22"/>
          </w:rPr>
          <w:delText xml:space="preserve"> in CRC. </w:delText>
        </w:r>
      </w:del>
      <w:del w:id="1831" w:author="nick ting" w:date="2021-10-03T20:12:00Z">
        <w:r w:rsidRPr="00790445" w:rsidDel="006B3C3B">
          <w:rPr>
            <w:rFonts w:ascii="Times New Roman" w:hAnsi="Times New Roman" w:cs="Times New Roman"/>
            <w:sz w:val="22"/>
          </w:rPr>
          <w:delText xml:space="preserve">They were seen as a clustering of </w:delText>
        </w:r>
        <w:r w:rsidR="00FA35F2" w:rsidRPr="00790445" w:rsidDel="006B3C3B">
          <w:rPr>
            <w:rFonts w:ascii="Times New Roman" w:hAnsi="Times New Roman" w:cs="Times New Roman"/>
            <w:sz w:val="22"/>
          </w:rPr>
          <w:delText>micro-eukaryotes</w:delText>
        </w:r>
      </w:del>
      <w:ins w:id="1832" w:author="LIN, Yufeng" w:date="2021-09-28T13:07:00Z">
        <w:del w:id="1833" w:author="nick ting" w:date="2021-10-03T20:12:00Z">
          <w:r w:rsidR="004314C2" w:rsidDel="006B3C3B">
            <w:rPr>
              <w:rFonts w:ascii="Times New Roman" w:hAnsi="Times New Roman" w:cs="Times New Roman"/>
              <w:sz w:val="22"/>
            </w:rPr>
            <w:delText>fungi</w:delText>
          </w:r>
        </w:del>
      </w:ins>
      <w:del w:id="1834" w:author="nick ting" w:date="2021-10-03T20:12:00Z">
        <w:r w:rsidRPr="00790445" w:rsidDel="006B3C3B">
          <w:rPr>
            <w:rFonts w:ascii="Times New Roman" w:hAnsi="Times New Roman" w:cs="Times New Roman"/>
            <w:sz w:val="22"/>
          </w:rPr>
          <w:delText xml:space="preserve"> that cooperates and symbiotically (figure 4a). </w:delText>
        </w:r>
      </w:del>
      <w:r w:rsidRPr="00790445">
        <w:rPr>
          <w:rFonts w:ascii="Times New Roman" w:hAnsi="Times New Roman" w:cs="Times New Roman"/>
          <w:sz w:val="22"/>
        </w:rPr>
        <w:t xml:space="preserve">However, these </w:t>
      </w:r>
      <w:del w:id="1835" w:author="nick ting" w:date="2021-10-03T20:09:00Z">
        <w:r w:rsidRPr="00790445" w:rsidDel="006B3C3B">
          <w:rPr>
            <w:rFonts w:ascii="Times New Roman" w:hAnsi="Times New Roman" w:cs="Times New Roman"/>
            <w:sz w:val="22"/>
          </w:rPr>
          <w:delText>close relationships</w:delText>
        </w:r>
      </w:del>
      <w:ins w:id="1836" w:author="nick ting" w:date="2021-10-03T20:09:00Z">
        <w:r w:rsidR="006B3C3B">
          <w:rPr>
            <w:rFonts w:ascii="Times New Roman" w:hAnsi="Times New Roman" w:cs="Times New Roman"/>
            <w:sz w:val="22"/>
          </w:rPr>
          <w:t>correlations</w:t>
        </w:r>
      </w:ins>
      <w:r w:rsidRPr="00790445">
        <w:rPr>
          <w:rFonts w:ascii="Times New Roman" w:hAnsi="Times New Roman" w:cs="Times New Roman"/>
          <w:sz w:val="22"/>
        </w:rPr>
        <w:t xml:space="preserve"> </w:t>
      </w:r>
      <w:del w:id="1837" w:author="nick ting" w:date="2021-10-03T20:13:00Z">
        <w:r w:rsidRPr="00790445" w:rsidDel="006B3C3B">
          <w:rPr>
            <w:rFonts w:ascii="Times New Roman" w:hAnsi="Times New Roman" w:cs="Times New Roman"/>
            <w:sz w:val="22"/>
          </w:rPr>
          <w:delText xml:space="preserve">were </w:delText>
        </w:r>
      </w:del>
      <w:r w:rsidRPr="00790445">
        <w:rPr>
          <w:rFonts w:ascii="Times New Roman" w:hAnsi="Times New Roman" w:cs="Times New Roman"/>
          <w:sz w:val="22"/>
        </w:rPr>
        <w:t xml:space="preserve">disappeared in the adenoma or healthy control group (figure 4a and </w:t>
      </w:r>
      <w:commentRangeStart w:id="1838"/>
      <w:r w:rsidRPr="00790445">
        <w:rPr>
          <w:rFonts w:ascii="Times New Roman" w:hAnsi="Times New Roman" w:cs="Times New Roman"/>
          <w:sz w:val="22"/>
        </w:rPr>
        <w:t>supplementary figure 5</w:t>
      </w:r>
      <w:commentRangeEnd w:id="1838"/>
      <w:r w:rsidRPr="00790445">
        <w:rPr>
          <w:rStyle w:val="CommentReference"/>
          <w:rFonts w:ascii="Times New Roman" w:hAnsi="Times New Roman" w:cs="Times New Roman"/>
          <w:sz w:val="22"/>
          <w:szCs w:val="22"/>
        </w:rPr>
        <w:commentReference w:id="1838"/>
      </w:r>
      <w:r w:rsidRPr="00790445">
        <w:rPr>
          <w:rFonts w:ascii="Times New Roman" w:hAnsi="Times New Roman" w:cs="Times New Roman"/>
          <w:sz w:val="22"/>
        </w:rPr>
        <w:t xml:space="preserve">). </w:t>
      </w:r>
      <w:ins w:id="1839" w:author="nick ting" w:date="2021-10-03T20:13:00Z">
        <w:r w:rsidR="006B3C3B">
          <w:rPr>
            <w:rFonts w:ascii="Times New Roman" w:hAnsi="Times New Roman" w:cs="Times New Roman"/>
            <w:sz w:val="22"/>
          </w:rPr>
          <w:t>This suggested that</w:t>
        </w:r>
        <w:r w:rsidR="006B3C3B" w:rsidRPr="00790445">
          <w:rPr>
            <w:rFonts w:ascii="Times New Roman" w:hAnsi="Times New Roman" w:cs="Times New Roman"/>
            <w:sz w:val="22"/>
          </w:rPr>
          <w:t xml:space="preserve"> </w:t>
        </w:r>
        <w:r w:rsidR="006B3C3B">
          <w:rPr>
            <w:rFonts w:ascii="Times New Roman" w:hAnsi="Times New Roman" w:cs="Times New Roman"/>
            <w:sz w:val="22"/>
          </w:rPr>
          <w:t>these fungi</w:t>
        </w:r>
        <w:r w:rsidR="006B3C3B" w:rsidRPr="00790445">
          <w:rPr>
            <w:rFonts w:ascii="Times New Roman" w:hAnsi="Times New Roman" w:cs="Times New Roman"/>
            <w:sz w:val="22"/>
          </w:rPr>
          <w:t xml:space="preserve"> </w:t>
        </w:r>
        <w:r w:rsidR="006B3C3B">
          <w:rPr>
            <w:rFonts w:ascii="Times New Roman" w:hAnsi="Times New Roman" w:cs="Times New Roman"/>
            <w:sz w:val="22"/>
          </w:rPr>
          <w:t>may</w:t>
        </w:r>
        <w:r w:rsidR="006B3C3B" w:rsidRPr="00790445">
          <w:rPr>
            <w:rFonts w:ascii="Times New Roman" w:hAnsi="Times New Roman" w:cs="Times New Roman"/>
            <w:sz w:val="22"/>
          </w:rPr>
          <w:t xml:space="preserve"> cooperate</w:t>
        </w:r>
        <w:r w:rsidR="006B3C3B">
          <w:rPr>
            <w:rFonts w:ascii="Times New Roman" w:hAnsi="Times New Roman" w:cs="Times New Roman"/>
            <w:sz w:val="22"/>
          </w:rPr>
          <w:t xml:space="preserve"> to promote CRC carcinogenesis </w:t>
        </w:r>
        <w:r w:rsidR="006B3C3B" w:rsidRPr="00790445">
          <w:rPr>
            <w:rFonts w:ascii="Times New Roman" w:hAnsi="Times New Roman" w:cs="Times New Roman"/>
            <w:sz w:val="22"/>
          </w:rPr>
          <w:t xml:space="preserve">(figure 4a). </w:t>
        </w:r>
      </w:ins>
      <w:r w:rsidRPr="00790445">
        <w:rPr>
          <w:rFonts w:ascii="Times New Roman" w:hAnsi="Times New Roman" w:cs="Times New Roman"/>
          <w:sz w:val="22"/>
        </w:rPr>
        <w:t>In adenoma or healthy control</w:t>
      </w:r>
      <w:ins w:id="1840" w:author="nick ting" w:date="2021-10-03T20:09:00Z">
        <w:r w:rsidR="006B3C3B">
          <w:rPr>
            <w:rFonts w:ascii="Times New Roman" w:hAnsi="Times New Roman" w:cs="Times New Roman"/>
            <w:sz w:val="22"/>
          </w:rPr>
          <w:t xml:space="preserve"> group</w:t>
        </w:r>
      </w:ins>
      <w:r w:rsidRPr="00790445">
        <w:rPr>
          <w:rFonts w:ascii="Times New Roman" w:hAnsi="Times New Roman" w:cs="Times New Roman"/>
          <w:sz w:val="22"/>
        </w:rPr>
        <w:t xml:space="preserve">,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w:t>
      </w:r>
      <w:del w:id="1841" w:author="nick ting" w:date="2021-10-03T20:14:00Z">
        <w:r w:rsidRPr="00790445" w:rsidDel="006B3C3B">
          <w:rPr>
            <w:rFonts w:ascii="Times New Roman" w:hAnsi="Times New Roman" w:cs="Times New Roman"/>
            <w:sz w:val="22"/>
          </w:rPr>
          <w:delText>didn</w:delText>
        </w:r>
        <w:r w:rsidR="000D0043" w:rsidRPr="00790445" w:rsidDel="006B3C3B">
          <w:rPr>
            <w:rFonts w:ascii="Times New Roman" w:hAnsi="Times New Roman" w:cs="Times New Roman"/>
            <w:sz w:val="22"/>
          </w:rPr>
          <w:delText>'</w:delText>
        </w:r>
        <w:r w:rsidRPr="00790445" w:rsidDel="006B3C3B">
          <w:rPr>
            <w:rFonts w:ascii="Times New Roman" w:hAnsi="Times New Roman" w:cs="Times New Roman"/>
            <w:sz w:val="22"/>
          </w:rPr>
          <w:delText xml:space="preserve">t release the </w:delText>
        </w:r>
      </w:del>
      <w:ins w:id="1842" w:author="nick ting" w:date="2021-10-03T20:14:00Z">
        <w:r w:rsidR="006B3C3B">
          <w:rPr>
            <w:rFonts w:ascii="Times New Roman" w:hAnsi="Times New Roman" w:cs="Times New Roman"/>
            <w:sz w:val="22"/>
          </w:rPr>
          <w:t xml:space="preserve">were not </w:t>
        </w:r>
      </w:ins>
      <w:r w:rsidRPr="00790445">
        <w:rPr>
          <w:rFonts w:ascii="Times New Roman" w:hAnsi="Times New Roman" w:cs="Times New Roman"/>
          <w:sz w:val="22"/>
        </w:rPr>
        <w:t>strong</w:t>
      </w:r>
      <w:ins w:id="1843" w:author="nick ting" w:date="2021-10-03T20:14:00Z">
        <w:r w:rsidR="006B3C3B">
          <w:rPr>
            <w:rFonts w:ascii="Times New Roman" w:hAnsi="Times New Roman" w:cs="Times New Roman"/>
            <w:sz w:val="22"/>
          </w:rPr>
          <w:t>ly</w:t>
        </w:r>
      </w:ins>
      <w:r w:rsidRPr="00790445">
        <w:rPr>
          <w:rFonts w:ascii="Times New Roman" w:hAnsi="Times New Roman" w:cs="Times New Roman"/>
          <w:sz w:val="22"/>
        </w:rPr>
        <w:t xml:space="preserve"> </w:t>
      </w:r>
      <w:del w:id="1844" w:author="nick ting" w:date="2021-10-03T20:14:00Z">
        <w:r w:rsidRPr="00790445" w:rsidDel="006B3C3B">
          <w:rPr>
            <w:rFonts w:ascii="Times New Roman" w:hAnsi="Times New Roman" w:cs="Times New Roman"/>
            <w:sz w:val="22"/>
          </w:rPr>
          <w:delText xml:space="preserve">correspondence </w:delText>
        </w:r>
      </w:del>
      <w:ins w:id="1845" w:author="nick ting" w:date="2021-10-03T20:14:00Z">
        <w:r w:rsidR="006B3C3B">
          <w:rPr>
            <w:rFonts w:ascii="Times New Roman" w:hAnsi="Times New Roman" w:cs="Times New Roman"/>
            <w:sz w:val="22"/>
          </w:rPr>
          <w:t>correlated</w:t>
        </w:r>
        <w:r w:rsidR="006B3C3B" w:rsidRPr="00790445">
          <w:rPr>
            <w:rFonts w:ascii="Times New Roman" w:hAnsi="Times New Roman" w:cs="Times New Roman"/>
            <w:sz w:val="22"/>
          </w:rPr>
          <w:t xml:space="preserve"> </w:t>
        </w:r>
      </w:ins>
      <w:r w:rsidRPr="00790445">
        <w:rPr>
          <w:rFonts w:ascii="Times New Roman" w:hAnsi="Times New Roman" w:cs="Times New Roman"/>
          <w:sz w:val="22"/>
        </w:rPr>
        <w:t xml:space="preserve">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w:t>
      </w:r>
      <w:del w:id="1846" w:author="nick ting" w:date="2021-10-03T20:14:00Z">
        <w:r w:rsidRPr="00790445" w:rsidDel="006B3C3B">
          <w:rPr>
            <w:rFonts w:ascii="Times New Roman" w:hAnsi="Times New Roman" w:cs="Times New Roman"/>
            <w:sz w:val="22"/>
          </w:rPr>
          <w:delText>a high positive connection</w:delText>
        </w:r>
      </w:del>
      <w:ins w:id="1847" w:author="nick ting" w:date="2021-10-03T20:14:00Z">
        <w:r w:rsidR="006B3C3B">
          <w:rPr>
            <w:rFonts w:ascii="Times New Roman" w:hAnsi="Times New Roman" w:cs="Times New Roman"/>
            <w:sz w:val="22"/>
          </w:rPr>
          <w:t>still positively correlated</w:t>
        </w:r>
      </w:ins>
      <w:r w:rsidRPr="00790445">
        <w:rPr>
          <w:rFonts w:ascii="Times New Roman" w:hAnsi="Times New Roman" w:cs="Times New Roman"/>
          <w:sz w:val="22"/>
        </w:rPr>
        <w:t xml:space="preserve">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w:t>
      </w:r>
      <w:r w:rsidRPr="00790445">
        <w:rPr>
          <w:rFonts w:ascii="Times New Roman" w:hAnsi="Times New Roman" w:cs="Times New Roman"/>
          <w:sz w:val="22"/>
        </w:rPr>
        <w:lastRenderedPageBreak/>
        <w:t xml:space="preserve">these two stages. Thus, our analysis revealed that co-occurrence </w:t>
      </w:r>
      <w:del w:id="1848" w:author="LIN, Yufeng" w:date="2021-09-28T13:01:00Z">
        <w:r w:rsidR="00FA35F2" w:rsidRPr="00790445" w:rsidDel="004314C2">
          <w:rPr>
            <w:rFonts w:ascii="Times New Roman" w:hAnsi="Times New Roman" w:cs="Times New Roman"/>
            <w:sz w:val="22"/>
          </w:rPr>
          <w:delText>micro-eukaryotic</w:delText>
        </w:r>
      </w:del>
      <w:ins w:id="1849"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relationships might be crucial for enteric homeostasis in a healthy gut. In contrast, </w:t>
      </w:r>
      <w:del w:id="1850" w:author="LIN, Yufeng" w:date="2021-09-28T13:01:00Z">
        <w:r w:rsidR="00FA35F2" w:rsidRPr="00790445" w:rsidDel="004314C2">
          <w:rPr>
            <w:rFonts w:ascii="Times New Roman" w:hAnsi="Times New Roman" w:cs="Times New Roman"/>
            <w:sz w:val="22"/>
          </w:rPr>
          <w:delText>micro-eukaryotic</w:delText>
        </w:r>
      </w:del>
      <w:ins w:id="1851"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dysbiosis might break the balance and provide a suitable environment for the harmful </w:t>
      </w:r>
      <w:del w:id="1852" w:author="LIN, Yufeng" w:date="2021-09-28T13:07:00Z">
        <w:r w:rsidR="00FA35F2" w:rsidRPr="00790445" w:rsidDel="004314C2">
          <w:rPr>
            <w:rFonts w:ascii="Times New Roman" w:hAnsi="Times New Roman" w:cs="Times New Roman"/>
            <w:sz w:val="22"/>
          </w:rPr>
          <w:delText>micro-eukaryotes</w:delText>
        </w:r>
      </w:del>
      <w:ins w:id="1853"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clustering developing, which might cause colorectal carcinogenesis.</w:t>
      </w:r>
    </w:p>
    <w:p w14:paraId="0E95DE57" w14:textId="7D9D7F08" w:rsidR="00D9531B" w:rsidRPr="00790445" w:rsidRDefault="00D9531B" w:rsidP="00B84FC5">
      <w:pPr>
        <w:pStyle w:val="title20825"/>
      </w:pPr>
      <w:r w:rsidRPr="00790445">
        <w:t>Correlation between CRC-</w:t>
      </w:r>
      <w:del w:id="1854" w:author="nick ting" w:date="2021-10-03T20:16:00Z">
        <w:r w:rsidRPr="00790445" w:rsidDel="006B3C3B">
          <w:delText xml:space="preserve">related </w:delText>
        </w:r>
      </w:del>
      <w:ins w:id="1855" w:author="nick ting" w:date="2021-10-03T20:16:00Z">
        <w:r w:rsidR="006B3C3B">
          <w:t>associated</w:t>
        </w:r>
        <w:r w:rsidR="006B3C3B" w:rsidRPr="00790445">
          <w:t xml:space="preserve"> </w:t>
        </w:r>
      </w:ins>
      <w:r w:rsidRPr="00790445">
        <w:t xml:space="preserve">bacteria and </w:t>
      </w:r>
      <w:del w:id="1856" w:author="nick ting" w:date="2021-10-03T20:16:00Z">
        <w:r w:rsidRPr="00790445" w:rsidDel="006B3C3B">
          <w:delText xml:space="preserve">selected </w:delText>
        </w:r>
      </w:del>
      <w:ins w:id="1857" w:author="nick ting" w:date="2021-10-03T20:16:00Z">
        <w:r w:rsidR="006B3C3B">
          <w:t>CRC-associated</w:t>
        </w:r>
        <w:r w:rsidR="006B3C3B" w:rsidRPr="00790445">
          <w:t xml:space="preserve"> </w:t>
        </w:r>
      </w:ins>
      <w:del w:id="1858" w:author="LIN, Yufeng" w:date="2021-09-28T13:07:00Z">
        <w:r w:rsidR="00FA35F2" w:rsidRPr="00790445" w:rsidDel="004314C2">
          <w:delText>micro-eukaryotes</w:delText>
        </w:r>
      </w:del>
      <w:ins w:id="1859" w:author="LIN, Yufeng" w:date="2021-09-28T13:07:00Z">
        <w:del w:id="1860" w:author="nick ting" w:date="2021-10-03T20:16:00Z">
          <w:r w:rsidR="004314C2" w:rsidDel="006B3C3B">
            <w:delText>fungi</w:delText>
          </w:r>
        </w:del>
      </w:ins>
      <w:ins w:id="1861" w:author="nick ting" w:date="2021-10-03T20:16:00Z">
        <w:del w:id="1862" w:author="LIN, Yufeng" w:date="2021-10-04T16:55:00Z">
          <w:r w:rsidR="006B3C3B" w:rsidDel="00DB66B4">
            <w:delText>micro-eukaryotes</w:delText>
          </w:r>
        </w:del>
      </w:ins>
      <w:ins w:id="1863" w:author="LIN, Yufeng" w:date="2021-10-04T16:55:00Z">
        <w:r w:rsidR="00DB66B4">
          <w:t xml:space="preserve">fungi </w:t>
        </w:r>
      </w:ins>
      <w:r w:rsidRPr="00790445">
        <w:t xml:space="preserve"> </w:t>
      </w:r>
      <w:del w:id="1864" w:author="nick ting" w:date="2021-10-03T20:16:00Z">
        <w:r w:rsidRPr="00790445" w:rsidDel="006B3C3B">
          <w:delText xml:space="preserve">was Perturbed </w:delText>
        </w:r>
      </w:del>
      <w:r w:rsidRPr="00790445">
        <w:t>in CRC</w:t>
      </w:r>
    </w:p>
    <w:p w14:paraId="267F6F4C" w14:textId="7DD8B417" w:rsidR="00D9531B" w:rsidRPr="00790445" w:rsidRDefault="00D9531B" w:rsidP="00790445">
      <w:pPr>
        <w:rPr>
          <w:rFonts w:ascii="Times New Roman" w:hAnsi="Times New Roman" w:cs="Times New Roman"/>
          <w:b/>
          <w:bCs/>
          <w:sz w:val="22"/>
        </w:rPr>
      </w:pPr>
      <w:del w:id="1865"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1866" w:author="LIN, Yufeng" w:date="2021-09-24T16:04:00Z">
        <w:r w:rsidR="005557B8">
          <w:rPr>
            <w:rFonts w:ascii="Times New Roman" w:hAnsi="Times New Roman" w:cs="Times New Roman"/>
            <w:sz w:val="22"/>
          </w:rPr>
          <w:t xml:space="preserve">To </w:t>
        </w:r>
        <w:del w:id="1867" w:author="nick ting" w:date="2021-10-03T20:29:00Z">
          <w:r w:rsidR="005557B8" w:rsidDel="00B47CE5">
            <w:rPr>
              <w:rFonts w:ascii="Times New Roman" w:hAnsi="Times New Roman" w:cs="Times New Roman"/>
              <w:sz w:val="22"/>
            </w:rPr>
            <w:delText>explore</w:delText>
          </w:r>
        </w:del>
      </w:ins>
      <w:ins w:id="1868" w:author="nick ting" w:date="2021-10-03T20:29:00Z">
        <w:r w:rsidR="00B47CE5">
          <w:rPr>
            <w:rFonts w:ascii="Times New Roman" w:hAnsi="Times New Roman" w:cs="Times New Roman"/>
            <w:sz w:val="22"/>
          </w:rPr>
          <w:t>identify</w:t>
        </w:r>
      </w:ins>
      <w:ins w:id="1869" w:author="LIN, Yufeng" w:date="2021-09-24T16:04:00Z">
        <w:r w:rsidR="005557B8">
          <w:rPr>
            <w:rFonts w:ascii="Times New Roman" w:hAnsi="Times New Roman" w:cs="Times New Roman"/>
            <w:sz w:val="22"/>
          </w:rPr>
          <w:t xml:space="preserve"> the significant</w:t>
        </w:r>
      </w:ins>
      <w:ins w:id="1870" w:author="nick ting" w:date="2021-10-03T20:16:00Z">
        <w:r w:rsidR="006B3C3B">
          <w:rPr>
            <w:rFonts w:ascii="Times New Roman" w:hAnsi="Times New Roman" w:cs="Times New Roman"/>
            <w:sz w:val="22"/>
          </w:rPr>
          <w:t xml:space="preserve"> </w:t>
        </w:r>
      </w:ins>
      <w:ins w:id="1871" w:author="LIN, Yufeng" w:date="2021-09-24T16:05:00Z">
        <w:del w:id="1872" w:author="nick ting" w:date="2021-10-03T20:16:00Z">
          <w:r w:rsidR="005557B8" w:rsidDel="006B3C3B">
            <w:rPr>
              <w:rFonts w:ascii="Times New Roman" w:hAnsi="Times New Roman" w:cs="Times New Roman"/>
              <w:sz w:val="22"/>
            </w:rPr>
            <w:delText>ly bacterial</w:delText>
          </w:r>
        </w:del>
      </w:ins>
      <w:ins w:id="1873" w:author="LIN, Yufeng" w:date="2021-09-24T16:04:00Z">
        <w:del w:id="1874" w:author="nick ting" w:date="2021-10-03T20:16:00Z">
          <w:r w:rsidR="005557B8" w:rsidDel="006B3C3B">
            <w:rPr>
              <w:rFonts w:ascii="Times New Roman" w:hAnsi="Times New Roman" w:cs="Times New Roman"/>
              <w:sz w:val="22"/>
            </w:rPr>
            <w:delText xml:space="preserve"> </w:delText>
          </w:r>
        </w:del>
        <w:r w:rsidR="005557B8">
          <w:rPr>
            <w:rFonts w:ascii="Times New Roman" w:hAnsi="Times New Roman" w:cs="Times New Roman"/>
            <w:sz w:val="22"/>
          </w:rPr>
          <w:t>differen</w:t>
        </w:r>
      </w:ins>
      <w:ins w:id="1875" w:author="LIN, Yufeng" w:date="2021-09-24T16:05:00Z">
        <w:r w:rsidR="005557B8">
          <w:rPr>
            <w:rFonts w:ascii="Times New Roman" w:hAnsi="Times New Roman" w:cs="Times New Roman"/>
            <w:sz w:val="22"/>
          </w:rPr>
          <w:t>t</w:t>
        </w:r>
      </w:ins>
      <w:ins w:id="1876" w:author="nick ting" w:date="2021-10-03T20:16:00Z">
        <w:r w:rsidR="006B3C3B">
          <w:rPr>
            <w:rFonts w:ascii="Times New Roman" w:hAnsi="Times New Roman" w:cs="Times New Roman"/>
            <w:sz w:val="22"/>
          </w:rPr>
          <w:t>ially abundant</w:t>
        </w:r>
      </w:ins>
      <w:ins w:id="1877" w:author="LIN, Yufeng" w:date="2021-09-24T16:05:00Z">
        <w:r w:rsidR="005557B8">
          <w:rPr>
            <w:rFonts w:ascii="Times New Roman" w:hAnsi="Times New Roman" w:cs="Times New Roman"/>
            <w:sz w:val="22"/>
          </w:rPr>
          <w:t xml:space="preserve"> </w:t>
        </w:r>
        <w:del w:id="1878" w:author="nick ting" w:date="2021-10-03T20:16:00Z">
          <w:r w:rsidR="005557B8" w:rsidDel="006B3C3B">
            <w:rPr>
              <w:rFonts w:ascii="Times New Roman" w:hAnsi="Times New Roman" w:cs="Times New Roman"/>
              <w:sz w:val="22"/>
            </w:rPr>
            <w:delText>candidates</w:delText>
          </w:r>
        </w:del>
      </w:ins>
      <w:ins w:id="1879" w:author="nick ting" w:date="2021-10-03T20:16:00Z">
        <w:r w:rsidR="006B3C3B">
          <w:rPr>
            <w:rFonts w:ascii="Times New Roman" w:hAnsi="Times New Roman" w:cs="Times New Roman"/>
            <w:sz w:val="22"/>
          </w:rPr>
          <w:t>bacteria</w:t>
        </w:r>
      </w:ins>
      <w:ins w:id="1880" w:author="nick ting" w:date="2021-10-03T20:29:00Z">
        <w:r w:rsidR="00B47CE5">
          <w:rPr>
            <w:rFonts w:ascii="Times New Roman" w:hAnsi="Times New Roman" w:cs="Times New Roman"/>
            <w:sz w:val="22"/>
          </w:rPr>
          <w:t xml:space="preserve"> between CRC and healthy individu</w:t>
        </w:r>
      </w:ins>
      <w:ins w:id="1881" w:author="nick ting" w:date="2021-10-03T20:30:00Z">
        <w:r w:rsidR="00B47CE5">
          <w:rPr>
            <w:rFonts w:ascii="Times New Roman" w:hAnsi="Times New Roman" w:cs="Times New Roman"/>
            <w:sz w:val="22"/>
          </w:rPr>
          <w:t>als</w:t>
        </w:r>
      </w:ins>
      <w:ins w:id="1882" w:author="LIN, Yufeng" w:date="2021-09-24T16:05:00Z">
        <w:del w:id="1883" w:author="nick ting" w:date="2021-10-03T20:30:00Z">
          <w:r w:rsidR="005557B8" w:rsidDel="00B47CE5">
            <w:rPr>
              <w:rFonts w:ascii="Times New Roman" w:hAnsi="Times New Roman" w:cs="Times New Roman"/>
              <w:sz w:val="22"/>
            </w:rPr>
            <w:delText>,</w:delText>
          </w:r>
          <w:commentRangeStart w:id="1884"/>
          <w:r w:rsidR="005557B8" w:rsidDel="00B47CE5">
            <w:rPr>
              <w:rFonts w:ascii="Times New Roman" w:hAnsi="Times New Roman" w:cs="Times New Roman"/>
              <w:sz w:val="22"/>
            </w:rPr>
            <w:delText xml:space="preserve"> as well as </w:delText>
          </w:r>
        </w:del>
      </w:ins>
      <w:ins w:id="1885" w:author="nick ting" w:date="2021-10-03T20:30:00Z">
        <w:r w:rsidR="00B47CE5">
          <w:rPr>
            <w:rFonts w:ascii="Times New Roman" w:hAnsi="Times New Roman" w:cs="Times New Roman"/>
            <w:sz w:val="22"/>
          </w:rPr>
          <w:t xml:space="preserve">, </w:t>
        </w:r>
      </w:ins>
      <w:ins w:id="1886" w:author="LIN, Yufeng" w:date="2021-09-24T16:05:00Z">
        <w:del w:id="1887" w:author="nick ting" w:date="2021-10-03T20:30:00Z">
          <w:r w:rsidR="005557B8" w:rsidDel="00B47CE5">
            <w:rPr>
              <w:rFonts w:ascii="Times New Roman" w:hAnsi="Times New Roman" w:cs="Times New Roman"/>
              <w:sz w:val="22"/>
            </w:rPr>
            <w:delText>va</w:delText>
          </w:r>
        </w:del>
      </w:ins>
      <w:ins w:id="1888" w:author="LIN, Yufeng" w:date="2021-09-24T16:06:00Z">
        <w:del w:id="1889" w:author="nick ting" w:date="2021-10-03T20:30:00Z">
          <w:r w:rsidR="005557B8" w:rsidDel="00B47CE5">
            <w:rPr>
              <w:rFonts w:ascii="Times New Roman" w:hAnsi="Times New Roman" w:cs="Times New Roman"/>
              <w:sz w:val="22"/>
            </w:rPr>
            <w:delText>lidate</w:delText>
          </w:r>
        </w:del>
      </w:ins>
      <w:ins w:id="1890" w:author="LIN, Yufeng" w:date="2021-09-24T16:05:00Z">
        <w:del w:id="1891" w:author="nick ting" w:date="2021-10-03T20:30:00Z">
          <w:r w:rsidR="005557B8" w:rsidDel="00B47CE5">
            <w:rPr>
              <w:rFonts w:ascii="Times New Roman" w:hAnsi="Times New Roman" w:cs="Times New Roman"/>
              <w:sz w:val="22"/>
            </w:rPr>
            <w:delText xml:space="preserve"> our methodologies</w:delText>
          </w:r>
        </w:del>
      </w:ins>
      <w:commentRangeEnd w:id="1884"/>
      <w:del w:id="1892" w:author="nick ting" w:date="2021-10-03T20:30:00Z">
        <w:r w:rsidR="007A0F07" w:rsidDel="00B47CE5">
          <w:rPr>
            <w:rStyle w:val="CommentReference"/>
          </w:rPr>
          <w:commentReference w:id="1884"/>
        </w:r>
        <w:r w:rsidRPr="00790445" w:rsidDel="00B47CE5">
          <w:rPr>
            <w:rFonts w:ascii="Times New Roman" w:hAnsi="Times New Roman" w:cs="Times New Roman"/>
            <w:sz w:val="22"/>
          </w:rPr>
          <w:delText>. W</w:delText>
        </w:r>
      </w:del>
      <w:ins w:id="1893" w:author="LIN, Yufeng" w:date="2021-09-24T16:06:00Z">
        <w:del w:id="1894" w:author="nick ting" w:date="2021-10-03T20:30:00Z">
          <w:r w:rsidR="005557B8" w:rsidDel="00B47CE5">
            <w:rPr>
              <w:rFonts w:ascii="Times New Roman" w:hAnsi="Times New Roman" w:cs="Times New Roman"/>
              <w:sz w:val="22"/>
            </w:rPr>
            <w:delText xml:space="preserve">, </w:delText>
          </w:r>
        </w:del>
        <w:r w:rsidR="005557B8">
          <w:rPr>
            <w:rFonts w:ascii="Times New Roman" w:hAnsi="Times New Roman" w:cs="Times New Roman"/>
            <w:sz w:val="22"/>
          </w:rPr>
          <w:t>w</w:t>
        </w:r>
      </w:ins>
      <w:r w:rsidRPr="00790445">
        <w:rPr>
          <w:rFonts w:ascii="Times New Roman" w:hAnsi="Times New Roman" w:cs="Times New Roman"/>
          <w:sz w:val="22"/>
        </w:rPr>
        <w:t xml:space="preserve">e </w:t>
      </w:r>
      <w:ins w:id="1895" w:author="nick ting" w:date="2021-10-03T20:31:00Z">
        <w:r w:rsidR="00B47CE5">
          <w:rPr>
            <w:rFonts w:ascii="Times New Roman" w:hAnsi="Times New Roman" w:cs="Times New Roman"/>
            <w:sz w:val="22"/>
          </w:rPr>
          <w:t xml:space="preserve">used Wilcoxon rank-sum test </w:t>
        </w:r>
      </w:ins>
      <w:del w:id="1896" w:author="LIN, Yufeng" w:date="2021-09-24T16:07:00Z">
        <w:r w:rsidRPr="00790445" w:rsidDel="005557B8">
          <w:rPr>
            <w:rFonts w:ascii="Times New Roman" w:hAnsi="Times New Roman" w:cs="Times New Roman"/>
            <w:sz w:val="22"/>
          </w:rPr>
          <w:delText xml:space="preserve">tend to </w:delText>
        </w:r>
      </w:del>
      <w:del w:id="1897" w:author="nick ting" w:date="2021-10-03T20:31:00Z">
        <w:r w:rsidRPr="00790445" w:rsidDel="00B47CE5">
          <w:rPr>
            <w:rFonts w:ascii="Times New Roman" w:hAnsi="Times New Roman" w:cs="Times New Roman"/>
            <w:sz w:val="22"/>
          </w:rPr>
          <w:delText>utilize</w:delText>
        </w:r>
      </w:del>
      <w:ins w:id="1898" w:author="LIN, Yufeng" w:date="2021-09-24T16:07:00Z">
        <w:del w:id="1899" w:author="nick ting" w:date="2021-10-03T20:31:00Z">
          <w:r w:rsidR="005557B8" w:rsidDel="00B47CE5">
            <w:rPr>
              <w:rFonts w:ascii="Times New Roman" w:hAnsi="Times New Roman" w:cs="Times New Roman"/>
              <w:sz w:val="22"/>
            </w:rPr>
            <w:delText>d</w:delText>
          </w:r>
        </w:del>
      </w:ins>
      <w:del w:id="1900" w:author="nick ting" w:date="2021-10-03T20:31:00Z">
        <w:r w:rsidRPr="00790445" w:rsidDel="00B47CE5">
          <w:rPr>
            <w:rFonts w:ascii="Times New Roman" w:hAnsi="Times New Roman" w:cs="Times New Roman"/>
            <w:sz w:val="22"/>
          </w:rPr>
          <w:delText xml:space="preserve"> these </w:delText>
        </w:r>
      </w:del>
      <w:ins w:id="1901" w:author="LIN, Yufeng" w:date="2021-09-24T16:06:00Z">
        <w:del w:id="1902" w:author="nick ting" w:date="2021-10-03T20:31:00Z">
          <w:r w:rsidR="005557B8" w:rsidDel="00B47CE5">
            <w:rPr>
              <w:rFonts w:ascii="Times New Roman" w:hAnsi="Times New Roman" w:cs="Times New Roman"/>
              <w:sz w:val="22"/>
            </w:rPr>
            <w:delText>the</w:delText>
          </w:r>
        </w:del>
      </w:ins>
      <w:ins w:id="1903" w:author="nick ting" w:date="2021-10-03T20:31:00Z">
        <w:r w:rsidR="00B47CE5">
          <w:rPr>
            <w:rFonts w:ascii="Times New Roman" w:hAnsi="Times New Roman" w:cs="Times New Roman"/>
            <w:sz w:val="22"/>
          </w:rPr>
          <w:t>with a</w:t>
        </w:r>
      </w:ins>
      <w:ins w:id="1904" w:author="LIN, Yufeng" w:date="2021-09-24T16:06:00Z">
        <w:r w:rsidR="005557B8">
          <w:rPr>
            <w:rFonts w:ascii="Times New Roman" w:hAnsi="Times New Roman" w:cs="Times New Roman"/>
            <w:sz w:val="22"/>
          </w:rPr>
          <w:t xml:space="preserve"> stricter</w:t>
        </w:r>
        <w:r w:rsidR="005557B8" w:rsidRPr="00790445">
          <w:rPr>
            <w:rFonts w:ascii="Times New Roman" w:hAnsi="Times New Roman" w:cs="Times New Roman"/>
            <w:sz w:val="22"/>
          </w:rPr>
          <w:t xml:space="preserve"> </w:t>
        </w:r>
      </w:ins>
      <w:ins w:id="1905" w:author="nick ting" w:date="2021-10-03T20:31:00Z">
        <w:r w:rsidR="00B47CE5">
          <w:rPr>
            <w:rFonts w:ascii="Times New Roman" w:hAnsi="Times New Roman" w:cs="Times New Roman"/>
            <w:sz w:val="22"/>
          </w:rPr>
          <w:t xml:space="preserve">selection </w:t>
        </w:r>
      </w:ins>
      <w:r w:rsidRPr="00790445">
        <w:rPr>
          <w:rFonts w:ascii="Times New Roman" w:hAnsi="Times New Roman" w:cs="Times New Roman"/>
          <w:sz w:val="22"/>
        </w:rPr>
        <w:t>criteria</w:t>
      </w:r>
      <w:ins w:id="1906" w:author="LIN, Yufeng" w:date="2021-09-23T17:11:00Z">
        <w:r w:rsidR="001A7063">
          <w:rPr>
            <w:rFonts w:ascii="Times New Roman" w:hAnsi="Times New Roman" w:cs="Times New Roman"/>
            <w:sz w:val="22"/>
          </w:rPr>
          <w:t xml:space="preserve"> (</w:t>
        </w:r>
      </w:ins>
      <w:ins w:id="1907" w:author="LIN, Yufeng" w:date="2021-09-23T17:15:00Z">
        <w:r w:rsidR="00A45492">
          <w:rPr>
            <w:rFonts w:ascii="Times New Roman" w:hAnsi="Times New Roman" w:cs="Times New Roman"/>
            <w:sz w:val="22"/>
          </w:rPr>
          <w:t>q-value &lt; 0.01</w:t>
        </w:r>
      </w:ins>
      <w:ins w:id="1908" w:author="LIN, Yufeng" w:date="2021-09-23T17:23:00Z">
        <w:r w:rsidR="00A45492">
          <w:rPr>
            <w:rFonts w:ascii="Times New Roman" w:hAnsi="Times New Roman" w:cs="Times New Roman"/>
            <w:sz w:val="22"/>
          </w:rPr>
          <w:t xml:space="preserve">, </w:t>
        </w:r>
      </w:ins>
      <m:oMath>
        <m:d>
          <m:dPr>
            <m:begChr m:val="|"/>
            <m:endChr m:val="|"/>
            <m:ctrlPr>
              <w:ins w:id="1909" w:author="LIN, Yufeng" w:date="2021-09-23T17:17:00Z">
                <w:rPr>
                  <w:rFonts w:ascii="Cambria Math" w:hAnsi="Cambria Math" w:cs="Times New Roman"/>
                  <w:i/>
                  <w:sz w:val="22"/>
                </w:rPr>
              </w:ins>
            </m:ctrlPr>
          </m:dPr>
          <m:e>
            <m:func>
              <m:funcPr>
                <m:ctrlPr>
                  <w:ins w:id="1910" w:author="LIN, Yufeng" w:date="2021-09-23T17:19:00Z">
                    <w:rPr>
                      <w:rFonts w:ascii="Cambria Math" w:hAnsi="Cambria Math" w:cs="Times New Roman"/>
                      <w:i/>
                      <w:sz w:val="22"/>
                    </w:rPr>
                  </w:ins>
                </m:ctrlPr>
              </m:funcPr>
              <m:fName>
                <m:sSub>
                  <m:sSubPr>
                    <m:ctrlPr>
                      <w:ins w:id="1911" w:author="LIN, Yufeng" w:date="2021-09-23T17:19:00Z">
                        <w:rPr>
                          <w:rFonts w:ascii="Cambria Math" w:hAnsi="Cambria Math" w:cs="Times New Roman"/>
                          <w:i/>
                          <w:sz w:val="22"/>
                        </w:rPr>
                      </w:ins>
                    </m:ctrlPr>
                  </m:sSubPr>
                  <m:e>
                    <m:r>
                      <w:ins w:id="1912" w:author="LIN, Yufeng" w:date="2021-09-23T17:19:00Z">
                        <m:rPr>
                          <m:sty m:val="p"/>
                        </m:rPr>
                        <w:rPr>
                          <w:rFonts w:ascii="Cambria Math" w:hAnsi="Cambria Math" w:cs="Times New Roman"/>
                          <w:sz w:val="22"/>
                        </w:rPr>
                        <m:t>log</m:t>
                      </w:ins>
                    </m:r>
                  </m:e>
                  <m:sub>
                    <m:r>
                      <w:ins w:id="1913" w:author="LIN, Yufeng" w:date="2021-09-23T17:19:00Z">
                        <w:rPr>
                          <w:rFonts w:ascii="Cambria Math" w:hAnsi="Cambria Math" w:cs="Times New Roman"/>
                          <w:sz w:val="22"/>
                        </w:rPr>
                        <m:t>2</m:t>
                      </w:ins>
                    </m:r>
                  </m:sub>
                </m:sSub>
              </m:fName>
              <m:e>
                <m:r>
                  <w:ins w:id="1914" w:author="LIN, Yufeng" w:date="2021-09-23T17:19:00Z">
                    <w:rPr>
                      <w:rFonts w:ascii="Cambria Math" w:hAnsi="Cambria Math" w:cs="Times New Roman"/>
                      <w:sz w:val="22"/>
                    </w:rPr>
                    <m:t>FC</m:t>
                  </w:ins>
                </m:r>
              </m:e>
            </m:func>
          </m:e>
        </m:d>
        <m:r>
          <w:ins w:id="1915" w:author="LIN, Yufeng" w:date="2021-09-23T17:19:00Z">
            <w:rPr>
              <w:rFonts w:ascii="Cambria Math" w:hAnsi="Cambria Math" w:cs="Times New Roman"/>
              <w:sz w:val="22"/>
            </w:rPr>
            <m:t>&gt;</m:t>
          </w:ins>
        </m:r>
        <m:r>
          <w:ins w:id="1916" w:author="LIN, Yufeng" w:date="2021-09-23T17:27:00Z">
            <w:rPr>
              <w:rFonts w:ascii="Cambria Math" w:hAnsi="Cambria Math" w:cs="Times New Roman"/>
              <w:sz w:val="22"/>
            </w:rPr>
            <m:t>0.5</m:t>
          </w:ins>
        </m:r>
      </m:oMath>
      <w:ins w:id="1917" w:author="LIN, Yufeng" w:date="2021-09-23T17:28:00Z">
        <w:r w:rsidR="00F774B9">
          <w:rPr>
            <w:rFonts w:ascii="Times New Roman" w:hAnsi="Times New Roman" w:cs="Times New Roman"/>
            <w:sz w:val="22"/>
          </w:rPr>
          <w:t>, and removed the unclassified species)</w:t>
        </w:r>
      </w:ins>
      <w:del w:id="1918" w:author="nick ting" w:date="2021-10-03T20:31:00Z">
        <w:r w:rsidRPr="00790445" w:rsidDel="00B47CE5">
          <w:rPr>
            <w:rFonts w:ascii="Times New Roman" w:hAnsi="Times New Roman" w:cs="Times New Roman"/>
            <w:sz w:val="22"/>
          </w:rPr>
          <w:delText xml:space="preserve"> to </w:delText>
        </w:r>
      </w:del>
      <w:del w:id="1919" w:author="LIN, Yufeng" w:date="2021-09-24T16:07:00Z">
        <w:r w:rsidRPr="00790445" w:rsidDel="005557B8">
          <w:rPr>
            <w:rFonts w:ascii="Times New Roman" w:hAnsi="Times New Roman" w:cs="Times New Roman"/>
            <w:sz w:val="22"/>
          </w:rPr>
          <w:delText xml:space="preserve">select </w:delText>
        </w:r>
      </w:del>
      <w:ins w:id="1920" w:author="LIN, Yufeng" w:date="2021-09-24T16:07:00Z">
        <w:del w:id="1921" w:author="nick ting" w:date="2021-10-03T20:31:00Z">
          <w:r w:rsidR="005557B8" w:rsidDel="00B47CE5">
            <w:rPr>
              <w:rFonts w:ascii="Times New Roman" w:hAnsi="Times New Roman" w:cs="Times New Roman"/>
              <w:sz w:val="22"/>
            </w:rPr>
            <w:delText>pick</w:delText>
          </w:r>
          <w:r w:rsidR="005557B8" w:rsidRPr="00790445" w:rsidDel="00B47CE5">
            <w:rPr>
              <w:rFonts w:ascii="Times New Roman" w:hAnsi="Times New Roman" w:cs="Times New Roman"/>
              <w:sz w:val="22"/>
            </w:rPr>
            <w:delText xml:space="preserve"> </w:delText>
          </w:r>
        </w:del>
      </w:ins>
      <w:del w:id="1922" w:author="nick ting" w:date="2021-10-03T20:31:00Z">
        <w:r w:rsidRPr="00790445" w:rsidDel="00B47CE5">
          <w:rPr>
            <w:rFonts w:ascii="Times New Roman" w:hAnsi="Times New Roman" w:cs="Times New Roman"/>
            <w:sz w:val="22"/>
          </w:rPr>
          <w:delText>the</w:delText>
        </w:r>
      </w:del>
      <w:ins w:id="1923" w:author="LIN, Yufeng" w:date="2021-09-24T16:16:00Z">
        <w:del w:id="1924" w:author="nick ting" w:date="2021-10-03T20:31:00Z">
          <w:r w:rsidR="008A0F40" w:rsidDel="00B47CE5">
            <w:rPr>
              <w:rFonts w:ascii="Times New Roman" w:hAnsi="Times New Roman" w:cs="Times New Roman"/>
              <w:sz w:val="22"/>
            </w:rPr>
            <w:delText xml:space="preserve"> CRC-related</w:delText>
          </w:r>
        </w:del>
      </w:ins>
      <w:del w:id="1925" w:author="nick ting" w:date="2021-10-03T20:31:00Z">
        <w:r w:rsidRPr="00790445" w:rsidDel="00B47CE5">
          <w:rPr>
            <w:rFonts w:ascii="Times New Roman" w:hAnsi="Times New Roman" w:cs="Times New Roman"/>
            <w:sz w:val="22"/>
          </w:rPr>
          <w:delText xml:space="preserve"> bacteria</w:delText>
        </w:r>
      </w:del>
      <w:ins w:id="1926" w:author="LIN, Yufeng" w:date="2021-09-24T16:08:00Z">
        <w:r w:rsidR="005557B8">
          <w:rPr>
            <w:rFonts w:ascii="Times New Roman" w:hAnsi="Times New Roman" w:cs="Times New Roman"/>
            <w:sz w:val="22"/>
          </w:rPr>
          <w:t xml:space="preserve"> </w:t>
        </w:r>
      </w:ins>
      <w:del w:id="1927" w:author="LIN, Yufeng" w:date="2021-09-24T16:08:00Z">
        <w:r w:rsidRPr="00790445" w:rsidDel="005557B8">
          <w:rPr>
            <w:rFonts w:ascii="Times New Roman" w:hAnsi="Times New Roman" w:cs="Times New Roman"/>
            <w:sz w:val="22"/>
          </w:rPr>
          <w:delText>l candidates</w:delText>
        </w:r>
      </w:del>
      <w:ins w:id="1928" w:author="LIN, Yufeng" w:date="2021-09-23T15:58:00Z">
        <w:r w:rsidR="00CC5706">
          <w:rPr>
            <w:rFonts w:ascii="Times New Roman" w:hAnsi="Times New Roman" w:cs="Times New Roman"/>
            <w:sz w:val="22"/>
          </w:rPr>
          <w:t xml:space="preserve">(supplementary table </w:t>
        </w:r>
      </w:ins>
      <w:ins w:id="1929" w:author="LIN, Yufeng" w:date="2021-09-23T17:30:00Z">
        <w:r w:rsidR="00F774B9">
          <w:rPr>
            <w:rFonts w:ascii="Times New Roman" w:hAnsi="Times New Roman" w:cs="Times New Roman"/>
            <w:sz w:val="22"/>
          </w:rPr>
          <w:t>10</w:t>
        </w:r>
      </w:ins>
      <w:ins w:id="1930" w:author="LIN, Yufeng" w:date="2021-09-23T15:58:00Z">
        <w:r w:rsidR="00CC5706">
          <w:rPr>
            <w:rFonts w:ascii="Times New Roman" w:hAnsi="Times New Roman" w:cs="Times New Roman"/>
            <w:sz w:val="22"/>
          </w:rPr>
          <w:t>)</w:t>
        </w:r>
      </w:ins>
      <w:r w:rsidRPr="00790445">
        <w:rPr>
          <w:rFonts w:ascii="Times New Roman" w:hAnsi="Times New Roman" w:cs="Times New Roman"/>
          <w:sz w:val="22"/>
        </w:rPr>
        <w:t xml:space="preserve">. </w:t>
      </w:r>
      <w:del w:id="1931" w:author="nick ting" w:date="2021-10-03T20:32:00Z">
        <w:r w:rsidRPr="00790445" w:rsidDel="00B47CE5">
          <w:rPr>
            <w:rFonts w:ascii="Times New Roman" w:hAnsi="Times New Roman" w:cs="Times New Roman"/>
            <w:sz w:val="22"/>
          </w:rPr>
          <w:delText xml:space="preserve">Compared with </w:delText>
        </w:r>
        <w:r w:rsidR="00FA35F2" w:rsidRPr="00790445" w:rsidDel="00B47CE5">
          <w:rPr>
            <w:rFonts w:ascii="Times New Roman" w:hAnsi="Times New Roman" w:cs="Times New Roman"/>
            <w:sz w:val="22"/>
          </w:rPr>
          <w:delText>micro-eukaryotes</w:delText>
        </w:r>
      </w:del>
      <w:ins w:id="1932" w:author="LIN, Yufeng" w:date="2021-09-28T13:07:00Z">
        <w:del w:id="1933" w:author="nick ting" w:date="2021-10-03T20:32:00Z">
          <w:r w:rsidR="004314C2" w:rsidDel="00B47CE5">
            <w:rPr>
              <w:rFonts w:ascii="Times New Roman" w:hAnsi="Times New Roman" w:cs="Times New Roman"/>
              <w:sz w:val="22"/>
            </w:rPr>
            <w:delText>fungi</w:delText>
          </w:r>
        </w:del>
      </w:ins>
      <w:del w:id="1934" w:author="nick ting" w:date="2021-10-03T20:32:00Z">
        <w:r w:rsidRPr="00790445" w:rsidDel="00B47CE5">
          <w:rPr>
            <w:rFonts w:ascii="Times New Roman" w:hAnsi="Times New Roman" w:cs="Times New Roman"/>
            <w:sz w:val="22"/>
          </w:rPr>
          <w:delText>,</w:delText>
        </w:r>
      </w:del>
      <w:ins w:id="1935" w:author="nick ting" w:date="2021-10-03T20:32:00Z">
        <w:r w:rsidR="00B47CE5">
          <w:rPr>
            <w:rFonts w:ascii="Times New Roman" w:hAnsi="Times New Roman" w:cs="Times New Roman"/>
            <w:sz w:val="22"/>
          </w:rPr>
          <w:t>We identified 31</w:t>
        </w:r>
      </w:ins>
      <w:del w:id="1936" w:author="nick ting" w:date="2021-10-03T20:32:00Z">
        <w:r w:rsidRPr="00790445" w:rsidDel="00B47CE5">
          <w:rPr>
            <w:rFonts w:ascii="Times New Roman" w:hAnsi="Times New Roman" w:cs="Times New Roman"/>
            <w:sz w:val="22"/>
          </w:rPr>
          <w:delText xml:space="preserve"> the</w:delText>
        </w:r>
      </w:del>
      <w:r w:rsidRPr="00790445">
        <w:rPr>
          <w:rFonts w:ascii="Times New Roman" w:hAnsi="Times New Roman" w:cs="Times New Roman"/>
          <w:sz w:val="22"/>
        </w:rPr>
        <w:t xml:space="preserve"> </w:t>
      </w:r>
      <w:del w:id="1937" w:author="nick ting" w:date="2021-10-03T20:32:00Z">
        <w:r w:rsidRPr="00790445" w:rsidDel="00B47CE5">
          <w:rPr>
            <w:rFonts w:ascii="Times New Roman" w:hAnsi="Times New Roman" w:cs="Times New Roman"/>
            <w:sz w:val="22"/>
          </w:rPr>
          <w:delText>difference between</w:delText>
        </w:r>
      </w:del>
      <w:ins w:id="1938" w:author="nick ting" w:date="2021-10-03T20:32:00Z">
        <w:r w:rsidR="00B47CE5">
          <w:rPr>
            <w:rFonts w:ascii="Times New Roman" w:hAnsi="Times New Roman" w:cs="Times New Roman"/>
            <w:sz w:val="22"/>
          </w:rPr>
          <w:t>differentially abundant</w:t>
        </w:r>
      </w:ins>
      <w:r w:rsidRPr="00790445">
        <w:rPr>
          <w:rFonts w:ascii="Times New Roman" w:hAnsi="Times New Roman" w:cs="Times New Roman"/>
          <w:sz w:val="22"/>
        </w:rPr>
        <w:t xml:space="preserve"> bacteria</w:t>
      </w:r>
      <w:ins w:id="1939" w:author="nick ting" w:date="2021-10-03T20:32:00Z">
        <w:r w:rsidR="00B47CE5">
          <w:rPr>
            <w:rFonts w:ascii="Times New Roman" w:hAnsi="Times New Roman" w:cs="Times New Roman"/>
            <w:sz w:val="22"/>
          </w:rPr>
          <w:t xml:space="preserve"> </w:t>
        </w:r>
      </w:ins>
      <w:del w:id="1940" w:author="nick ting" w:date="2021-10-03T20:32:00Z">
        <w:r w:rsidRPr="00790445" w:rsidDel="00B47CE5">
          <w:rPr>
            <w:rFonts w:ascii="Times New Roman" w:hAnsi="Times New Roman" w:cs="Times New Roman"/>
            <w:sz w:val="22"/>
          </w:rPr>
          <w:delText xml:space="preserve"> </w:delText>
        </w:r>
      </w:del>
      <w:r w:rsidRPr="00790445">
        <w:rPr>
          <w:rFonts w:ascii="Times New Roman" w:hAnsi="Times New Roman" w:cs="Times New Roman"/>
          <w:sz w:val="22"/>
        </w:rPr>
        <w:t xml:space="preserve">in </w:t>
      </w:r>
      <w:del w:id="1941" w:author="LIN, Yufeng" w:date="2021-09-24T16:17:00Z">
        <w:r w:rsidRPr="00790445" w:rsidDel="008A0F40">
          <w:rPr>
            <w:rFonts w:ascii="Times New Roman" w:hAnsi="Times New Roman" w:cs="Times New Roman"/>
            <w:sz w:val="22"/>
          </w:rPr>
          <w:delText xml:space="preserve">healthy controls and </w:delText>
        </w:r>
      </w:del>
      <w:r w:rsidRPr="00790445">
        <w:rPr>
          <w:rFonts w:ascii="Times New Roman" w:hAnsi="Times New Roman" w:cs="Times New Roman"/>
          <w:sz w:val="22"/>
        </w:rPr>
        <w:t>CRC</w:t>
      </w:r>
      <w:ins w:id="1942" w:author="nick ting" w:date="2021-10-03T20:43:00Z">
        <w:r w:rsidR="00AC7FAD">
          <w:rPr>
            <w:rFonts w:ascii="Times New Roman" w:hAnsi="Times New Roman" w:cs="Times New Roman"/>
            <w:sz w:val="22"/>
          </w:rPr>
          <w:t xml:space="preserve"> which</w:t>
        </w:r>
      </w:ins>
      <w:r w:rsidRPr="00790445">
        <w:rPr>
          <w:rFonts w:ascii="Times New Roman" w:hAnsi="Times New Roman" w:cs="Times New Roman"/>
          <w:sz w:val="22"/>
        </w:rPr>
        <w:t xml:space="preserve"> </w:t>
      </w:r>
      <w:del w:id="1943" w:author="LIN, Yufeng" w:date="2021-09-24T16:08:00Z">
        <w:r w:rsidRPr="00790445" w:rsidDel="005557B8">
          <w:rPr>
            <w:rFonts w:ascii="Times New Roman" w:hAnsi="Times New Roman" w:cs="Times New Roman"/>
            <w:sz w:val="22"/>
          </w:rPr>
          <w:delText xml:space="preserve">is </w:delText>
        </w:r>
      </w:del>
      <w:ins w:id="1944" w:author="LIN, Yufeng" w:date="2021-09-24T16:08:00Z">
        <w:r w:rsidR="005557B8">
          <w:rPr>
            <w:rFonts w:ascii="Times New Roman" w:hAnsi="Times New Roman" w:cs="Times New Roman"/>
            <w:sz w:val="22"/>
          </w:rPr>
          <w:t>wa</w:t>
        </w:r>
        <w:r w:rsidR="005557B8" w:rsidRPr="00790445">
          <w:rPr>
            <w:rFonts w:ascii="Times New Roman" w:hAnsi="Times New Roman" w:cs="Times New Roman"/>
            <w:sz w:val="22"/>
          </w:rPr>
          <w:t xml:space="preserve">s </w:t>
        </w:r>
      </w:ins>
      <w:r w:rsidRPr="00790445">
        <w:rPr>
          <w:rFonts w:ascii="Times New Roman" w:hAnsi="Times New Roman" w:cs="Times New Roman"/>
          <w:sz w:val="22"/>
        </w:rPr>
        <w:t>more significant</w:t>
      </w:r>
      <w:ins w:id="1945" w:author="nick ting" w:date="2021-10-03T20:33:00Z">
        <w:r w:rsidR="00B47CE5">
          <w:rPr>
            <w:rFonts w:ascii="Times New Roman" w:hAnsi="Times New Roman" w:cs="Times New Roman"/>
            <w:sz w:val="22"/>
          </w:rPr>
          <w:t xml:space="preserve"> as compared to those in </w:t>
        </w:r>
        <w:del w:id="1946" w:author="LIN, Yufeng" w:date="2021-10-04T16:55:00Z">
          <w:r w:rsidR="00B47CE5" w:rsidDel="00DB66B4">
            <w:rPr>
              <w:rFonts w:ascii="Times New Roman" w:hAnsi="Times New Roman" w:cs="Times New Roman"/>
              <w:sz w:val="22"/>
            </w:rPr>
            <w:delText>micro-eukaryotes</w:delText>
          </w:r>
        </w:del>
      </w:ins>
      <w:ins w:id="1947" w:author="LIN, Yufeng" w:date="2021-10-04T16:55:00Z">
        <w:r w:rsidR="00DB66B4">
          <w:rPr>
            <w:rFonts w:ascii="Times New Roman" w:hAnsi="Times New Roman" w:cs="Times New Roman"/>
            <w:sz w:val="22"/>
          </w:rPr>
          <w:t xml:space="preserve">fungi </w:t>
        </w:r>
      </w:ins>
      <w:del w:id="1948" w:author="nick ting" w:date="2021-10-03T20:33:00Z">
        <w:r w:rsidRPr="00790445" w:rsidDel="00B47CE5">
          <w:rPr>
            <w:rFonts w:ascii="Times New Roman" w:hAnsi="Times New Roman" w:cs="Times New Roman"/>
            <w:sz w:val="22"/>
          </w:rPr>
          <w:delText>; we gained 31 features</w:delText>
        </w:r>
      </w:del>
      <w:r w:rsidRPr="00790445">
        <w:rPr>
          <w:rFonts w:ascii="Times New Roman" w:hAnsi="Times New Roman" w:cs="Times New Roman"/>
          <w:sz w:val="22"/>
        </w:rPr>
        <w:t xml:space="preserve"> </w:t>
      </w:r>
      <w:ins w:id="1949" w:author="LIN, Yufeng" w:date="2021-09-24T16:09:00Z">
        <w:r w:rsidR="005557B8">
          <w:rPr>
            <w:rFonts w:ascii="Times New Roman" w:hAnsi="Times New Roman" w:cs="Times New Roman"/>
            <w:sz w:val="22"/>
          </w:rPr>
          <w:t xml:space="preserve">(supplementary table </w:t>
        </w:r>
      </w:ins>
      <w:ins w:id="1950" w:author="LIN, Yufeng" w:date="2021-09-24T16:10:00Z">
        <w:r w:rsidR="005557B8">
          <w:rPr>
            <w:rFonts w:ascii="Times New Roman" w:hAnsi="Times New Roman" w:cs="Times New Roman"/>
            <w:sz w:val="22"/>
          </w:rPr>
          <w:t>10</w:t>
        </w:r>
      </w:ins>
      <w:ins w:id="1951" w:author="LIN, Yufeng" w:date="2021-09-24T16:09:00Z">
        <w:del w:id="1952" w:author="nick ting" w:date="2021-10-03T20:33:00Z">
          <w:r w:rsidR="005557B8" w:rsidDel="00B47CE5">
            <w:rPr>
              <w:rFonts w:ascii="Times New Roman" w:hAnsi="Times New Roman" w:cs="Times New Roman"/>
              <w:sz w:val="22"/>
            </w:rPr>
            <w:delText>)</w:delText>
          </w:r>
        </w:del>
      </w:ins>
      <w:ins w:id="1953" w:author="nick ting" w:date="2021-10-03T20:33:00Z">
        <w:r w:rsidR="00B47CE5">
          <w:rPr>
            <w:rFonts w:ascii="Times New Roman" w:hAnsi="Times New Roman" w:cs="Times New Roman"/>
            <w:sz w:val="22"/>
          </w:rPr>
          <w:t>)</w:t>
        </w:r>
      </w:ins>
      <w:ins w:id="1954" w:author="LIN, Yufeng" w:date="2021-09-24T16:09:00Z">
        <w:del w:id="1955" w:author="nick ting" w:date="2021-10-03T20:33:00Z">
          <w:r w:rsidR="005557B8" w:rsidDel="00B47CE5">
            <w:rPr>
              <w:rFonts w:ascii="Times New Roman" w:hAnsi="Times New Roman" w:cs="Times New Roman"/>
              <w:sz w:val="22"/>
            </w:rPr>
            <w:delText xml:space="preserve"> </w:delText>
          </w:r>
        </w:del>
      </w:ins>
      <w:del w:id="1956" w:author="nick ting" w:date="2021-10-03T20:33:00Z">
        <w:r w:rsidRPr="00790445" w:rsidDel="00B47CE5">
          <w:rPr>
            <w:rFonts w:ascii="Times New Roman" w:hAnsi="Times New Roman" w:cs="Times New Roman"/>
            <w:sz w:val="22"/>
          </w:rPr>
          <w:delText>through two filters</w:delText>
        </w:r>
      </w:del>
      <w:ins w:id="1957" w:author="LIN, Yufeng" w:date="2021-09-24T16:08:00Z">
        <w:del w:id="1958" w:author="nick ting" w:date="2021-10-03T20:33:00Z">
          <w:r w:rsidR="005557B8" w:rsidDel="00B47CE5">
            <w:rPr>
              <w:rFonts w:ascii="Times New Roman" w:hAnsi="Times New Roman" w:cs="Times New Roman"/>
              <w:sz w:val="22"/>
            </w:rPr>
            <w:delText>above criteria</w:delText>
          </w:r>
        </w:del>
      </w:ins>
      <w:del w:id="1959" w:author="LIN, Yufeng" w:date="2021-09-23T17:22:00Z">
        <w:r w:rsidRPr="00790445" w:rsidDel="00A45492">
          <w:rPr>
            <w:rFonts w:ascii="Times New Roman" w:hAnsi="Times New Roman" w:cs="Times New Roman"/>
            <w:sz w:val="22"/>
          </w:rPr>
          <w:delText xml:space="preserve"> (see Methods)</w:delText>
        </w:r>
      </w:del>
      <w:r w:rsidRPr="00790445">
        <w:rPr>
          <w:rFonts w:ascii="Times New Roman" w:hAnsi="Times New Roman" w:cs="Times New Roman"/>
          <w:sz w:val="22"/>
        </w:rPr>
        <w:t>. At least half of the bacteri</w:t>
      </w:r>
      <w:ins w:id="1960" w:author="nick ting" w:date="2021-10-03T20:33:00Z">
        <w:r w:rsidR="00B47CE5">
          <w:rPr>
            <w:rFonts w:ascii="Times New Roman" w:hAnsi="Times New Roman" w:cs="Times New Roman"/>
            <w:sz w:val="22"/>
          </w:rPr>
          <w:t xml:space="preserve">a identified </w:t>
        </w:r>
      </w:ins>
      <w:del w:id="1961" w:author="nick ting" w:date="2021-10-03T20:33:00Z">
        <w:r w:rsidRPr="00790445" w:rsidDel="00B47CE5">
          <w:rPr>
            <w:rFonts w:ascii="Times New Roman" w:hAnsi="Times New Roman" w:cs="Times New Roman"/>
            <w:sz w:val="22"/>
          </w:rPr>
          <w:delText xml:space="preserve">al candidates </w:delText>
        </w:r>
      </w:del>
      <w:r w:rsidRPr="00790445">
        <w:rPr>
          <w:rFonts w:ascii="Times New Roman" w:hAnsi="Times New Roman" w:cs="Times New Roman"/>
          <w:sz w:val="22"/>
        </w:rPr>
        <w:t xml:space="preserve">have </w:t>
      </w:r>
      <w:del w:id="1962" w:author="nick ting" w:date="2021-10-03T20:33:00Z">
        <w:r w:rsidRPr="00790445" w:rsidDel="00B47CE5">
          <w:rPr>
            <w:rFonts w:ascii="Times New Roman" w:hAnsi="Times New Roman" w:cs="Times New Roman"/>
            <w:sz w:val="22"/>
          </w:rPr>
          <w:delText xml:space="preserve">informed </w:delText>
        </w:r>
      </w:del>
      <w:ins w:id="1963" w:author="nick ting" w:date="2021-10-03T20:33:00Z">
        <w:r w:rsidR="00B47CE5">
          <w:rPr>
            <w:rFonts w:ascii="Times New Roman" w:hAnsi="Times New Roman" w:cs="Times New Roman"/>
            <w:sz w:val="22"/>
          </w:rPr>
          <w:t>been reported to be</w:t>
        </w:r>
        <w:r w:rsidR="00B47CE5" w:rsidRPr="00790445">
          <w:rPr>
            <w:rFonts w:ascii="Times New Roman" w:hAnsi="Times New Roman" w:cs="Times New Roman"/>
            <w:sz w:val="22"/>
          </w:rPr>
          <w:t xml:space="preserve"> </w:t>
        </w:r>
      </w:ins>
      <w:del w:id="1964" w:author="nick ting" w:date="2021-10-03T20:33:00Z">
        <w:r w:rsidRPr="00790445" w:rsidDel="00B47CE5">
          <w:rPr>
            <w:rFonts w:ascii="Times New Roman" w:hAnsi="Times New Roman" w:cs="Times New Roman"/>
            <w:sz w:val="22"/>
          </w:rPr>
          <w:delText>canc</w:delText>
        </w:r>
      </w:del>
      <w:ins w:id="1965" w:author="nick ting" w:date="2021-10-03T20:33:00Z">
        <w:r w:rsidR="00B47CE5">
          <w:rPr>
            <w:rFonts w:ascii="Times New Roman" w:hAnsi="Times New Roman" w:cs="Times New Roman"/>
            <w:sz w:val="22"/>
          </w:rPr>
          <w:t>CRC</w:t>
        </w:r>
      </w:ins>
      <w:del w:id="1966" w:author="nick ting" w:date="2021-10-03T20:33:00Z">
        <w:r w:rsidRPr="00790445" w:rsidDel="00B47CE5">
          <w:rPr>
            <w:rFonts w:ascii="Times New Roman" w:hAnsi="Times New Roman" w:cs="Times New Roman"/>
            <w:sz w:val="22"/>
          </w:rPr>
          <w:delText>er</w:delText>
        </w:r>
      </w:del>
      <w:r w:rsidRPr="00790445">
        <w:rPr>
          <w:rFonts w:ascii="Times New Roman" w:hAnsi="Times New Roman" w:cs="Times New Roman"/>
          <w:sz w:val="22"/>
        </w:rPr>
        <w:t>-related</w:t>
      </w:r>
      <w:r w:rsidRPr="00790445">
        <w:rPr>
          <w:rFonts w:ascii="Times New Roman" w:hAnsi="Times New Roman" w:cs="Times New Roman"/>
          <w:sz w:val="22"/>
        </w:rPr>
        <w:fldChar w:fldCharType="begin"/>
      </w:r>
      <w:r w:rsidR="00F05685">
        <w:rPr>
          <w:rFonts w:ascii="Times New Roman" w:hAnsi="Times New Roman" w:cs="Times New Roman"/>
          <w:sz w:val="22"/>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F05685" w:rsidRPr="00F05685">
        <w:rPr>
          <w:rFonts w:ascii="Times New Roman" w:hAnsi="Times New Roman" w:cs="Times New Roman"/>
          <w:kern w:val="0"/>
          <w:sz w:val="22"/>
          <w:szCs w:val="24"/>
          <w:vertAlign w:val="superscript"/>
        </w:rPr>
        <w:t>33–44</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w:t>
      </w:r>
      <w:del w:id="1967" w:author="nick ting" w:date="2021-10-03T20:33:00Z">
        <w:r w:rsidRPr="00790445" w:rsidDel="00B47CE5">
          <w:rPr>
            <w:rFonts w:ascii="Times New Roman" w:hAnsi="Times New Roman" w:cs="Times New Roman"/>
            <w:sz w:val="22"/>
          </w:rPr>
          <w:delText xml:space="preserve">the reported </w:delText>
        </w:r>
      </w:del>
      <w:r w:rsidRPr="00790445">
        <w:rPr>
          <w:rFonts w:ascii="Times New Roman" w:hAnsi="Times New Roman" w:cs="Times New Roman"/>
          <w:sz w:val="22"/>
        </w:rPr>
        <w:t>probiotic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inﬂammation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w:t>
      </w:r>
      <w:del w:id="1968" w:author="nick ting" w:date="2021-10-03T20:34:00Z">
        <w:r w:rsidRPr="00790445" w:rsidDel="00B47CE5">
          <w:rPr>
            <w:rFonts w:ascii="Times New Roman" w:hAnsi="Times New Roman" w:cs="Times New Roman"/>
            <w:sz w:val="22"/>
          </w:rPr>
          <w:delText xml:space="preserve">some </w:delText>
        </w:r>
      </w:del>
      <w:r w:rsidRPr="00790445">
        <w:rPr>
          <w:rFonts w:ascii="Times New Roman" w:hAnsi="Times New Roman" w:cs="Times New Roman"/>
          <w:sz w:val="22"/>
        </w:rPr>
        <w:t xml:space="preserve">well-known </w:t>
      </w:r>
      <w:ins w:id="1969" w:author="LIN, Yufeng" w:date="2021-09-24T16:18:00Z">
        <w:r w:rsidR="008A0F40">
          <w:rPr>
            <w:rFonts w:ascii="Times New Roman" w:hAnsi="Times New Roman" w:cs="Times New Roman"/>
            <w:sz w:val="22"/>
          </w:rPr>
          <w:t xml:space="preserve">CRC-associated </w:t>
        </w:r>
      </w:ins>
      <w:del w:id="1970" w:author="LIN, Yufeng" w:date="2021-09-24T16:17:00Z">
        <w:r w:rsidRPr="00790445" w:rsidDel="008A0F40">
          <w:rPr>
            <w:rFonts w:ascii="Times New Roman" w:hAnsi="Times New Roman" w:cs="Times New Roman"/>
            <w:sz w:val="22"/>
          </w:rPr>
          <w:delText>cancer</w:delText>
        </w:r>
      </w:del>
      <w:ins w:id="1971" w:author="LIN, Yufeng" w:date="2021-09-24T16:18:00Z">
        <w:r w:rsidR="008A0F40">
          <w:rPr>
            <w:rFonts w:ascii="Times New Roman" w:hAnsi="Times New Roman" w:cs="Times New Roman"/>
            <w:sz w:val="22"/>
          </w:rPr>
          <w:t>pathogens</w:t>
        </w:r>
      </w:ins>
      <w:del w:id="1972" w:author="LIN, Yufeng" w:date="2021-09-24T16:17:00Z">
        <w:r w:rsidRPr="00790445" w:rsidDel="008A0F40">
          <w:rPr>
            <w:rFonts w:ascii="Times New Roman" w:hAnsi="Times New Roman" w:cs="Times New Roman"/>
            <w:sz w:val="22"/>
          </w:rPr>
          <w:delText>-related</w:delText>
        </w:r>
      </w:del>
      <w:del w:id="1973" w:author="LIN, Yufeng" w:date="2021-09-24T16:18:00Z">
        <w:r w:rsidRPr="00790445" w:rsidDel="008A0F40">
          <w:rPr>
            <w:rFonts w:ascii="Times New Roman" w:hAnsi="Times New Roman" w:cs="Times New Roman"/>
            <w:sz w:val="22"/>
          </w:rPr>
          <w:delText xml:space="preserve"> bacteria</w:delText>
        </w:r>
      </w:del>
      <w:r w:rsidRPr="00790445">
        <w:rPr>
          <w:rFonts w:ascii="Times New Roman" w:hAnsi="Times New Roman" w:cs="Times New Roman"/>
          <w:sz w:val="22"/>
        </w:rPr>
        <w:t xml:space="preserve">,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xml:space="preserve">; </w:t>
      </w:r>
      <w:del w:id="1974" w:author="nick ting" w:date="2021-10-03T20:34:00Z">
        <w:r w:rsidRPr="00790445" w:rsidDel="00B47CE5">
          <w:rPr>
            <w:rFonts w:ascii="Times New Roman" w:hAnsi="Times New Roman" w:cs="Times New Roman"/>
            <w:sz w:val="22"/>
          </w:rPr>
          <w:delText xml:space="preserve">and </w:delText>
        </w:r>
      </w:del>
      <w:ins w:id="1975" w:author="nick ting" w:date="2021-10-03T20:34:00Z">
        <w:r w:rsidR="00B47CE5">
          <w:rPr>
            <w:rFonts w:ascii="Times New Roman" w:hAnsi="Times New Roman" w:cs="Times New Roman"/>
            <w:sz w:val="22"/>
          </w:rPr>
          <w:t>as well as</w:t>
        </w:r>
        <w:r w:rsidR="00B47CE5" w:rsidRPr="00790445">
          <w:rPr>
            <w:rFonts w:ascii="Times New Roman" w:hAnsi="Times New Roman" w:cs="Times New Roman"/>
            <w:sz w:val="22"/>
          </w:rPr>
          <w:t xml:space="preserve"> </w:t>
        </w:r>
      </w:ins>
      <w:del w:id="1976" w:author="nick ting" w:date="2021-10-03T20:44:00Z">
        <w:r w:rsidRPr="00790445" w:rsidDel="00AC7FAD">
          <w:rPr>
            <w:rFonts w:ascii="Times New Roman" w:hAnsi="Times New Roman" w:cs="Times New Roman"/>
            <w:sz w:val="22"/>
          </w:rPr>
          <w:delText xml:space="preserve">some </w:delText>
        </w:r>
      </w:del>
      <w:r w:rsidRPr="00790445">
        <w:rPr>
          <w:rFonts w:ascii="Times New Roman" w:hAnsi="Times New Roman" w:cs="Times New Roman"/>
          <w:sz w:val="22"/>
        </w:rPr>
        <w:t>famous probiotics,</w:t>
      </w:r>
      <w:ins w:id="1977" w:author="LIN, Yufeng" w:date="2021-09-24T16:13:00Z">
        <w:r w:rsidR="005557B8">
          <w:rPr>
            <w:rFonts w:ascii="Times New Roman" w:hAnsi="Times New Roman" w:cs="Times New Roman"/>
            <w:sz w:val="22"/>
          </w:rPr>
          <w:t xml:space="preserve"> </w:t>
        </w:r>
      </w:ins>
      <w:del w:id="1978" w:author="LIN, Yufeng" w:date="2021-09-24T16:12:00Z">
        <w:r w:rsidRPr="00790445" w:rsidDel="005557B8">
          <w:rPr>
            <w:rFonts w:ascii="Times New Roman" w:hAnsi="Times New Roman" w:cs="Times New Roman"/>
            <w:sz w:val="22"/>
          </w:rPr>
          <w:delText xml:space="preserve"> such as</w:delText>
        </w:r>
      </w:del>
      <w:ins w:id="1979" w:author="LIN, Yufeng" w:date="2021-09-24T16:12:00Z">
        <w:del w:id="1980" w:author="nick ting" w:date="2021-10-03T20:44:00Z">
          <w:r w:rsidR="005557B8" w:rsidDel="00AC7FAD">
            <w:rPr>
              <w:rFonts w:ascii="Times New Roman" w:hAnsi="Times New Roman" w:cs="Times New Roman"/>
              <w:sz w:val="22"/>
            </w:rPr>
            <w:delText>for instance</w:delText>
          </w:r>
        </w:del>
      </w:ins>
      <w:ins w:id="1981" w:author="nick ting" w:date="2021-10-03T20:44:00Z">
        <w:r w:rsidR="00AC7FAD">
          <w:rPr>
            <w:rFonts w:ascii="Times New Roman" w:hAnsi="Times New Roman" w:cs="Times New Roman"/>
            <w:sz w:val="22"/>
          </w:rPr>
          <w:t>such as</w:t>
        </w:r>
      </w:ins>
      <w:ins w:id="1982" w:author="LIN, Yufeng" w:date="2021-09-24T16:13:00Z">
        <w:r w:rsidR="005557B8">
          <w:rPr>
            <w:rFonts w:ascii="Times New Roman" w:hAnsi="Times New Roman" w:cs="Times New Roman"/>
            <w:sz w:val="22"/>
          </w:rPr>
          <w:t>,</w:t>
        </w:r>
      </w:ins>
      <w:r w:rsidRPr="00790445">
        <w:rPr>
          <w:rFonts w:ascii="Times New Roman" w:hAnsi="Times New Roman" w:cs="Times New Roman"/>
          <w:sz w:val="22"/>
        </w:rPr>
        <w:t xml:space="preserve">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w:t>
      </w:r>
      <w:del w:id="1983" w:author="nick ting" w:date="2021-10-03T20:44:00Z">
        <w:r w:rsidRPr="00790445" w:rsidDel="00AC7FAD">
          <w:rPr>
            <w:rFonts w:ascii="Times New Roman" w:hAnsi="Times New Roman" w:cs="Times New Roman"/>
            <w:sz w:val="22"/>
          </w:rPr>
          <w:delText xml:space="preserve">This </w:delText>
        </w:r>
      </w:del>
      <w:ins w:id="1984" w:author="nick ting" w:date="2021-10-03T20:44:00Z">
        <w:r w:rsidR="00AC7FAD">
          <w:rPr>
            <w:rFonts w:ascii="Times New Roman" w:hAnsi="Times New Roman" w:cs="Times New Roman"/>
            <w:sz w:val="22"/>
          </w:rPr>
          <w:t>The</w:t>
        </w:r>
        <w:r w:rsidR="00AC7FAD" w:rsidRPr="00790445">
          <w:rPr>
            <w:rFonts w:ascii="Times New Roman" w:hAnsi="Times New Roman" w:cs="Times New Roman"/>
            <w:sz w:val="22"/>
          </w:rPr>
          <w:t xml:space="preserve"> </w:t>
        </w:r>
      </w:ins>
      <w:ins w:id="1985" w:author="LIN, Yufeng" w:date="2021-09-28T10:55:00Z">
        <w:r w:rsidR="00F05685">
          <w:rPr>
            <w:rFonts w:ascii="Times New Roman" w:hAnsi="Times New Roman" w:cs="Times New Roman"/>
            <w:sz w:val="22"/>
          </w:rPr>
          <w:t>consisten</w:t>
        </w:r>
      </w:ins>
      <w:ins w:id="1986" w:author="LIN, Yufeng" w:date="2021-09-28T10:56:00Z">
        <w:r w:rsidR="00F05685">
          <w:rPr>
            <w:rFonts w:ascii="Times New Roman" w:hAnsi="Times New Roman" w:cs="Times New Roman"/>
            <w:sz w:val="22"/>
          </w:rPr>
          <w:t xml:space="preserve">t </w:t>
        </w:r>
      </w:ins>
      <w:r w:rsidRPr="00790445">
        <w:rPr>
          <w:rFonts w:ascii="Times New Roman" w:hAnsi="Times New Roman" w:cs="Times New Roman"/>
          <w:sz w:val="22"/>
        </w:rPr>
        <w:t xml:space="preserve">result </w:t>
      </w:r>
      <w:ins w:id="1987" w:author="nick ting" w:date="2021-10-03T20:47:00Z">
        <w:r w:rsidR="00AC7FAD">
          <w:rPr>
            <w:rFonts w:ascii="Times New Roman" w:hAnsi="Times New Roman" w:cs="Times New Roman"/>
            <w:sz w:val="22"/>
          </w:rPr>
          <w:t>in</w:t>
        </w:r>
      </w:ins>
      <w:ins w:id="1988" w:author="nick ting" w:date="2021-10-03T20:48:00Z">
        <w:r w:rsidR="00AC7FAD">
          <w:rPr>
            <w:rFonts w:ascii="Times New Roman" w:hAnsi="Times New Roman" w:cs="Times New Roman"/>
            <w:sz w:val="22"/>
          </w:rPr>
          <w:t xml:space="preserve"> </w:t>
        </w:r>
      </w:ins>
      <w:ins w:id="1989" w:author="nick ting" w:date="2021-10-03T20:47:00Z">
        <w:r w:rsidR="00AC7FAD">
          <w:rPr>
            <w:rFonts w:ascii="Times New Roman" w:hAnsi="Times New Roman" w:cs="Times New Roman"/>
            <w:sz w:val="22"/>
          </w:rPr>
          <w:t>differentially abund</w:t>
        </w:r>
      </w:ins>
      <w:ins w:id="1990" w:author="nick ting" w:date="2021-10-03T20:48:00Z">
        <w:r w:rsidR="00AC7FAD">
          <w:rPr>
            <w:rFonts w:ascii="Times New Roman" w:hAnsi="Times New Roman" w:cs="Times New Roman"/>
            <w:sz w:val="22"/>
          </w:rPr>
          <w:t xml:space="preserve">ant bacteria analysis </w:t>
        </w:r>
      </w:ins>
      <w:del w:id="1991" w:author="nick ting" w:date="2021-10-03T20:48:00Z">
        <w:r w:rsidRPr="00790445" w:rsidDel="00AC7FAD">
          <w:rPr>
            <w:rFonts w:ascii="Times New Roman" w:hAnsi="Times New Roman" w:cs="Times New Roman"/>
            <w:sz w:val="22"/>
          </w:rPr>
          <w:delText xml:space="preserve">revealed </w:delText>
        </w:r>
      </w:del>
      <w:ins w:id="1992" w:author="nick ting" w:date="2021-10-03T20:48:00Z">
        <w:r w:rsidR="00AC7FAD">
          <w:rPr>
            <w:rFonts w:ascii="Times New Roman" w:hAnsi="Times New Roman" w:cs="Times New Roman"/>
            <w:sz w:val="22"/>
          </w:rPr>
          <w:t>implied</w:t>
        </w:r>
        <w:r w:rsidR="00AC7FAD" w:rsidRPr="00790445">
          <w:rPr>
            <w:rFonts w:ascii="Times New Roman" w:hAnsi="Times New Roman" w:cs="Times New Roman"/>
            <w:sz w:val="22"/>
          </w:rPr>
          <w:t xml:space="preserve"> </w:t>
        </w:r>
      </w:ins>
      <w:r w:rsidRPr="00790445">
        <w:rPr>
          <w:rFonts w:ascii="Times New Roman" w:hAnsi="Times New Roman" w:cs="Times New Roman"/>
          <w:sz w:val="22"/>
        </w:rPr>
        <w:t>that</w:t>
      </w:r>
      <w:ins w:id="1993" w:author="nick ting" w:date="2021-10-03T20:48:00Z">
        <w:r w:rsidR="00AC7FAD">
          <w:rPr>
            <w:rFonts w:ascii="Times New Roman" w:hAnsi="Times New Roman" w:cs="Times New Roman"/>
            <w:sz w:val="22"/>
          </w:rPr>
          <w:t xml:space="preserve"> our methods used in</w:t>
        </w:r>
      </w:ins>
      <w:r w:rsidRPr="00790445">
        <w:rPr>
          <w:rFonts w:ascii="Times New Roman" w:hAnsi="Times New Roman" w:cs="Times New Roman"/>
          <w:sz w:val="22"/>
        </w:rPr>
        <w:t xml:space="preserve"> </w:t>
      </w:r>
      <w:del w:id="1994" w:author="LIN, Yufeng" w:date="2021-09-28T10:55:00Z">
        <w:r w:rsidRPr="00790445" w:rsidDel="00F05685">
          <w:rPr>
            <w:rFonts w:ascii="Times New Roman" w:hAnsi="Times New Roman" w:cs="Times New Roman"/>
            <w:sz w:val="22"/>
          </w:rPr>
          <w:delText xml:space="preserve">our discovery was validated the </w:delText>
        </w:r>
      </w:del>
      <w:r w:rsidRPr="00790445">
        <w:rPr>
          <w:rFonts w:ascii="Times New Roman" w:hAnsi="Times New Roman" w:cs="Times New Roman"/>
          <w:sz w:val="22"/>
        </w:rPr>
        <w:t xml:space="preserve">previous </w:t>
      </w:r>
      <w:ins w:id="1995" w:author="nick ting" w:date="2021-10-03T20:48:00Z">
        <w:r w:rsidR="00AC7FAD">
          <w:rPr>
            <w:rFonts w:ascii="Times New Roman" w:hAnsi="Times New Roman" w:cs="Times New Roman"/>
            <w:sz w:val="22"/>
          </w:rPr>
          <w:t xml:space="preserve">differentially abundant </w:t>
        </w:r>
      </w:ins>
      <w:ins w:id="1996" w:author="LIN, Yufeng" w:date="2021-09-28T13:01:00Z">
        <w:del w:id="1997" w:author="nick ting" w:date="2021-10-03T20:48:00Z">
          <w:r w:rsidR="004314C2" w:rsidDel="00AC7FAD">
            <w:rPr>
              <w:rFonts w:ascii="Times New Roman" w:hAnsi="Times New Roman" w:cs="Times New Roman"/>
              <w:sz w:val="22"/>
            </w:rPr>
            <w:delText>fungal</w:delText>
          </w:r>
        </w:del>
      </w:ins>
      <w:ins w:id="1998" w:author="nick ting" w:date="2021-10-03T20:48:00Z">
        <w:del w:id="1999" w:author="LIN, Yufeng" w:date="2021-10-04T16:55:00Z">
          <w:r w:rsidR="00AC7FAD" w:rsidDel="00DB66B4">
            <w:rPr>
              <w:rFonts w:ascii="Times New Roman" w:hAnsi="Times New Roman" w:cs="Times New Roman"/>
              <w:sz w:val="22"/>
            </w:rPr>
            <w:delText>micro-eukaryotes</w:delText>
          </w:r>
        </w:del>
      </w:ins>
      <w:proofErr w:type="gramStart"/>
      <w:ins w:id="2000" w:author="LIN, Yufeng" w:date="2021-10-04T16:55:00Z">
        <w:r w:rsidR="00DB66B4">
          <w:rPr>
            <w:rFonts w:ascii="Times New Roman" w:hAnsi="Times New Roman" w:cs="Times New Roman"/>
            <w:sz w:val="22"/>
          </w:rPr>
          <w:t xml:space="preserve">fungi </w:t>
        </w:r>
      </w:ins>
      <w:ins w:id="2001" w:author="LIN, Yufeng" w:date="2021-09-24T16:13:00Z">
        <w:r w:rsidR="008A0F40">
          <w:rPr>
            <w:rFonts w:ascii="Times New Roman" w:hAnsi="Times New Roman" w:cs="Times New Roman"/>
            <w:sz w:val="22"/>
          </w:rPr>
          <w:t xml:space="preserve"> </w:t>
        </w:r>
      </w:ins>
      <w:r w:rsidRPr="00790445">
        <w:rPr>
          <w:rFonts w:ascii="Times New Roman" w:hAnsi="Times New Roman" w:cs="Times New Roman"/>
          <w:sz w:val="22"/>
        </w:rPr>
        <w:t>analysis</w:t>
      </w:r>
      <w:proofErr w:type="gramEnd"/>
      <w:r w:rsidRPr="00790445">
        <w:rPr>
          <w:rFonts w:ascii="Times New Roman" w:hAnsi="Times New Roman" w:cs="Times New Roman"/>
          <w:sz w:val="22"/>
        </w:rPr>
        <w:t xml:space="preserve"> </w:t>
      </w:r>
      <w:del w:id="2002" w:author="nick ting" w:date="2021-10-03T20:49:00Z">
        <w:r w:rsidRPr="00790445" w:rsidDel="00AC7FAD">
          <w:rPr>
            <w:rFonts w:ascii="Times New Roman" w:hAnsi="Times New Roman" w:cs="Times New Roman"/>
            <w:sz w:val="22"/>
          </w:rPr>
          <w:delText xml:space="preserve">selection </w:delText>
        </w:r>
      </w:del>
      <w:r w:rsidRPr="00790445">
        <w:rPr>
          <w:rFonts w:ascii="Times New Roman" w:hAnsi="Times New Roman" w:cs="Times New Roman"/>
          <w:sz w:val="22"/>
        </w:rPr>
        <w:t xml:space="preserve">were credible. </w:t>
      </w:r>
      <w:del w:id="2003" w:author="nick ting" w:date="2021-10-03T20:49:00Z">
        <w:r w:rsidRPr="00790445" w:rsidDel="00AC7FAD">
          <w:rPr>
            <w:rFonts w:ascii="Times New Roman" w:hAnsi="Times New Roman" w:cs="Times New Roman"/>
            <w:sz w:val="22"/>
          </w:rPr>
          <w:delText>And n</w:delText>
        </w:r>
      </w:del>
      <w:ins w:id="2004" w:author="nick ting" w:date="2021-10-03T20:49:00Z">
        <w:r w:rsidR="00AC7FAD">
          <w:rPr>
            <w:rFonts w:ascii="Times New Roman" w:hAnsi="Times New Roman" w:cs="Times New Roman"/>
            <w:sz w:val="22"/>
          </w:rPr>
          <w:t>N</w:t>
        </w:r>
      </w:ins>
      <w:r w:rsidRPr="00790445">
        <w:rPr>
          <w:rFonts w:ascii="Times New Roman" w:hAnsi="Times New Roman" w:cs="Times New Roman"/>
          <w:sz w:val="22"/>
        </w:rPr>
        <w:t xml:space="preserve">ext, we </w:t>
      </w:r>
      <w:del w:id="2005" w:author="nick ting" w:date="2021-10-03T20:51:00Z">
        <w:r w:rsidRPr="00790445" w:rsidDel="0043131C">
          <w:rPr>
            <w:rFonts w:ascii="Times New Roman" w:hAnsi="Times New Roman" w:cs="Times New Roman"/>
            <w:sz w:val="22"/>
          </w:rPr>
          <w:delText xml:space="preserve">aimed to explore the </w:delText>
        </w:r>
      </w:del>
      <w:ins w:id="2006" w:author="nick ting" w:date="2021-10-03T20:51:00Z">
        <w:r w:rsidR="0043131C">
          <w:rPr>
            <w:rFonts w:ascii="Times New Roman" w:hAnsi="Times New Roman" w:cs="Times New Roman"/>
            <w:sz w:val="22"/>
          </w:rPr>
          <w:t xml:space="preserve">asked whether the </w:t>
        </w:r>
      </w:ins>
      <w:del w:id="2007" w:author="nick ting" w:date="2021-10-03T20:52:00Z">
        <w:r w:rsidRPr="00790445" w:rsidDel="0043131C">
          <w:rPr>
            <w:rFonts w:ascii="Times New Roman" w:hAnsi="Times New Roman" w:cs="Times New Roman"/>
            <w:sz w:val="22"/>
          </w:rPr>
          <w:delText xml:space="preserve">associations </w:delText>
        </w:r>
      </w:del>
      <w:ins w:id="2008" w:author="nick ting" w:date="2021-10-03T20:52:00Z">
        <w:r w:rsidR="0043131C">
          <w:rPr>
            <w:rFonts w:ascii="Times New Roman" w:hAnsi="Times New Roman" w:cs="Times New Roman"/>
            <w:sz w:val="22"/>
          </w:rPr>
          <w:t>correlations</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between the </w:t>
      </w:r>
      <w:del w:id="2009" w:author="LIN, Yufeng" w:date="2021-09-28T13:07:00Z">
        <w:r w:rsidR="00FA35F2" w:rsidRPr="00790445" w:rsidDel="004314C2">
          <w:rPr>
            <w:rFonts w:ascii="Times New Roman" w:hAnsi="Times New Roman" w:cs="Times New Roman"/>
            <w:sz w:val="22"/>
          </w:rPr>
          <w:delText>micro-eukaryotes</w:delText>
        </w:r>
      </w:del>
      <w:ins w:id="2010" w:author="LIN, Yufeng" w:date="2021-09-28T13:07:00Z">
        <w:del w:id="2011" w:author="nick ting" w:date="2021-10-03T20:51:00Z">
          <w:r w:rsidR="004314C2" w:rsidDel="0043131C">
            <w:rPr>
              <w:rFonts w:ascii="Times New Roman" w:hAnsi="Times New Roman" w:cs="Times New Roman"/>
              <w:sz w:val="22"/>
            </w:rPr>
            <w:delText>fungi</w:delText>
          </w:r>
        </w:del>
      </w:ins>
      <w:ins w:id="2012" w:author="nick ting" w:date="2021-10-03T20:51:00Z">
        <w:del w:id="2013" w:author="LIN, Yufeng" w:date="2021-10-04T16:55:00Z">
          <w:r w:rsidR="0043131C" w:rsidDel="00DB66B4">
            <w:rPr>
              <w:rFonts w:ascii="Times New Roman" w:hAnsi="Times New Roman" w:cs="Times New Roman"/>
              <w:sz w:val="22"/>
            </w:rPr>
            <w:delText>micro-eukaryotes</w:delText>
          </w:r>
        </w:del>
      </w:ins>
      <w:proofErr w:type="gramStart"/>
      <w:ins w:id="2014" w:author="LIN, Yufeng" w:date="2021-10-04T16:55:00Z">
        <w:r w:rsidR="00DB66B4">
          <w:rPr>
            <w:rFonts w:ascii="Times New Roman" w:hAnsi="Times New Roman" w:cs="Times New Roman"/>
            <w:sz w:val="22"/>
          </w:rPr>
          <w:t xml:space="preserve">fungi </w:t>
        </w:r>
      </w:ins>
      <w:r w:rsidRPr="00790445">
        <w:rPr>
          <w:rFonts w:ascii="Times New Roman" w:hAnsi="Times New Roman" w:cs="Times New Roman"/>
          <w:sz w:val="22"/>
        </w:rPr>
        <w:t xml:space="preserve"> and</w:t>
      </w:r>
      <w:proofErr w:type="gramEnd"/>
      <w:r w:rsidRPr="00790445">
        <w:rPr>
          <w:rFonts w:ascii="Times New Roman" w:hAnsi="Times New Roman" w:cs="Times New Roman"/>
          <w:sz w:val="22"/>
        </w:rPr>
        <w:t xml:space="preserve"> bacteria</w:t>
      </w:r>
      <w:ins w:id="2015" w:author="nick ting" w:date="2021-10-03T20:51:00Z">
        <w:r w:rsidR="0043131C">
          <w:rPr>
            <w:rFonts w:ascii="Times New Roman" w:hAnsi="Times New Roman" w:cs="Times New Roman"/>
            <w:sz w:val="22"/>
          </w:rPr>
          <w:t xml:space="preserve"> </w:t>
        </w:r>
      </w:ins>
      <w:ins w:id="2016" w:author="nick ting" w:date="2021-10-03T20:52:00Z">
        <w:r w:rsidR="0043131C">
          <w:rPr>
            <w:rFonts w:ascii="Times New Roman" w:hAnsi="Times New Roman" w:cs="Times New Roman"/>
            <w:sz w:val="22"/>
          </w:rPr>
          <w:t>are associated with CRC</w:t>
        </w:r>
      </w:ins>
      <w:r w:rsidRPr="00790445">
        <w:rPr>
          <w:rFonts w:ascii="Times New Roman" w:hAnsi="Times New Roman" w:cs="Times New Roman"/>
          <w:sz w:val="22"/>
        </w:rPr>
        <w:t xml:space="preserve">. We </w:t>
      </w:r>
      <w:ins w:id="2017" w:author="nick ting" w:date="2021-10-03T20:51:00Z">
        <w:r w:rsidR="0043131C">
          <w:rPr>
            <w:rFonts w:ascii="Times New Roman" w:hAnsi="Times New Roman" w:cs="Times New Roman"/>
            <w:sz w:val="22"/>
          </w:rPr>
          <w:t>per</w:t>
        </w:r>
      </w:ins>
      <w:del w:id="2018" w:author="nick ting" w:date="2021-10-03T20:51:00Z">
        <w:r w:rsidRPr="00790445" w:rsidDel="0043131C">
          <w:rPr>
            <w:rFonts w:ascii="Times New Roman" w:hAnsi="Times New Roman" w:cs="Times New Roman"/>
            <w:sz w:val="22"/>
          </w:rPr>
          <w:delText>utilized the same method</w:delText>
        </w:r>
      </w:del>
      <w:ins w:id="2019" w:author="nick ting" w:date="2021-10-03T20:52:00Z">
        <w:r w:rsidR="0043131C">
          <w:rPr>
            <w:rFonts w:ascii="Times New Roman" w:hAnsi="Times New Roman" w:cs="Times New Roman"/>
            <w:sz w:val="22"/>
          </w:rPr>
          <w:t>formed</w:t>
        </w:r>
      </w:ins>
      <w:del w:id="2020" w:author="nick ting" w:date="2021-10-03T20:52:00Z">
        <w:r w:rsidRPr="00790445" w:rsidDel="0043131C">
          <w:rPr>
            <w:rFonts w:ascii="Times New Roman" w:hAnsi="Times New Roman" w:cs="Times New Roman"/>
            <w:sz w:val="22"/>
          </w:rPr>
          <w:delText>,</w:delText>
        </w:r>
      </w:del>
      <w:r w:rsidRPr="00790445">
        <w:rPr>
          <w:rFonts w:ascii="Times New Roman" w:hAnsi="Times New Roman" w:cs="Times New Roman"/>
          <w:sz w:val="22"/>
        </w:rPr>
        <w:t xml:space="preserve"> DGC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w:t>
      </w:r>
      <w:ins w:id="2021" w:author="nick ting" w:date="2021-10-03T20:53:00Z">
        <w:r w:rsidR="0043131C">
          <w:rPr>
            <w:rFonts w:ascii="Times New Roman" w:hAnsi="Times New Roman" w:cs="Times New Roman"/>
            <w:sz w:val="22"/>
          </w:rPr>
          <w:t xml:space="preserve"> to calculate the</w:t>
        </w:r>
      </w:ins>
      <w:del w:id="2022" w:author="nick ting" w:date="2021-10-03T20:53:00Z">
        <w:r w:rsidRPr="00790445" w:rsidDel="0043131C">
          <w:rPr>
            <w:rFonts w:ascii="Times New Roman" w:hAnsi="Times New Roman" w:cs="Times New Roman"/>
            <w:sz w:val="22"/>
          </w:rPr>
          <w:delText xml:space="preserve"> as the internal</w:delText>
        </w:r>
      </w:del>
      <w:r w:rsidRPr="00790445">
        <w:rPr>
          <w:rFonts w:ascii="Times New Roman" w:hAnsi="Times New Roman" w:cs="Times New Roman"/>
          <w:sz w:val="22"/>
        </w:rPr>
        <w:t xml:space="preserve"> correlation </w:t>
      </w:r>
      <w:del w:id="2023" w:author="nick ting" w:date="2021-10-03T20:53:00Z">
        <w:r w:rsidRPr="00790445" w:rsidDel="0043131C">
          <w:rPr>
            <w:rFonts w:ascii="Times New Roman" w:hAnsi="Times New Roman" w:cs="Times New Roman"/>
            <w:sz w:val="22"/>
          </w:rPr>
          <w:delText xml:space="preserve">of </w:delText>
        </w:r>
      </w:del>
      <w:ins w:id="2024" w:author="nick ting" w:date="2021-10-03T20:53:00Z">
        <w:r w:rsidR="0043131C">
          <w:rPr>
            <w:rFonts w:ascii="Times New Roman" w:hAnsi="Times New Roman" w:cs="Times New Roman"/>
            <w:sz w:val="22"/>
          </w:rPr>
          <w:t>between</w:t>
        </w:r>
        <w:r w:rsidR="0043131C" w:rsidRPr="00790445">
          <w:rPr>
            <w:rFonts w:ascii="Times New Roman" w:hAnsi="Times New Roman" w:cs="Times New Roman"/>
            <w:sz w:val="22"/>
          </w:rPr>
          <w:t xml:space="preserve"> </w:t>
        </w:r>
      </w:ins>
      <w:del w:id="2025" w:author="LIN, Yufeng" w:date="2021-09-28T13:07:00Z">
        <w:r w:rsidR="00FA35F2" w:rsidRPr="00790445" w:rsidDel="004314C2">
          <w:rPr>
            <w:rFonts w:ascii="Times New Roman" w:hAnsi="Times New Roman" w:cs="Times New Roman"/>
            <w:sz w:val="22"/>
          </w:rPr>
          <w:delText>micro-eukaryotes</w:delText>
        </w:r>
      </w:del>
      <w:ins w:id="2026" w:author="LIN, Yufeng" w:date="2021-09-28T13:07:00Z">
        <w:del w:id="2027" w:author="nick ting" w:date="2021-10-03T20:53:00Z">
          <w:r w:rsidR="004314C2" w:rsidDel="0043131C">
            <w:rPr>
              <w:rFonts w:ascii="Times New Roman" w:hAnsi="Times New Roman" w:cs="Times New Roman"/>
              <w:sz w:val="22"/>
            </w:rPr>
            <w:delText>fungi</w:delText>
          </w:r>
        </w:del>
      </w:ins>
      <w:ins w:id="2028" w:author="nick ting" w:date="2021-10-03T20:53:00Z">
        <w:del w:id="2029" w:author="LIN, Yufeng" w:date="2021-10-04T16:55:00Z">
          <w:r w:rsidR="0043131C" w:rsidDel="00DB66B4">
            <w:rPr>
              <w:rFonts w:ascii="Times New Roman" w:hAnsi="Times New Roman" w:cs="Times New Roman"/>
              <w:sz w:val="22"/>
            </w:rPr>
            <w:delText>micro-eukaryotes</w:delText>
          </w:r>
        </w:del>
      </w:ins>
      <w:ins w:id="2030" w:author="LIN, Yufeng" w:date="2021-10-04T16:55:00Z">
        <w:r w:rsidR="00DB66B4">
          <w:rPr>
            <w:rFonts w:ascii="Times New Roman" w:hAnsi="Times New Roman" w:cs="Times New Roman"/>
            <w:sz w:val="22"/>
          </w:rPr>
          <w:t xml:space="preserve">fungi </w:t>
        </w:r>
      </w:ins>
      <w:ins w:id="2031" w:author="LIN, Yufeng" w:date="2021-09-28T10:59:00Z">
        <w:r w:rsidR="00A009DF">
          <w:rPr>
            <w:rFonts w:ascii="Times New Roman" w:hAnsi="Times New Roman" w:cs="Times New Roman"/>
            <w:sz w:val="22"/>
          </w:rPr>
          <w:t xml:space="preserve"> and bacteria</w:t>
        </w:r>
      </w:ins>
      <w:r w:rsidRPr="00790445">
        <w:rPr>
          <w:rFonts w:ascii="Times New Roman" w:hAnsi="Times New Roman" w:cs="Times New Roman"/>
          <w:sz w:val="22"/>
        </w:rPr>
        <w:t>.</w:t>
      </w:r>
      <w:ins w:id="2032" w:author="LIN, Yufeng" w:date="2021-09-28T11:04:00Z">
        <w:r w:rsidR="00A009DF" w:rsidRPr="00A009DF">
          <w:rPr>
            <w:rFonts w:ascii="Times New Roman" w:hAnsi="Times New Roman" w:cs="Times New Roman"/>
            <w:sz w:val="22"/>
          </w:rPr>
          <w:t xml:space="preserve"> </w:t>
        </w:r>
        <w:del w:id="2033" w:author="nick ting" w:date="2021-10-03T20:54:00Z">
          <w:r w:rsidR="00A009DF" w:rsidRPr="00A009DF" w:rsidDel="0043131C">
            <w:rPr>
              <w:rFonts w:ascii="Times New Roman" w:hAnsi="Times New Roman" w:cs="Times New Roman"/>
              <w:sz w:val="22"/>
            </w:rPr>
            <w:delText>Whether CRC, adenoma, or healthy control, w</w:delText>
          </w:r>
        </w:del>
      </w:ins>
      <w:ins w:id="2034" w:author="nick ting" w:date="2021-10-03T20:54:00Z">
        <w:r w:rsidR="0043131C">
          <w:rPr>
            <w:rFonts w:ascii="Times New Roman" w:hAnsi="Times New Roman" w:cs="Times New Roman"/>
            <w:sz w:val="22"/>
          </w:rPr>
          <w:t>W</w:t>
        </w:r>
      </w:ins>
      <w:ins w:id="2035" w:author="LIN, Yufeng" w:date="2021-09-28T11:04:00Z">
        <w:r w:rsidR="00A009DF" w:rsidRPr="00A009DF">
          <w:rPr>
            <w:rFonts w:ascii="Times New Roman" w:hAnsi="Times New Roman" w:cs="Times New Roman"/>
            <w:sz w:val="22"/>
          </w:rPr>
          <w:t>e discovered that t</w:t>
        </w:r>
      </w:ins>
      <w:ins w:id="2036" w:author="nick ting" w:date="2021-10-03T20:53:00Z">
        <w:r w:rsidR="0043131C">
          <w:rPr>
            <w:rFonts w:ascii="Times New Roman" w:hAnsi="Times New Roman" w:cs="Times New Roman"/>
            <w:sz w:val="22"/>
          </w:rPr>
          <w:t>he</w:t>
        </w:r>
      </w:ins>
      <w:ins w:id="2037" w:author="LIN, Yufeng" w:date="2021-09-28T11:04:00Z">
        <w:del w:id="2038" w:author="nick ting" w:date="2021-10-03T20:53:00Z">
          <w:r w:rsidR="00A009DF" w:rsidRPr="00A009DF" w:rsidDel="0043131C">
            <w:rPr>
              <w:rFonts w:ascii="Times New Roman" w:hAnsi="Times New Roman" w:cs="Times New Roman"/>
              <w:sz w:val="22"/>
            </w:rPr>
            <w:delText>he relationship of</w:delText>
          </w:r>
        </w:del>
        <w:r w:rsidR="00A009DF" w:rsidRPr="00A009DF">
          <w:rPr>
            <w:rFonts w:ascii="Times New Roman" w:hAnsi="Times New Roman" w:cs="Times New Roman"/>
            <w:sz w:val="22"/>
          </w:rPr>
          <w:t xml:space="preserve"> </w:t>
        </w:r>
      </w:ins>
      <w:ins w:id="2039" w:author="LIN, Yufeng" w:date="2021-10-04T16:57:00Z">
        <w:r w:rsidR="00DB66B4">
          <w:rPr>
            <w:rFonts w:ascii="Times New Roman" w:hAnsi="Times New Roman" w:cs="Times New Roman"/>
            <w:sz w:val="22"/>
          </w:rPr>
          <w:t>fung</w:t>
        </w:r>
      </w:ins>
      <w:ins w:id="2040" w:author="LIN, Yufeng" w:date="2021-10-04T16:58:00Z">
        <w:r w:rsidR="00DB66B4">
          <w:rPr>
            <w:rFonts w:ascii="Times New Roman" w:hAnsi="Times New Roman" w:cs="Times New Roman"/>
            <w:sz w:val="22"/>
          </w:rPr>
          <w:t>al</w:t>
        </w:r>
      </w:ins>
      <w:ins w:id="2041" w:author="nick ting" w:date="2021-10-03T20:53:00Z">
        <w:del w:id="2042" w:author="LIN, Yufeng" w:date="2021-10-04T16:57:00Z">
          <w:r w:rsidR="0043131C" w:rsidDel="00DB66B4">
            <w:rPr>
              <w:rFonts w:ascii="Times New Roman" w:hAnsi="Times New Roman" w:cs="Times New Roman"/>
              <w:sz w:val="22"/>
            </w:rPr>
            <w:delText>o</w:delText>
          </w:r>
        </w:del>
      </w:ins>
      <w:ins w:id="2043" w:author="LIN, Yufeng" w:date="2021-09-28T11:04:00Z">
        <w:del w:id="2044" w:author="nick ting" w:date="2021-10-03T20:53:00Z">
          <w:r w:rsidR="00A009DF" w:rsidRPr="00A009DF" w:rsidDel="0043131C">
            <w:rPr>
              <w:rFonts w:ascii="Times New Roman" w:hAnsi="Times New Roman" w:cs="Times New Roman"/>
              <w:sz w:val="22"/>
            </w:rPr>
            <w:delText>ote</w:delText>
          </w:r>
        </w:del>
        <w:r w:rsidR="00A009DF" w:rsidRPr="00A009DF">
          <w:rPr>
            <w:rFonts w:ascii="Times New Roman" w:hAnsi="Times New Roman" w:cs="Times New Roman"/>
            <w:sz w:val="22"/>
          </w:rPr>
          <w:t>-bacteri</w:t>
        </w:r>
      </w:ins>
      <w:ins w:id="2045" w:author="nick ting" w:date="2021-10-03T20:53:00Z">
        <w:r w:rsidR="0043131C">
          <w:rPr>
            <w:rFonts w:ascii="Times New Roman" w:hAnsi="Times New Roman" w:cs="Times New Roman"/>
            <w:sz w:val="22"/>
          </w:rPr>
          <w:t xml:space="preserve">al </w:t>
        </w:r>
        <w:proofErr w:type="spellStart"/>
        <w:r w:rsidR="0043131C">
          <w:rPr>
            <w:rFonts w:ascii="Times New Roman" w:hAnsi="Times New Roman" w:cs="Times New Roman"/>
            <w:sz w:val="22"/>
          </w:rPr>
          <w:t>corrlations</w:t>
        </w:r>
      </w:ins>
      <w:proofErr w:type="spellEnd"/>
      <w:ins w:id="2046" w:author="LIN, Yufeng" w:date="2021-09-28T11:04:00Z">
        <w:del w:id="2047" w:author="nick ting" w:date="2021-10-03T20:53:00Z">
          <w:r w:rsidR="00A009DF" w:rsidRPr="00A009DF" w:rsidDel="0043131C">
            <w:rPr>
              <w:rFonts w:ascii="Times New Roman" w:hAnsi="Times New Roman" w:cs="Times New Roman"/>
              <w:sz w:val="22"/>
            </w:rPr>
            <w:delText>a</w:delText>
          </w:r>
        </w:del>
        <w:r w:rsidR="00A009DF" w:rsidRPr="00A009DF">
          <w:rPr>
            <w:rFonts w:ascii="Times New Roman" w:hAnsi="Times New Roman" w:cs="Times New Roman"/>
            <w:sz w:val="22"/>
          </w:rPr>
          <w:t xml:space="preserve"> </w:t>
        </w:r>
        <w:del w:id="2048" w:author="nick ting" w:date="2021-10-03T20:54:00Z">
          <w:r w:rsidR="00A009DF" w:rsidRPr="00A009DF" w:rsidDel="0043131C">
            <w:rPr>
              <w:rFonts w:ascii="Times New Roman" w:hAnsi="Times New Roman" w:cs="Times New Roman"/>
              <w:sz w:val="22"/>
            </w:rPr>
            <w:delText>was</w:delText>
          </w:r>
        </w:del>
      </w:ins>
      <w:ins w:id="2049" w:author="nick ting" w:date="2021-10-03T20:54:00Z">
        <w:r w:rsidR="0043131C">
          <w:rPr>
            <w:rFonts w:ascii="Times New Roman" w:hAnsi="Times New Roman" w:cs="Times New Roman"/>
            <w:sz w:val="22"/>
          </w:rPr>
          <w:t>were</w:t>
        </w:r>
      </w:ins>
      <w:ins w:id="2050" w:author="LIN, Yufeng" w:date="2021-09-28T11:04:00Z">
        <w:r w:rsidR="00A009DF" w:rsidRPr="00A009DF">
          <w:rPr>
            <w:rFonts w:ascii="Times New Roman" w:hAnsi="Times New Roman" w:cs="Times New Roman"/>
            <w:sz w:val="22"/>
          </w:rPr>
          <w:t xml:space="preserve"> weaker than </w:t>
        </w:r>
        <w:del w:id="2051" w:author="nick ting" w:date="2021-10-03T20:54:00Z">
          <w:r w:rsidR="00A009DF" w:rsidRPr="00A009DF" w:rsidDel="0043131C">
            <w:rPr>
              <w:rFonts w:ascii="Times New Roman" w:hAnsi="Times New Roman" w:cs="Times New Roman"/>
              <w:sz w:val="22"/>
            </w:rPr>
            <w:delText xml:space="preserve">internal </w:delText>
          </w:r>
        </w:del>
      </w:ins>
      <w:ins w:id="2052" w:author="LIN, Yufeng" w:date="2021-09-28T13:07:00Z">
        <w:del w:id="2053" w:author="nick ting" w:date="2021-10-03T20:54:00Z">
          <w:r w:rsidR="004314C2" w:rsidDel="0043131C">
            <w:rPr>
              <w:rFonts w:ascii="Times New Roman" w:hAnsi="Times New Roman" w:cs="Times New Roman"/>
              <w:sz w:val="22"/>
            </w:rPr>
            <w:delText>fungi</w:delText>
          </w:r>
        </w:del>
      </w:ins>
      <w:ins w:id="2054" w:author="LIN, Yufeng" w:date="2021-09-28T11:04:00Z">
        <w:del w:id="2055" w:author="nick ting" w:date="2021-10-03T20:54:00Z">
          <w:r w:rsidR="00A009DF" w:rsidRPr="00A009DF" w:rsidDel="0043131C">
            <w:rPr>
              <w:rFonts w:ascii="Times New Roman" w:hAnsi="Times New Roman" w:cs="Times New Roman"/>
              <w:sz w:val="22"/>
            </w:rPr>
            <w:delText xml:space="preserve"> </w:delText>
          </w:r>
        </w:del>
      </w:ins>
      <w:ins w:id="2056" w:author="nick ting" w:date="2021-10-03T20:54:00Z">
        <w:r w:rsidR="0043131C">
          <w:rPr>
            <w:rFonts w:ascii="Times New Roman" w:hAnsi="Times New Roman" w:cs="Times New Roman"/>
            <w:sz w:val="22"/>
          </w:rPr>
          <w:t>inter-</w:t>
        </w:r>
        <w:del w:id="2057" w:author="LIN, Yufeng" w:date="2021-10-04T16:55:00Z">
          <w:r w:rsidR="0043131C" w:rsidDel="00DB66B4">
            <w:rPr>
              <w:rFonts w:ascii="Times New Roman" w:hAnsi="Times New Roman" w:cs="Times New Roman"/>
              <w:sz w:val="22"/>
            </w:rPr>
            <w:delText>microeukaryotes</w:delText>
          </w:r>
        </w:del>
      </w:ins>
      <w:ins w:id="2058" w:author="LIN, Yufeng" w:date="2021-10-04T16:55:00Z">
        <w:r w:rsidR="00DB66B4">
          <w:rPr>
            <w:rFonts w:ascii="Times New Roman" w:hAnsi="Times New Roman" w:cs="Times New Roman"/>
            <w:sz w:val="22"/>
          </w:rPr>
          <w:t>fungi</w:t>
        </w:r>
      </w:ins>
      <w:ins w:id="2059" w:author="nick ting" w:date="2021-10-03T20:54:00Z">
        <w:r w:rsidR="0043131C">
          <w:rPr>
            <w:rFonts w:ascii="Times New Roman" w:hAnsi="Times New Roman" w:cs="Times New Roman"/>
            <w:sz w:val="22"/>
          </w:rPr>
          <w:t xml:space="preserve"> correlations across all three groups</w:t>
        </w:r>
      </w:ins>
      <w:ins w:id="2060" w:author="nick ting" w:date="2021-10-03T20:55:00Z">
        <w:r w:rsidR="0043131C">
          <w:rPr>
            <w:rFonts w:ascii="Times New Roman" w:hAnsi="Times New Roman" w:cs="Times New Roman"/>
            <w:sz w:val="22"/>
          </w:rPr>
          <w:t xml:space="preserve"> (CRC, Adenoma and Healthy </w:t>
        </w:r>
        <w:proofErr w:type="gramStart"/>
        <w:r w:rsidR="0043131C">
          <w:rPr>
            <w:rFonts w:ascii="Times New Roman" w:hAnsi="Times New Roman" w:cs="Times New Roman"/>
            <w:sz w:val="22"/>
          </w:rPr>
          <w:t>control)</w:t>
        </w:r>
      </w:ins>
      <w:ins w:id="2061" w:author="nick ting" w:date="2021-10-03T20:54:00Z">
        <w:r w:rsidR="0043131C">
          <w:rPr>
            <w:rFonts w:ascii="Times New Roman" w:hAnsi="Times New Roman" w:cs="Times New Roman"/>
            <w:sz w:val="22"/>
          </w:rPr>
          <w:t xml:space="preserve">  </w:t>
        </w:r>
      </w:ins>
      <w:ins w:id="2062" w:author="LIN, Yufeng" w:date="2021-09-28T11:04:00Z">
        <w:r w:rsidR="00A009DF" w:rsidRPr="00A009DF">
          <w:rPr>
            <w:rFonts w:ascii="Times New Roman" w:hAnsi="Times New Roman" w:cs="Times New Roman"/>
            <w:sz w:val="22"/>
          </w:rPr>
          <w:t>(</w:t>
        </w:r>
        <w:proofErr w:type="gramEnd"/>
        <w:r w:rsidR="00A009DF" w:rsidRPr="00A009DF">
          <w:rPr>
            <w:rFonts w:ascii="Times New Roman" w:hAnsi="Times New Roman" w:cs="Times New Roman"/>
            <w:sz w:val="22"/>
          </w:rPr>
          <w:t xml:space="preserve">supplementary table 11). </w:t>
        </w:r>
      </w:ins>
      <w:del w:id="2063" w:author="LIN, Yufeng" w:date="2021-09-28T11:04:00Z">
        <w:r w:rsidRPr="00790445" w:rsidDel="00A009DF">
          <w:rPr>
            <w:rFonts w:ascii="Times New Roman" w:hAnsi="Times New Roman" w:cs="Times New Roman"/>
            <w:sz w:val="22"/>
          </w:rPr>
          <w:delText xml:space="preserve"> </w:delText>
        </w:r>
      </w:del>
      <w:del w:id="2064" w:author="LIN, Yufeng" w:date="2021-09-28T11:03:00Z">
        <w:r w:rsidRPr="00790445" w:rsidDel="00A009DF">
          <w:rPr>
            <w:rFonts w:ascii="Times New Roman" w:hAnsi="Times New Roman" w:cs="Times New Roman"/>
            <w:sz w:val="22"/>
          </w:rPr>
          <w:delText>W</w:delText>
        </w:r>
      </w:del>
      <w:del w:id="2065" w:author="LIN, Yufeng" w:date="2021-09-28T11:04:00Z">
        <w:r w:rsidRPr="00790445" w:rsidDel="00A009DF">
          <w:rPr>
            <w:rFonts w:ascii="Times New Roman" w:hAnsi="Times New Roman" w:cs="Times New Roman"/>
            <w:sz w:val="22"/>
          </w:rPr>
          <w:delText xml:space="preserve">e discovered the relationship of microeukaryote-bacteria was weaker than internal </w:delText>
        </w:r>
        <w:r w:rsidR="00FA35F2" w:rsidRPr="00790445" w:rsidDel="00A009DF">
          <w:rPr>
            <w:rFonts w:ascii="Times New Roman" w:hAnsi="Times New Roman" w:cs="Times New Roman"/>
            <w:sz w:val="22"/>
          </w:rPr>
          <w:delText>micro-eukaryotes</w:delText>
        </w:r>
        <w:r w:rsidRPr="00790445" w:rsidDel="00A009DF">
          <w:rPr>
            <w:rFonts w:ascii="Times New Roman" w:hAnsi="Times New Roman" w:cs="Times New Roman"/>
            <w:sz w:val="22"/>
          </w:rPr>
          <w:delText xml:space="preserve">. </w:delText>
        </w:r>
      </w:del>
      <w:r w:rsidRPr="00790445">
        <w:rPr>
          <w:rFonts w:ascii="Times New Roman" w:hAnsi="Times New Roman" w:cs="Times New Roman"/>
          <w:sz w:val="22"/>
        </w:rPr>
        <w:t xml:space="preserve">However, </w:t>
      </w:r>
      <w:del w:id="2066" w:author="nick ting" w:date="2021-10-03T20:55:00Z">
        <w:r w:rsidRPr="00790445" w:rsidDel="0043131C">
          <w:rPr>
            <w:rFonts w:ascii="Times New Roman" w:hAnsi="Times New Roman" w:cs="Times New Roman"/>
            <w:sz w:val="22"/>
          </w:rPr>
          <w:delText xml:space="preserve">we explored that </w:delText>
        </w:r>
      </w:del>
      <w:r w:rsidRPr="00790445">
        <w:rPr>
          <w:rFonts w:ascii="Times New Roman" w:hAnsi="Times New Roman" w:cs="Times New Roman"/>
          <w:sz w:val="22"/>
        </w:rPr>
        <w:t xml:space="preserve">the </w:t>
      </w:r>
      <w:ins w:id="2067" w:author="LIN, Yufeng" w:date="2021-10-04T16:58:00Z">
        <w:r w:rsidR="00DB66B4">
          <w:rPr>
            <w:rFonts w:ascii="Times New Roman" w:hAnsi="Times New Roman" w:cs="Times New Roman"/>
            <w:sz w:val="22"/>
          </w:rPr>
          <w:t>fungal</w:t>
        </w:r>
      </w:ins>
      <w:ins w:id="2068" w:author="nick ting" w:date="2021-10-03T20:55:00Z">
        <w:del w:id="2069" w:author="LIN, Yufeng" w:date="2021-10-04T16:58:00Z">
          <w:r w:rsidR="0043131C" w:rsidDel="00DB66B4">
            <w:rPr>
              <w:rFonts w:ascii="Times New Roman" w:hAnsi="Times New Roman" w:cs="Times New Roman"/>
              <w:sz w:val="22"/>
            </w:rPr>
            <w:delText>micro-eukaryo</w:delText>
          </w:r>
        </w:del>
        <w:r w:rsidR="0043131C">
          <w:rPr>
            <w:rFonts w:ascii="Times New Roman" w:hAnsi="Times New Roman" w:cs="Times New Roman"/>
            <w:sz w:val="22"/>
          </w:rPr>
          <w:t xml:space="preserve">-bacterial correlation was still </w:t>
        </w:r>
      </w:ins>
      <w:del w:id="2070" w:author="nick ting" w:date="2021-10-03T20:55:00Z">
        <w:r w:rsidRPr="00790445" w:rsidDel="0043131C">
          <w:rPr>
            <w:rFonts w:ascii="Times New Roman" w:hAnsi="Times New Roman" w:cs="Times New Roman"/>
            <w:sz w:val="22"/>
          </w:rPr>
          <w:delText xml:space="preserve">associations </w:delText>
        </w:r>
      </w:del>
      <w:ins w:id="2071" w:author="nick ting" w:date="2021-10-03T20:55:00Z">
        <w:r w:rsidR="0043131C">
          <w:rPr>
            <w:rFonts w:ascii="Times New Roman" w:hAnsi="Times New Roman" w:cs="Times New Roman"/>
            <w:sz w:val="22"/>
          </w:rPr>
          <w:t>stronger</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in CRC </w:t>
      </w:r>
      <w:del w:id="2072" w:author="nick ting" w:date="2021-10-03T20:56:00Z">
        <w:r w:rsidRPr="00790445" w:rsidDel="0043131C">
          <w:rPr>
            <w:rFonts w:ascii="Times New Roman" w:hAnsi="Times New Roman" w:cs="Times New Roman"/>
            <w:sz w:val="22"/>
          </w:rPr>
          <w:delText>were much more potent</w:delText>
        </w:r>
      </w:del>
      <w:ins w:id="2073" w:author="LIN, Yufeng" w:date="2021-09-23T15:03:00Z">
        <w:del w:id="2074" w:author="nick ting" w:date="2021-10-03T20:56:00Z">
          <w:r w:rsidR="00F15BA6" w:rsidDel="0043131C">
            <w:rPr>
              <w:rFonts w:ascii="Times New Roman" w:hAnsi="Times New Roman" w:cs="Times New Roman"/>
              <w:sz w:val="22"/>
            </w:rPr>
            <w:delText>stronger</w:delText>
          </w:r>
        </w:del>
      </w:ins>
      <w:del w:id="2075" w:author="nick ting" w:date="2021-10-03T20:56:00Z">
        <w:r w:rsidRPr="00790445" w:rsidDel="0043131C">
          <w:rPr>
            <w:rFonts w:ascii="Times New Roman" w:hAnsi="Times New Roman" w:cs="Times New Roman"/>
            <w:sz w:val="22"/>
          </w:rPr>
          <w:delText xml:space="preserve"> than</w:delText>
        </w:r>
      </w:del>
      <w:ins w:id="2076" w:author="nick ting" w:date="2021-10-03T20:56:00Z">
        <w:r w:rsidR="0043131C">
          <w:rPr>
            <w:rFonts w:ascii="Times New Roman" w:hAnsi="Times New Roman" w:cs="Times New Roman"/>
            <w:sz w:val="22"/>
          </w:rPr>
          <w:t>when compared to</w:t>
        </w:r>
      </w:ins>
      <w:r w:rsidRPr="00790445">
        <w:rPr>
          <w:rFonts w:ascii="Times New Roman" w:hAnsi="Times New Roman" w:cs="Times New Roman"/>
          <w:sz w:val="22"/>
        </w:rPr>
        <w:t xml:space="preserve"> </w:t>
      </w:r>
      <w:del w:id="2077" w:author="nick ting" w:date="2021-10-03T20:56:00Z">
        <w:r w:rsidRPr="00790445" w:rsidDel="0043131C">
          <w:rPr>
            <w:rFonts w:ascii="Times New Roman" w:hAnsi="Times New Roman" w:cs="Times New Roman"/>
            <w:sz w:val="22"/>
          </w:rPr>
          <w:delText xml:space="preserve">in </w:delText>
        </w:r>
      </w:del>
      <w:r w:rsidRPr="00790445">
        <w:rPr>
          <w:rFonts w:ascii="Times New Roman" w:hAnsi="Times New Roman" w:cs="Times New Roman"/>
          <w:sz w:val="22"/>
        </w:rPr>
        <w:t xml:space="preserve">healthy control, </w:t>
      </w:r>
      <w:ins w:id="2078" w:author="nick ting" w:date="2021-10-03T20:56:00Z">
        <w:r w:rsidR="0043131C">
          <w:rPr>
            <w:rFonts w:ascii="Times New Roman" w:hAnsi="Times New Roman" w:cs="Times New Roman"/>
            <w:sz w:val="22"/>
          </w:rPr>
          <w:t xml:space="preserve">which is the </w:t>
        </w:r>
      </w:ins>
      <w:r w:rsidRPr="00790445">
        <w:rPr>
          <w:rFonts w:ascii="Times New Roman" w:hAnsi="Times New Roman" w:cs="Times New Roman"/>
          <w:sz w:val="22"/>
        </w:rPr>
        <w:t xml:space="preserve">same </w:t>
      </w:r>
      <w:del w:id="2079" w:author="nick ting" w:date="2021-10-03T20:56:00Z">
        <w:r w:rsidRPr="00790445" w:rsidDel="0043131C">
          <w:rPr>
            <w:rFonts w:ascii="Times New Roman" w:hAnsi="Times New Roman" w:cs="Times New Roman"/>
            <w:sz w:val="22"/>
          </w:rPr>
          <w:delText xml:space="preserve">with internal </w:delText>
        </w:r>
        <w:r w:rsidR="00FA35F2" w:rsidRPr="00790445" w:rsidDel="0043131C">
          <w:rPr>
            <w:rFonts w:ascii="Times New Roman" w:hAnsi="Times New Roman" w:cs="Times New Roman"/>
            <w:sz w:val="22"/>
          </w:rPr>
          <w:delText>micro-eukaryotes</w:delText>
        </w:r>
      </w:del>
      <w:ins w:id="2080" w:author="LIN, Yufeng" w:date="2021-09-28T13:07:00Z">
        <w:del w:id="2081" w:author="nick ting" w:date="2021-10-03T20:56:00Z">
          <w:r w:rsidR="004314C2" w:rsidDel="0043131C">
            <w:rPr>
              <w:rFonts w:ascii="Times New Roman" w:hAnsi="Times New Roman" w:cs="Times New Roman"/>
              <w:sz w:val="22"/>
            </w:rPr>
            <w:delText>fungi</w:delText>
          </w:r>
        </w:del>
      </w:ins>
      <w:del w:id="2082" w:author="nick ting" w:date="2021-10-03T20:56:00Z">
        <w:r w:rsidRPr="00790445" w:rsidDel="0043131C">
          <w:rPr>
            <w:rFonts w:ascii="Times New Roman" w:hAnsi="Times New Roman" w:cs="Times New Roman"/>
            <w:sz w:val="22"/>
          </w:rPr>
          <w:delText xml:space="preserve"> </w:delText>
        </w:r>
      </w:del>
      <w:ins w:id="2083" w:author="nick ting" w:date="2021-10-03T20:56:00Z">
        <w:r w:rsidR="0043131C">
          <w:rPr>
            <w:rFonts w:ascii="Times New Roman" w:hAnsi="Times New Roman" w:cs="Times New Roman"/>
            <w:sz w:val="22"/>
          </w:rPr>
          <w:t>as inter-</w:t>
        </w:r>
      </w:ins>
      <w:ins w:id="2084" w:author="LIN, Yufeng" w:date="2021-10-04T16:56:00Z">
        <w:r w:rsidR="00DB66B4" w:rsidRPr="00DB66B4">
          <w:rPr>
            <w:rFonts w:ascii="Times New Roman" w:hAnsi="Times New Roman" w:cs="Times New Roman"/>
            <w:sz w:val="22"/>
          </w:rPr>
          <w:t xml:space="preserve">fungi </w:t>
        </w:r>
      </w:ins>
      <w:ins w:id="2085" w:author="nick ting" w:date="2021-10-03T20:56:00Z">
        <w:del w:id="2086" w:author="LIN, Yufeng" w:date="2021-10-04T16:56:00Z">
          <w:r w:rsidR="0043131C" w:rsidDel="00DB66B4">
            <w:rPr>
              <w:rFonts w:ascii="Times New Roman" w:hAnsi="Times New Roman" w:cs="Times New Roman"/>
              <w:sz w:val="22"/>
            </w:rPr>
            <w:delText xml:space="preserve">microeukaryotes </w:delText>
          </w:r>
        </w:del>
      </w:ins>
      <w:r w:rsidRPr="00790445">
        <w:rPr>
          <w:rFonts w:ascii="Times New Roman" w:hAnsi="Times New Roman" w:cs="Times New Roman"/>
          <w:sz w:val="22"/>
        </w:rPr>
        <w:t xml:space="preserve">correlations (figure 4 and </w:t>
      </w:r>
      <w:commentRangeStart w:id="2087"/>
      <w:r w:rsidRPr="00790445">
        <w:rPr>
          <w:rFonts w:ascii="Times New Roman" w:hAnsi="Times New Roman" w:cs="Times New Roman"/>
          <w:sz w:val="22"/>
        </w:rPr>
        <w:t xml:space="preserve">supplementary table </w:t>
      </w:r>
      <w:del w:id="2088" w:author="LIN, Yufeng" w:date="2021-09-23T14:28:00Z">
        <w:r w:rsidRPr="00790445" w:rsidDel="003A3841">
          <w:rPr>
            <w:rFonts w:ascii="Times New Roman" w:hAnsi="Times New Roman" w:cs="Times New Roman"/>
            <w:sz w:val="22"/>
          </w:rPr>
          <w:delText>7</w:delText>
        </w:r>
        <w:commentRangeEnd w:id="2087"/>
        <w:r w:rsidRPr="00790445" w:rsidDel="003A3841">
          <w:rPr>
            <w:rStyle w:val="CommentReference"/>
            <w:rFonts w:ascii="Times New Roman" w:hAnsi="Times New Roman" w:cs="Times New Roman"/>
            <w:sz w:val="22"/>
            <w:szCs w:val="22"/>
          </w:rPr>
          <w:commentReference w:id="2087"/>
        </w:r>
      </w:del>
      <w:ins w:id="2089" w:author="LIN, Yufeng" w:date="2021-09-23T17:06:00Z">
        <w:r w:rsidR="001A7063">
          <w:rPr>
            <w:rFonts w:ascii="Times New Roman" w:hAnsi="Times New Roman" w:cs="Times New Roman"/>
            <w:sz w:val="22"/>
          </w:rPr>
          <w:t>1</w:t>
        </w:r>
      </w:ins>
      <w:ins w:id="2090"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p>
    <w:p w14:paraId="2880458B" w14:textId="044F153A" w:rsidR="00D9531B" w:rsidRPr="00790445" w:rsidRDefault="00D9531B" w:rsidP="00B84FC5">
      <w:pPr>
        <w:pStyle w:val="title20825"/>
      </w:pPr>
      <w:del w:id="2091" w:author="LIN, Yufeng" w:date="2021-09-28T11:32:00Z">
        <w:r w:rsidRPr="00790445" w:rsidDel="002C1089">
          <w:delText>Alternative enteric microbiome in CRC and</w:delText>
        </w:r>
        <w:r w:rsidRPr="00790445" w:rsidDel="002C1089">
          <w:rPr>
            <w:i/>
            <w:iCs/>
          </w:rPr>
          <w:delText xml:space="preserve"> A. rambellii</w:delText>
        </w:r>
        <w:r w:rsidRPr="00790445" w:rsidDel="002C1089">
          <w:delText xml:space="preserve"> interacted domains with </w:delText>
        </w:r>
      </w:del>
      <w:ins w:id="2092" w:author="LIN, Yufeng" w:date="2021-09-28T11:32:00Z">
        <w:r w:rsidR="002C1089" w:rsidRPr="002C1089">
          <w:t xml:space="preserve">Alternative enteric microbiome in CRC, and </w:t>
        </w:r>
      </w:ins>
      <w:ins w:id="2093" w:author="LIN, Yufeng" w:date="2021-09-28T13:07:00Z">
        <w:r w:rsidR="004314C2">
          <w:t>fungi</w:t>
        </w:r>
      </w:ins>
      <w:ins w:id="2094" w:author="LIN, Yufeng" w:date="2021-09-28T12:50:00Z">
        <w:r w:rsidR="00E06A91" w:rsidRPr="00E06A91">
          <w:rPr>
            <w:rPrChange w:id="2095" w:author="LIN, Yufeng" w:date="2021-09-28T12:50:00Z">
              <w:rPr>
                <w:rFonts w:ascii="Times New Roman" w:hAnsi="Times New Roman" w:cs="Times New Roman"/>
                <w:sz w:val="22"/>
              </w:rPr>
            </w:rPrChange>
          </w:rPr>
          <w:t xml:space="preserve"> were the important potential biomarkers or inducement for CRC</w:t>
        </w:r>
      </w:ins>
      <w:del w:id="2096" w:author="LIN, Yufeng" w:date="2021-09-28T11:28:00Z">
        <w:r w:rsidRPr="00E06A91" w:rsidDel="002C1089">
          <w:rPr>
            <w:rPrChange w:id="2097" w:author="LIN, Yufeng" w:date="2021-09-28T12:50:00Z">
              <w:rPr>
                <w:i/>
                <w:iCs/>
              </w:rPr>
            </w:rPrChange>
          </w:rPr>
          <w:delText>F. nucleatum</w:delText>
        </w:r>
        <w:r w:rsidRPr="00790445" w:rsidDel="002C1089">
          <w:delText xml:space="preserve"> and </w:delText>
        </w:r>
        <w:r w:rsidRPr="00E06A91" w:rsidDel="002C1089">
          <w:rPr>
            <w:rPrChange w:id="2098" w:author="LIN, Yufeng" w:date="2021-09-28T12:50:00Z">
              <w:rPr>
                <w:i/>
                <w:iCs/>
              </w:rPr>
            </w:rPrChange>
          </w:rPr>
          <w:delText>P. micra</w:delText>
        </w:r>
      </w:del>
    </w:p>
    <w:p w14:paraId="5BF8A410" w14:textId="07CE18DE" w:rsidR="00D9531B" w:rsidRPr="00790445" w:rsidDel="008E4C32" w:rsidRDefault="00D9531B" w:rsidP="00420570">
      <w:pPr>
        <w:rPr>
          <w:del w:id="2099" w:author="LIN, Yufeng" w:date="2021-09-28T11:21:00Z"/>
          <w:rFonts w:ascii="Times New Roman" w:hAnsi="Times New Roman" w:cs="Times New Roman"/>
          <w:sz w:val="22"/>
        </w:rPr>
      </w:pPr>
      <w:del w:id="2100" w:author="LIN, Yufeng" w:date="2021-09-24T16:21:00Z">
        <w:r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Pr="00790445" w:rsidDel="008A0F40">
          <w:rPr>
            <w:rFonts w:ascii="Times New Roman" w:hAnsi="Times New Roman" w:cs="Times New Roman"/>
            <w:sz w:val="22"/>
          </w:rPr>
          <w:fldChar w:fldCharType="end"/>
        </w:r>
        <w:r w:rsidRPr="00790445" w:rsidDel="008A0F40">
          <w:rPr>
            <w:rFonts w:ascii="Times New Roman" w:hAnsi="Times New Roman" w:cs="Times New Roman"/>
            <w:sz w:val="22"/>
          </w:rPr>
          <w:delText>, t</w:delText>
        </w:r>
      </w:del>
      <w:del w:id="2101" w:author="LIN, Yufeng" w:date="2021-09-28T11:21:00Z">
        <w:r w:rsidRPr="00790445" w:rsidDel="008E4C32">
          <w:rPr>
            <w:rFonts w:ascii="Times New Roman" w:hAnsi="Times New Roman" w:cs="Times New Roman"/>
            <w:sz w:val="22"/>
          </w:rPr>
          <w:delText>o judge the differences in the correlation of enteric microbiome between CRC and healthy control (figure 4</w:delText>
        </w:r>
      </w:del>
      <w:del w:id="2102" w:author="LIN, Yufeng" w:date="2021-09-24T16:21:00Z">
        <w:r w:rsidRPr="00790445" w:rsidDel="008A0F40">
          <w:rPr>
            <w:rFonts w:ascii="Times New Roman" w:hAnsi="Times New Roman" w:cs="Times New Roman"/>
            <w:sz w:val="22"/>
          </w:rPr>
          <w:delText xml:space="preserve">). </w:delText>
        </w:r>
      </w:del>
      <w:del w:id="2103" w:author="LIN, Yufeng" w:date="2021-09-28T11:21:00Z">
        <w:r w:rsidRPr="00790445" w:rsidDel="008E4C32">
          <w:rPr>
            <w:rFonts w:ascii="Times New Roman" w:hAnsi="Times New Roman" w:cs="Times New Roman"/>
            <w:sz w:val="22"/>
          </w:rPr>
          <w:delText xml:space="preserve">DGCA </w:delText>
        </w:r>
      </w:del>
      <w:del w:id="2104" w:author="LIN, Yufeng" w:date="2021-09-24T16:29:00Z">
        <w:r w:rsidRPr="00790445" w:rsidDel="00420570">
          <w:rPr>
            <w:rFonts w:ascii="Times New Roman" w:hAnsi="Times New Roman" w:cs="Times New Roman"/>
            <w:sz w:val="22"/>
          </w:rPr>
          <w:delText>identified the z-score to represent the relative strength of differential association (</w:delText>
        </w:r>
        <w:commentRangeStart w:id="2105"/>
        <w:r w:rsidRPr="00790445" w:rsidDel="00420570">
          <w:rPr>
            <w:rFonts w:ascii="Times New Roman" w:hAnsi="Times New Roman" w:cs="Times New Roman"/>
            <w:sz w:val="22"/>
          </w:rPr>
          <w:delText>see methods</w:delText>
        </w:r>
        <w:commentRangeEnd w:id="2105"/>
        <w:r w:rsidRPr="00790445" w:rsidDel="00420570">
          <w:rPr>
            <w:rStyle w:val="CommentReference"/>
            <w:rFonts w:ascii="Times New Roman" w:hAnsi="Times New Roman" w:cs="Times New Roman"/>
            <w:sz w:val="22"/>
            <w:szCs w:val="22"/>
          </w:rPr>
          <w:commentReference w:id="2105"/>
        </w:r>
        <w:r w:rsidRPr="00790445" w:rsidDel="00420570">
          <w:rPr>
            <w:rFonts w:ascii="Times New Roman" w:hAnsi="Times New Roman" w:cs="Times New Roman"/>
            <w:sz w:val="22"/>
          </w:rPr>
          <w:delText>).</w:delText>
        </w:r>
      </w:del>
      <w:del w:id="2106" w:author="LIN, Yufeng" w:date="2021-09-28T11:21:00Z">
        <w:r w:rsidRPr="00790445" w:rsidDel="008E4C32">
          <w:rPr>
            <w:rFonts w:ascii="Times New Roman" w:hAnsi="Times New Roman" w:cs="Times New Roman"/>
            <w:sz w:val="22"/>
          </w:rPr>
          <w:delText xml:space="preserve"> </w:delText>
        </w:r>
      </w:del>
      <w:del w:id="2107" w:author="LIN, Yufeng" w:date="2021-09-28T11:20:00Z">
        <w:r w:rsidRPr="00790445" w:rsidDel="008E4C32">
          <w:rPr>
            <w:rFonts w:ascii="Times New Roman" w:hAnsi="Times New Roman" w:cs="Times New Roman"/>
            <w:sz w:val="22"/>
          </w:rPr>
          <w:delText>The positive z-score refers to the correlation in CRC is weaker than the healthy control, while the negative z-score means the correlation is more positive in CRC</w:delText>
        </w:r>
      </w:del>
      <w:del w:id="2108" w:author="LIN, Yufeng" w:date="2021-09-24T16:31:00Z">
        <w:r w:rsidRPr="00790445" w:rsidDel="00420570">
          <w:rPr>
            <w:rFonts w:ascii="Times New Roman" w:hAnsi="Times New Roman" w:cs="Times New Roman"/>
            <w:sz w:val="22"/>
          </w:rPr>
          <w:delText xml:space="preserve"> (figure 5b)</w:delText>
        </w:r>
      </w:del>
      <w:del w:id="2109" w:author="LIN, Yufeng" w:date="2021-09-28T11:20:00Z">
        <w:r w:rsidRPr="00790445" w:rsidDel="008E4C32">
          <w:rPr>
            <w:rFonts w:ascii="Times New Roman" w:hAnsi="Times New Roman" w:cs="Times New Roman"/>
            <w:sz w:val="22"/>
          </w:rPr>
          <w:delText>.</w:delText>
        </w:r>
      </w:del>
    </w:p>
    <w:p w14:paraId="6CBADDFD" w14:textId="60468901"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del w:id="2110" w:author="LIN, Yufeng" w:date="2021-09-28T13:07:00Z">
        <w:r w:rsidR="00FA35F2" w:rsidRPr="00790445" w:rsidDel="004314C2">
          <w:rPr>
            <w:rFonts w:ascii="Times New Roman" w:hAnsi="Times New Roman" w:cs="Times New Roman"/>
            <w:sz w:val="22"/>
          </w:rPr>
          <w:delText>micro-eukaryotes</w:delText>
        </w:r>
      </w:del>
      <w:ins w:id="2111"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and bacteria in CRC and healthy (figure 5a). Correlations among </w:t>
      </w:r>
      <w:del w:id="2112" w:author="LIN, Yufeng" w:date="2021-09-28T13:08:00Z">
        <w:r w:rsidR="00FA35F2" w:rsidRPr="00790445" w:rsidDel="004314C2">
          <w:rPr>
            <w:rFonts w:ascii="Times New Roman" w:hAnsi="Times New Roman" w:cs="Times New Roman"/>
            <w:sz w:val="22"/>
          </w:rPr>
          <w:delText>micro-eukaryotes</w:delText>
        </w:r>
      </w:del>
      <w:ins w:id="2113"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higher in healthy controls compared to CRC (figure 5a). In contrast, </w:t>
      </w:r>
      <w:del w:id="2114" w:author="LIN, Yufeng" w:date="2021-09-28T11:09:00Z">
        <w:r w:rsidRPr="00790445" w:rsidDel="008C7798">
          <w:rPr>
            <w:rFonts w:ascii="Times New Roman" w:hAnsi="Times New Roman" w:cs="Times New Roman"/>
            <w:sz w:val="22"/>
          </w:rPr>
          <w:delText xml:space="preserve">correlations among </w:delText>
        </w:r>
      </w:del>
      <w:ins w:id="2115" w:author="LIN, Yufeng" w:date="2021-09-28T11:09:00Z">
        <w:r w:rsidR="008C7798">
          <w:rPr>
            <w:rFonts w:ascii="Times New Roman" w:hAnsi="Times New Roman" w:cs="Times New Roman"/>
            <w:sz w:val="22"/>
          </w:rPr>
          <w:t>intra-</w:t>
        </w:r>
      </w:ins>
      <w:r w:rsidRPr="00790445">
        <w:rPr>
          <w:rFonts w:ascii="Times New Roman" w:hAnsi="Times New Roman" w:cs="Times New Roman"/>
          <w:sz w:val="22"/>
        </w:rPr>
        <w:t>bacteria</w:t>
      </w:r>
      <w:ins w:id="2116" w:author="LIN, Yufeng" w:date="2021-09-28T11:09:00Z">
        <w:r w:rsidR="008C7798">
          <w:rPr>
            <w:rFonts w:ascii="Times New Roman" w:hAnsi="Times New Roman" w:cs="Times New Roman"/>
            <w:sz w:val="22"/>
          </w:rPr>
          <w:t>l relationships</w:t>
        </w:r>
      </w:ins>
      <w:r w:rsidRPr="00790445">
        <w:rPr>
          <w:rFonts w:ascii="Times New Roman" w:hAnsi="Times New Roman" w:cs="Times New Roman"/>
          <w:sz w:val="22"/>
        </w:rPr>
        <w:t xml:space="preserve"> were increased in CRC (figure 5a). When assessing </w:t>
      </w:r>
      <w:del w:id="2117" w:author="LIN, Yufeng" w:date="2021-09-28T13:08:00Z">
        <w:r w:rsidR="00FA35F2" w:rsidRPr="00790445" w:rsidDel="004314C2">
          <w:rPr>
            <w:rFonts w:ascii="Times New Roman" w:hAnsi="Times New Roman" w:cs="Times New Roman"/>
            <w:sz w:val="22"/>
          </w:rPr>
          <w:delText>micro-eukaryotes</w:delText>
        </w:r>
      </w:del>
      <w:ins w:id="211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bacteria correlations, two peaks at -5 and 5 were observed, indicating the </w:t>
      </w:r>
      <w:del w:id="2119" w:author="LIN, Yufeng" w:date="2021-09-28T13:08:00Z">
        <w:r w:rsidR="00FA35F2" w:rsidRPr="00790445" w:rsidDel="004314C2">
          <w:rPr>
            <w:rFonts w:ascii="Times New Roman" w:hAnsi="Times New Roman" w:cs="Times New Roman"/>
            <w:sz w:val="22"/>
          </w:rPr>
          <w:delText>micro-eukaryotes</w:delText>
        </w:r>
      </w:del>
      <w:ins w:id="212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del w:id="2121" w:author="LIN, Yufeng" w:date="2021-09-28T13:08:00Z">
        <w:r w:rsidR="00FA35F2" w:rsidRPr="00790445" w:rsidDel="004314C2">
          <w:rPr>
            <w:rFonts w:ascii="Times New Roman" w:hAnsi="Times New Roman" w:cs="Times New Roman"/>
            <w:sz w:val="22"/>
          </w:rPr>
          <w:delText>micro-eukaryotes</w:delText>
        </w:r>
      </w:del>
      <w:ins w:id="212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weakened in CRC, while bacteria-bacteria correlations were utterly opposite. And associations of </w:t>
      </w:r>
      <w:del w:id="2123" w:author="LIN, Yufeng" w:date="2021-09-28T13:08:00Z">
        <w:r w:rsidR="00FA35F2" w:rsidRPr="00790445" w:rsidDel="004314C2">
          <w:rPr>
            <w:rFonts w:ascii="Times New Roman" w:hAnsi="Times New Roman" w:cs="Times New Roman"/>
            <w:sz w:val="22"/>
          </w:rPr>
          <w:delText>micro-eukaryotes</w:delText>
        </w:r>
      </w:del>
      <w:ins w:id="212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existed above two situations.</w:t>
      </w:r>
    </w:p>
    <w:p w14:paraId="57E32D7E" w14:textId="3F17A4C5"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lso defined the nine cases in the pair correlation comparison (figure 5b and see methods).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del w:id="2125" w:author="LIN, Yufeng" w:date="2021-09-28T13:08:00Z">
        <w:r w:rsidR="00FA35F2" w:rsidRPr="00790445" w:rsidDel="004314C2">
          <w:rPr>
            <w:rFonts w:ascii="Times New Roman" w:hAnsi="Times New Roman" w:cs="Times New Roman"/>
            <w:sz w:val="22"/>
          </w:rPr>
          <w:delText>micro-eukaryotes</w:delText>
        </w:r>
      </w:del>
      <w:ins w:id="212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CC508B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del w:id="2127" w:author="LIN, Yufeng" w:date="2021-09-28T13:08:00Z">
        <w:r w:rsidR="00FA35F2" w:rsidRPr="00790445" w:rsidDel="004314C2">
          <w:rPr>
            <w:rFonts w:ascii="Times New Roman" w:hAnsi="Times New Roman" w:cs="Times New Roman"/>
            <w:sz w:val="22"/>
          </w:rPr>
          <w:delText>micro-eukaryotes</w:delText>
        </w:r>
      </w:del>
      <w:ins w:id="212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2129" w:name="_Hlk82182357"/>
      <w:r w:rsidRPr="00790445">
        <w:rPr>
          <w:rFonts w:ascii="Times New Roman" w:hAnsi="Times New Roman" w:cs="Times New Roman"/>
          <w:sz w:val="22"/>
        </w:rPr>
        <w:t>affinity propagation cluster</w:t>
      </w:r>
      <w:bookmarkEnd w:id="2129"/>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w:t>
      </w:r>
      <w:ins w:id="2130" w:author="LIN, Yufeng" w:date="2021-09-28T11:41:00Z">
        <w:r w:rsidR="00EA49C9" w:rsidRPr="00EA49C9">
          <w:rPr>
            <w:rFonts w:ascii="Times New Roman" w:hAnsi="Times New Roman" w:cs="Times New Roman"/>
            <w:sz w:val="22"/>
          </w:rPr>
          <w:t xml:space="preserve">We named the biggest one as the </w:t>
        </w:r>
      </w:ins>
      <w:proofErr w:type="spellStart"/>
      <w:ins w:id="2131" w:author="LIN, Yufeng" w:date="2021-09-28T13:09:00Z">
        <w:r w:rsidR="004314C2">
          <w:rPr>
            <w:rFonts w:ascii="Times New Roman" w:hAnsi="Times New Roman" w:cs="Times New Roman"/>
            <w:sz w:val="22"/>
          </w:rPr>
          <w:t>Fun</w:t>
        </w:r>
      </w:ins>
      <w:ins w:id="2132" w:author="LIN, Yufeng" w:date="2021-09-28T11:41:00Z">
        <w:r w:rsidR="00EA49C9" w:rsidRPr="00EA49C9">
          <w:rPr>
            <w:rFonts w:ascii="Times New Roman" w:hAnsi="Times New Roman" w:cs="Times New Roman"/>
            <w:sz w:val="22"/>
          </w:rPr>
          <w:t>_</w:t>
        </w:r>
      </w:ins>
      <w:ins w:id="2133" w:author="LIN, Yufeng" w:date="2021-09-28T11:44:00Z">
        <w:r w:rsidR="00EA49C9">
          <w:rPr>
            <w:rFonts w:ascii="Times New Roman" w:hAnsi="Times New Roman" w:cs="Times New Roman"/>
            <w:sz w:val="22"/>
          </w:rPr>
          <w:t>c</w:t>
        </w:r>
      </w:ins>
      <w:ins w:id="2134" w:author="LIN, Yufeng" w:date="2021-09-28T11:41:00Z">
        <w:r w:rsidR="00EA49C9" w:rsidRPr="00EA49C9">
          <w:rPr>
            <w:rFonts w:ascii="Times New Roman" w:hAnsi="Times New Roman" w:cs="Times New Roman"/>
            <w:sz w:val="22"/>
          </w:rPr>
          <w:t>luster</w:t>
        </w:r>
        <w:proofErr w:type="spellEnd"/>
        <w:r w:rsidR="00EA49C9" w:rsidRPr="00EA49C9">
          <w:rPr>
            <w:rFonts w:ascii="Times New Roman" w:hAnsi="Times New Roman" w:cs="Times New Roman"/>
            <w:sz w:val="22"/>
          </w:rPr>
          <w:t xml:space="preserve"> because 18 of 22 participants were </w:t>
        </w:r>
      </w:ins>
      <w:ins w:id="2135" w:author="LIN, Yufeng" w:date="2021-09-28T13:08:00Z">
        <w:r w:rsidR="004314C2">
          <w:rPr>
            <w:rFonts w:ascii="Times New Roman" w:hAnsi="Times New Roman" w:cs="Times New Roman"/>
            <w:sz w:val="22"/>
          </w:rPr>
          <w:t>fungi</w:t>
        </w:r>
      </w:ins>
      <w:del w:id="2136" w:author="LIN, Yufeng" w:date="2021-09-28T11:41:00Z">
        <w:r w:rsidRPr="00790445" w:rsidDel="00EA49C9">
          <w:rPr>
            <w:rFonts w:ascii="Times New Roman" w:hAnsi="Times New Roman" w:cs="Times New Roman"/>
            <w:sz w:val="22"/>
          </w:rPr>
          <w:delText>For the first main clustering, 22 candidates were involved, and most of them were in Eukaryota. We, therefore, named this clustering as mEuk_Cluster</w:delText>
        </w:r>
      </w:del>
      <w:r w:rsidRPr="00790445">
        <w:rPr>
          <w:rFonts w:ascii="Times New Roman" w:hAnsi="Times New Roman" w:cs="Times New Roman"/>
          <w:sz w:val="22"/>
        </w:rPr>
        <w:t>. In this cluster</w:t>
      </w:r>
      <w:del w:id="2137" w:author="LIN, Yufeng" w:date="2021-09-28T11:42:00Z">
        <w:r w:rsidRPr="00790445" w:rsidDel="00EA49C9">
          <w:rPr>
            <w:rFonts w:ascii="Times New Roman" w:hAnsi="Times New Roman" w:cs="Times New Roman"/>
            <w:sz w:val="22"/>
          </w:rPr>
          <w:delText>ing</w:delText>
        </w:r>
      </w:del>
      <w:r w:rsidRPr="00790445">
        <w:rPr>
          <w:rFonts w:ascii="Times New Roman" w:hAnsi="Times New Roman" w:cs="Times New Roman"/>
          <w:sz w:val="22"/>
        </w:rPr>
        <w:t>, the correlation</w:t>
      </w:r>
      <w:ins w:id="2138" w:author="LIN, Yufeng" w:date="2021-09-28T11:42:00Z">
        <w:r w:rsidR="00EA49C9">
          <w:rPr>
            <w:rFonts w:ascii="Times New Roman" w:hAnsi="Times New Roman" w:cs="Times New Roman"/>
            <w:sz w:val="22"/>
          </w:rPr>
          <w:t>s</w:t>
        </w:r>
      </w:ins>
      <w:r w:rsidRPr="00790445">
        <w:rPr>
          <w:rFonts w:ascii="Times New Roman" w:hAnsi="Times New Roman" w:cs="Times New Roman"/>
          <w:sz w:val="22"/>
        </w:rPr>
        <w:t xml:space="preserve"> between the enriched </w:t>
      </w:r>
      <w:del w:id="2139" w:author="LIN, Yufeng" w:date="2021-09-28T13:08:00Z">
        <w:r w:rsidR="00FA35F2" w:rsidRPr="00790445" w:rsidDel="004314C2">
          <w:rPr>
            <w:rFonts w:ascii="Times New Roman" w:hAnsi="Times New Roman" w:cs="Times New Roman"/>
            <w:sz w:val="22"/>
          </w:rPr>
          <w:delText>micro-eukaryotes</w:delText>
        </w:r>
      </w:del>
      <w:ins w:id="214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141" w:author="LIN, Yufeng" w:date="2021-09-28T11:43:00Z">
        <w:r w:rsidRPr="00790445" w:rsidDel="00EA49C9">
          <w:rPr>
            <w:rFonts w:ascii="Times New Roman" w:hAnsi="Times New Roman" w:cs="Times New Roman"/>
            <w:sz w:val="22"/>
          </w:rPr>
          <w:delText xml:space="preserve">was </w:delText>
        </w:r>
      </w:del>
      <w:ins w:id="2142" w:author="LIN, Yufeng" w:date="2021-09-28T11:43:00Z">
        <w:r w:rsidR="00EA49C9">
          <w:rPr>
            <w:rFonts w:ascii="Times New Roman" w:hAnsi="Times New Roman" w:cs="Times New Roman"/>
            <w:sz w:val="22"/>
          </w:rPr>
          <w:t>were</w:t>
        </w:r>
        <w:r w:rsidR="00EA49C9" w:rsidRPr="00790445">
          <w:rPr>
            <w:rFonts w:ascii="Times New Roman" w:hAnsi="Times New Roman" w:cs="Times New Roman"/>
            <w:sz w:val="22"/>
          </w:rPr>
          <w:t xml:space="preserve"> </w:t>
        </w:r>
      </w:ins>
      <w:r w:rsidRPr="00790445">
        <w:rPr>
          <w:rFonts w:ascii="Times New Roman" w:hAnsi="Times New Roman" w:cs="Times New Roman"/>
          <w:sz w:val="22"/>
        </w:rPr>
        <w:t xml:space="preserve">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del w:id="2143" w:author="LIN, Yufeng" w:date="2021-09-28T13:08:00Z">
        <w:r w:rsidR="00FA35F2" w:rsidRPr="00790445" w:rsidDel="004314C2">
          <w:rPr>
            <w:rFonts w:ascii="Times New Roman" w:hAnsi="Times New Roman" w:cs="Times New Roman"/>
            <w:sz w:val="22"/>
          </w:rPr>
          <w:delText>micro-eukaryotes</w:delText>
        </w:r>
      </w:del>
      <w:ins w:id="214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t>
      </w:r>
      <w:del w:id="2145" w:author="LIN, Yufeng" w:date="2021-09-28T11:44:00Z">
        <w:r w:rsidRPr="00790445" w:rsidDel="00EA49C9">
          <w:rPr>
            <w:rFonts w:ascii="Times New Roman" w:hAnsi="Times New Roman" w:cs="Times New Roman"/>
            <w:sz w:val="22"/>
          </w:rPr>
          <w:delText xml:space="preserve">We also </w:delText>
        </w:r>
      </w:del>
      <w:del w:id="2146" w:author="LIN, Yufeng" w:date="2021-09-28T11:43:00Z">
        <w:r w:rsidRPr="00790445" w:rsidDel="00EA49C9">
          <w:rPr>
            <w:rFonts w:ascii="Times New Roman" w:hAnsi="Times New Roman" w:cs="Times New Roman"/>
            <w:sz w:val="22"/>
          </w:rPr>
          <w:delText xml:space="preserve">identified </w:delText>
        </w:r>
      </w:del>
      <w:del w:id="2147" w:author="LIN, Yufeng" w:date="2021-09-28T11:44:00Z">
        <w:r w:rsidRPr="00790445" w:rsidDel="00EA49C9">
          <w:rPr>
            <w:rFonts w:ascii="Times New Roman" w:hAnsi="Times New Roman" w:cs="Times New Roman"/>
            <w:sz w:val="22"/>
          </w:rPr>
          <w:delText>t</w:delText>
        </w:r>
      </w:del>
      <w:ins w:id="2148" w:author="LIN, Yufeng" w:date="2021-09-28T11:44:00Z">
        <w:r w:rsidR="00EA49C9">
          <w:rPr>
            <w:rFonts w:ascii="Times New Roman" w:hAnsi="Times New Roman" w:cs="Times New Roman"/>
            <w:sz w:val="22"/>
          </w:rPr>
          <w:t>T</w:t>
        </w:r>
      </w:ins>
      <w:r w:rsidRPr="00790445">
        <w:rPr>
          <w:rFonts w:ascii="Times New Roman" w:hAnsi="Times New Roman" w:cs="Times New Roman"/>
          <w:sz w:val="22"/>
        </w:rPr>
        <w:t xml:space="preserve">hree CRC </w:t>
      </w:r>
      <w:r w:rsidRPr="00790445">
        <w:rPr>
          <w:rFonts w:ascii="Times New Roman" w:hAnsi="Times New Roman" w:cs="Times New Roman"/>
          <w:sz w:val="22"/>
        </w:rPr>
        <w:lastRenderedPageBreak/>
        <w:t xml:space="preserve">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del w:id="2149" w:author="LIN, Yufeng" w:date="2021-09-28T13:08:00Z">
        <w:r w:rsidR="00FA35F2" w:rsidRPr="00790445" w:rsidDel="004314C2">
          <w:rPr>
            <w:rFonts w:ascii="Times New Roman" w:hAnsi="Times New Roman" w:cs="Times New Roman"/>
            <w:sz w:val="22"/>
          </w:rPr>
          <w:delText>micro-eukaryotes</w:delText>
        </w:r>
      </w:del>
      <w:ins w:id="215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figure 5d). </w:t>
      </w:r>
      <w:del w:id="2151" w:author="LIN, Yufeng" w:date="2021-09-28T11:45:00Z">
        <w:r w:rsidRPr="00790445" w:rsidDel="00EA49C9">
          <w:rPr>
            <w:rFonts w:ascii="Times New Roman" w:hAnsi="Times New Roman" w:cs="Times New Roman"/>
            <w:sz w:val="22"/>
          </w:rPr>
          <w:delText>We revealed that t</w:delText>
        </w:r>
      </w:del>
      <w:ins w:id="2152" w:author="LIN, Yufeng" w:date="2021-09-28T11:45:00Z">
        <w:r w:rsidR="00EA49C9">
          <w:rPr>
            <w:rFonts w:ascii="Times New Roman" w:hAnsi="Times New Roman" w:cs="Times New Roman"/>
            <w:sz w:val="22"/>
          </w:rPr>
          <w:t>T</w:t>
        </w:r>
      </w:ins>
      <w:r w:rsidRPr="00790445">
        <w:rPr>
          <w:rFonts w:ascii="Times New Roman" w:hAnsi="Times New Roman" w:cs="Times New Roman"/>
          <w:sz w:val="22"/>
        </w:rPr>
        <w:t xml:space="preserve">he most outstanding </w:t>
      </w:r>
      <w:del w:id="2153" w:author="LIN, Yufeng" w:date="2021-09-28T13:08:00Z">
        <w:r w:rsidR="00FA35F2" w:rsidRPr="00790445" w:rsidDel="004314C2">
          <w:rPr>
            <w:rFonts w:ascii="Times New Roman" w:hAnsi="Times New Roman" w:cs="Times New Roman"/>
            <w:sz w:val="22"/>
          </w:rPr>
          <w:delText>micro-eukaryotes</w:delText>
        </w:r>
      </w:del>
      <w:ins w:id="215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he </w:t>
      </w:r>
      <w:del w:id="2155" w:author="LIN, Yufeng" w:date="2021-09-28T11:46:00Z">
        <w:r w:rsidRPr="00790445" w:rsidDel="00EA49C9">
          <w:rPr>
            <w:rFonts w:ascii="Times New Roman" w:hAnsi="Times New Roman" w:cs="Times New Roman"/>
            <w:sz w:val="22"/>
          </w:rPr>
          <w:delText xml:space="preserve">most reported </w:delText>
        </w:r>
      </w:del>
      <w:r w:rsidRPr="00790445">
        <w:rPr>
          <w:rFonts w:ascii="Times New Roman" w:hAnsi="Times New Roman" w:cs="Times New Roman"/>
          <w:sz w:val="22"/>
        </w:rPr>
        <w:t>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were in the same cluster</w:t>
      </w:r>
      <w:del w:id="2156" w:author="LIN, Yufeng" w:date="2021-09-28T11:46:00Z">
        <w:r w:rsidRPr="00790445" w:rsidDel="00EA49C9">
          <w:rPr>
            <w:rFonts w:ascii="Times New Roman" w:hAnsi="Times New Roman" w:cs="Times New Roman"/>
            <w:sz w:val="22"/>
          </w:rPr>
          <w:delText>ing</w:delText>
        </w:r>
      </w:del>
      <w:r w:rsidRPr="00790445">
        <w:rPr>
          <w:rFonts w:ascii="Times New Roman" w:hAnsi="Times New Roman" w:cs="Times New Roman"/>
          <w:sz w:val="22"/>
        </w:rPr>
        <w:t xml:space="preserve">.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2157"/>
      <w:r w:rsidRPr="00790445">
        <w:rPr>
          <w:rFonts w:ascii="Times New Roman" w:hAnsi="Times New Roman" w:cs="Times New Roman"/>
          <w:sz w:val="22"/>
        </w:rPr>
        <w:t xml:space="preserve">supplementary table </w:t>
      </w:r>
      <w:del w:id="2158" w:author="LIN, Yufeng" w:date="2021-09-23T14:28:00Z">
        <w:r w:rsidRPr="00790445" w:rsidDel="003A3841">
          <w:rPr>
            <w:rFonts w:ascii="Times New Roman" w:hAnsi="Times New Roman" w:cs="Times New Roman"/>
            <w:sz w:val="22"/>
          </w:rPr>
          <w:delText>8</w:delText>
        </w:r>
      </w:del>
      <w:ins w:id="2159" w:author="LIN, Yufeng" w:date="2021-09-23T17:07:00Z">
        <w:r w:rsidR="001A7063">
          <w:rPr>
            <w:rFonts w:ascii="Times New Roman" w:hAnsi="Times New Roman" w:cs="Times New Roman"/>
            <w:sz w:val="22"/>
          </w:rPr>
          <w:t>1</w:t>
        </w:r>
      </w:ins>
      <w:ins w:id="2160"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157"/>
      <w:r w:rsidRPr="00790445">
        <w:rPr>
          <w:rStyle w:val="CommentReference"/>
          <w:rFonts w:ascii="Times New Roman" w:hAnsi="Times New Roman" w:cs="Times New Roman"/>
          <w:sz w:val="22"/>
          <w:szCs w:val="22"/>
        </w:rPr>
        <w:commentReference w:id="2157"/>
      </w:r>
      <w:r w:rsidRPr="00790445">
        <w:rPr>
          <w:rFonts w:ascii="Times New Roman" w:hAnsi="Times New Roman" w:cs="Times New Roman"/>
          <w:sz w:val="22"/>
        </w:rPr>
        <w:t xml:space="preserve">, indicating that </w:t>
      </w:r>
      <w:del w:id="2161" w:author="LIN, Yufeng" w:date="2021-09-28T13:01:00Z">
        <w:r w:rsidR="00FA35F2" w:rsidRPr="00790445" w:rsidDel="004314C2">
          <w:rPr>
            <w:rFonts w:ascii="Times New Roman" w:hAnsi="Times New Roman" w:cs="Times New Roman"/>
            <w:sz w:val="22"/>
          </w:rPr>
          <w:delText>micro-eukaryotic</w:delText>
        </w:r>
      </w:del>
      <w:ins w:id="2162" w:author="LIN, Yufeng" w:date="2021-09-28T13:01: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w:t>
      </w:r>
      <w:del w:id="2163" w:author="LIN, Yufeng" w:date="2021-09-28T13:01:00Z">
        <w:r w:rsidRPr="00790445" w:rsidDel="004314C2">
          <w:rPr>
            <w:rFonts w:ascii="Times New Roman" w:hAnsi="Times New Roman" w:cs="Times New Roman"/>
            <w:sz w:val="22"/>
          </w:rPr>
          <w:delText>l</w:delText>
        </w:r>
      </w:del>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2164"/>
      <w:r w:rsidRPr="00790445">
        <w:rPr>
          <w:rFonts w:ascii="Times New Roman" w:hAnsi="Times New Roman" w:cs="Times New Roman"/>
          <w:sz w:val="22"/>
        </w:rPr>
        <w:t xml:space="preserve">supplementary table </w:t>
      </w:r>
      <w:del w:id="2165" w:author="LIN, Yufeng" w:date="2021-09-23T14:28:00Z">
        <w:r w:rsidRPr="00790445" w:rsidDel="003A3841">
          <w:rPr>
            <w:rFonts w:ascii="Times New Roman" w:hAnsi="Times New Roman" w:cs="Times New Roman"/>
            <w:sz w:val="22"/>
          </w:rPr>
          <w:delText>8</w:delText>
        </w:r>
      </w:del>
      <w:ins w:id="2166" w:author="LIN, Yufeng" w:date="2021-09-23T17:07:00Z">
        <w:r w:rsidR="001A7063">
          <w:rPr>
            <w:rFonts w:ascii="Times New Roman" w:hAnsi="Times New Roman" w:cs="Times New Roman"/>
            <w:sz w:val="22"/>
          </w:rPr>
          <w:t>1</w:t>
        </w:r>
      </w:ins>
      <w:ins w:id="2167"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164"/>
      <w:r w:rsidRPr="00790445">
        <w:rPr>
          <w:rStyle w:val="CommentReference"/>
          <w:rFonts w:ascii="Times New Roman" w:hAnsi="Times New Roman" w:cs="Times New Roman"/>
          <w:sz w:val="22"/>
          <w:szCs w:val="22"/>
        </w:rPr>
        <w:commentReference w:id="2164"/>
      </w:r>
      <w:r w:rsidRPr="00790445">
        <w:rPr>
          <w:rFonts w:ascii="Times New Roman" w:hAnsi="Times New Roman" w:cs="Times New Roman"/>
          <w:sz w:val="22"/>
        </w:rPr>
        <w:t xml:space="preserve">. In contrast, no direct correlation between another key </w:t>
      </w:r>
      <w:del w:id="2168" w:author="LIN, Yufeng" w:date="2021-10-04T16:58:00Z">
        <w:r w:rsidRPr="00790445" w:rsidDel="00DB66B4">
          <w:rPr>
            <w:rFonts w:ascii="Times New Roman" w:hAnsi="Times New Roman" w:cs="Times New Roman"/>
            <w:sz w:val="22"/>
          </w:rPr>
          <w:delText xml:space="preserve">microeukaryote </w:delText>
        </w:r>
      </w:del>
      <w:ins w:id="2169" w:author="LIN, Yufeng" w:date="2021-10-04T16:58:00Z">
        <w:r w:rsidR="00DB66B4">
          <w:rPr>
            <w:rFonts w:ascii="Times New Roman" w:hAnsi="Times New Roman" w:cs="Times New Roman"/>
            <w:sz w:val="22"/>
          </w:rPr>
          <w:t>fungi</w:t>
        </w:r>
        <w:r w:rsidR="00DB66B4" w:rsidRPr="00790445">
          <w:rPr>
            <w:rFonts w:ascii="Times New Roman" w:hAnsi="Times New Roman" w:cs="Times New Roman"/>
            <w:sz w:val="22"/>
          </w:rPr>
          <w:t xml:space="preserve"> </w:t>
        </w:r>
      </w:ins>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ins w:id="2170" w:author="LIN, Yufeng" w:date="2021-09-28T11:46:00Z">
        <w:r w:rsidR="00EA49C9">
          <w:rPr>
            <w:rFonts w:ascii="Times New Roman" w:hAnsi="Times New Roman" w:cs="Times New Roman"/>
            <w:sz w:val="22"/>
          </w:rPr>
          <w:t xml:space="preserve"> </w:t>
        </w:r>
      </w:ins>
      <w:ins w:id="2171" w:author="LIN, Yufeng" w:date="2021-09-28T11:49:00Z">
        <w:r w:rsidR="00852BD9" w:rsidRPr="00852BD9">
          <w:rPr>
            <w:rFonts w:ascii="Times New Roman" w:hAnsi="Times New Roman" w:cs="Times New Roman"/>
            <w:sz w:val="22"/>
          </w:rPr>
          <w:t xml:space="preserve">It revealed that </w:t>
        </w:r>
        <w:r w:rsidR="00852BD9" w:rsidRPr="00852BD9">
          <w:rPr>
            <w:rFonts w:ascii="Times New Roman" w:hAnsi="Times New Roman" w:cs="Times New Roman"/>
            <w:i/>
            <w:iCs/>
            <w:sz w:val="22"/>
            <w:rPrChange w:id="2172" w:author="LIN, Yufeng" w:date="2021-09-28T11:49:00Z">
              <w:rPr>
                <w:rFonts w:ascii="Times New Roman" w:hAnsi="Times New Roman" w:cs="Times New Roman"/>
                <w:sz w:val="22"/>
              </w:rPr>
            </w:rPrChange>
          </w:rPr>
          <w:t>A. rambellii</w:t>
        </w:r>
        <w:r w:rsidR="00852BD9" w:rsidRPr="00852BD9">
          <w:rPr>
            <w:rFonts w:ascii="Times New Roman" w:hAnsi="Times New Roman" w:cs="Times New Roman"/>
            <w:sz w:val="22"/>
          </w:rPr>
          <w:t xml:space="preserve"> was an important potential carcinogen and related to other reported CRC-</w:t>
        </w:r>
        <w:proofErr w:type="spellStart"/>
        <w:r w:rsidR="00852BD9" w:rsidRPr="00852BD9">
          <w:rPr>
            <w:rFonts w:ascii="Times New Roman" w:hAnsi="Times New Roman" w:cs="Times New Roman"/>
            <w:sz w:val="22"/>
          </w:rPr>
          <w:t>pathogenes</w:t>
        </w:r>
        <w:proofErr w:type="spellEnd"/>
        <w:r w:rsidR="00852BD9" w:rsidRPr="00852BD9">
          <w:rPr>
            <w:rFonts w:ascii="Times New Roman" w:hAnsi="Times New Roman" w:cs="Times New Roman"/>
            <w:sz w:val="22"/>
          </w:rPr>
          <w:t>.</w:t>
        </w:r>
      </w:ins>
    </w:p>
    <w:p w14:paraId="339C73F8" w14:textId="6382A45B" w:rsidR="00881177"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w:t>
      </w:r>
      <w:del w:id="2173" w:author="LIN, Yufeng" w:date="2021-09-28T11:50:00Z">
        <w:r w:rsidRPr="00790445" w:rsidDel="00852BD9">
          <w:rPr>
            <w:rFonts w:ascii="Times New Roman" w:hAnsi="Times New Roman" w:cs="Times New Roman"/>
            <w:sz w:val="22"/>
          </w:rPr>
          <w:delText xml:space="preserve">most </w:delText>
        </w:r>
      </w:del>
      <w:ins w:id="2174" w:author="LIN, Yufeng" w:date="2021-09-28T11:50:00Z">
        <w:r w:rsidR="00852BD9">
          <w:rPr>
            <w:rFonts w:ascii="Times New Roman" w:hAnsi="Times New Roman" w:cs="Times New Roman"/>
            <w:sz w:val="22"/>
          </w:rPr>
          <w:t>17</w:t>
        </w:r>
        <w:r w:rsidR="00852BD9" w:rsidRPr="00790445">
          <w:rPr>
            <w:rFonts w:ascii="Times New Roman" w:hAnsi="Times New Roman" w:cs="Times New Roman"/>
            <w:sz w:val="22"/>
          </w:rPr>
          <w:t xml:space="preserve"> </w:t>
        </w:r>
      </w:ins>
      <w:r w:rsidRPr="00790445">
        <w:rPr>
          <w:rFonts w:ascii="Times New Roman" w:hAnsi="Times New Roman" w:cs="Times New Roman"/>
          <w:sz w:val="22"/>
        </w:rPr>
        <w:t xml:space="preserve">of </w:t>
      </w:r>
      <w:del w:id="2175" w:author="LIN, Yufeng" w:date="2021-09-28T11:50:00Z">
        <w:r w:rsidRPr="00790445" w:rsidDel="00852BD9">
          <w:rPr>
            <w:rFonts w:ascii="Times New Roman" w:hAnsi="Times New Roman" w:cs="Times New Roman"/>
            <w:sz w:val="22"/>
          </w:rPr>
          <w:delText xml:space="preserve">them </w:delText>
        </w:r>
      </w:del>
      <w:ins w:id="2176" w:author="LIN, Yufeng" w:date="2021-09-28T11:50:00Z">
        <w:r w:rsidR="00852BD9">
          <w:rPr>
            <w:rFonts w:ascii="Times New Roman" w:hAnsi="Times New Roman" w:cs="Times New Roman"/>
            <w:sz w:val="22"/>
          </w:rPr>
          <w:t xml:space="preserve">21 </w:t>
        </w:r>
      </w:ins>
      <w:r w:rsidRPr="00790445">
        <w:rPr>
          <w:rFonts w:ascii="Times New Roman" w:hAnsi="Times New Roman" w:cs="Times New Roman"/>
          <w:sz w:val="22"/>
        </w:rPr>
        <w:t xml:space="preserve">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w:t>
      </w:r>
      <w:ins w:id="2177" w:author="LIN, Yufeng" w:date="2021-09-28T11:51:00Z">
        <w:r w:rsidR="00852BD9">
          <w:rPr>
            <w:rFonts w:ascii="Times New Roman" w:hAnsi="Times New Roman" w:cs="Times New Roman"/>
            <w:sz w:val="22"/>
          </w:rPr>
          <w:t>In previous research</w:t>
        </w:r>
      </w:ins>
      <w:r w:rsidR="00852BD9">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52BD9">
        <w:rPr>
          <w:rFonts w:ascii="Times New Roman" w:hAnsi="Times New Roman" w:cs="Times New Roman" w:hint="eastAsia"/>
          <w:sz w:val="22"/>
        </w:rPr>
        <w:instrText>ati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w:instrText>
      </w:r>
      <w:r w:rsidR="00852BD9">
        <w:rPr>
          <w:rFonts w:ascii="Times New Roman" w:hAnsi="Times New Roman" w:cs="Times New Roman"/>
          <w:sz w:val="22"/>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00852BD9">
        <w:rPr>
          <w:rFonts w:ascii="Times New Roman" w:hAnsi="Times New Roman" w:cs="Times New Roman"/>
          <w:sz w:val="22"/>
        </w:rPr>
        <w:fldChar w:fldCharType="end"/>
      </w:r>
      <w:ins w:id="2178" w:author="LIN, Yufeng" w:date="2021-09-28T11:51:00Z">
        <w:r w:rsidR="00852BD9">
          <w:rPr>
            <w:rFonts w:ascii="Times New Roman" w:hAnsi="Times New Roman" w:cs="Times New Roman"/>
            <w:sz w:val="22"/>
          </w:rPr>
          <w:t xml:space="preserve">, </w:t>
        </w:r>
      </w:ins>
      <w:del w:id="2179" w:author="LIN, Yufeng" w:date="2021-09-28T11:51:00Z">
        <w:r w:rsidR="00D72E28" w:rsidRPr="00790445" w:rsidDel="00852BD9">
          <w:rPr>
            <w:rFonts w:ascii="Times New Roman" w:hAnsi="Times New Roman" w:cs="Times New Roman"/>
            <w:sz w:val="22"/>
          </w:rPr>
          <w:delText>C</w:delText>
        </w:r>
      </w:del>
      <w:ins w:id="2180" w:author="LIN, Yufeng" w:date="2021-09-28T11:52:00Z">
        <w:r w:rsidR="00852BD9">
          <w:rPr>
            <w:rFonts w:ascii="Times New Roman" w:hAnsi="Times New Roman" w:cs="Times New Roman"/>
            <w:sz w:val="22"/>
          </w:rPr>
          <w:t>c</w:t>
        </w:r>
      </w:ins>
      <w:r w:rsidR="00D72E28" w:rsidRPr="00790445">
        <w:rPr>
          <w:rFonts w:ascii="Times New Roman" w:hAnsi="Times New Roman" w:cs="Times New Roman"/>
          <w:sz w:val="22"/>
        </w:rPr>
        <w:t xml:space="preserve">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del w:id="2181" w:author="LIN, Yufeng" w:date="2021-09-28T13:08:00Z">
        <w:r w:rsidR="00FA35F2" w:rsidRPr="00790445" w:rsidDel="004314C2">
          <w:rPr>
            <w:rFonts w:ascii="Times New Roman" w:hAnsi="Times New Roman" w:cs="Times New Roman"/>
            <w:sz w:val="22"/>
          </w:rPr>
          <w:delText>micro-eukaryotes</w:delText>
        </w:r>
      </w:del>
      <w:ins w:id="2182" w:author="LIN, Yufeng" w:date="2021-09-28T13:08:00Z">
        <w:r w:rsidR="004314C2">
          <w:rPr>
            <w:rFonts w:ascii="Times New Roman" w:hAnsi="Times New Roman" w:cs="Times New Roman"/>
            <w:sz w:val="22"/>
          </w:rPr>
          <w:t>intra</w:t>
        </w:r>
      </w:ins>
      <w:r w:rsidRPr="00790445">
        <w:rPr>
          <w:rFonts w:ascii="Times New Roman" w:hAnsi="Times New Roman" w:cs="Times New Roman"/>
          <w:sz w:val="22"/>
        </w:rPr>
        <w:t>-</w:t>
      </w:r>
      <w:del w:id="2183" w:author="LIN, Yufeng" w:date="2021-09-28T13:08:00Z">
        <w:r w:rsidR="00FA35F2" w:rsidRPr="00790445" w:rsidDel="004314C2">
          <w:rPr>
            <w:rFonts w:ascii="Times New Roman" w:hAnsi="Times New Roman" w:cs="Times New Roman"/>
            <w:sz w:val="22"/>
          </w:rPr>
          <w:delText>micro-eukaryotes</w:delText>
        </w:r>
      </w:del>
      <w:ins w:id="218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185" w:author="LIN, Yufeng" w:date="2021-09-28T13:08:00Z">
        <w:r w:rsidR="00FA35F2" w:rsidRPr="00790445" w:rsidDel="004314C2">
          <w:rPr>
            <w:rFonts w:ascii="Times New Roman" w:hAnsi="Times New Roman" w:cs="Times New Roman"/>
            <w:sz w:val="22"/>
          </w:rPr>
          <w:delText>micro-eukaryotes</w:delText>
        </w:r>
      </w:del>
      <w:ins w:id="218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and bacteria-bacteria were quite different in CRC</w:t>
      </w:r>
      <w:ins w:id="2187" w:author="LIN, Yufeng" w:date="2021-09-28T11:57:00Z">
        <w:r w:rsidR="00881177">
          <w:rPr>
            <w:rFonts w:ascii="Times New Roman" w:hAnsi="Times New Roman" w:cs="Times New Roman"/>
            <w:sz w:val="22"/>
          </w:rPr>
          <w:t>.</w:t>
        </w:r>
      </w:ins>
      <w:del w:id="2188" w:author="LIN, Yufeng" w:date="2021-09-28T11:57:00Z">
        <w:r w:rsidRPr="00790445" w:rsidDel="00881177">
          <w:rPr>
            <w:rFonts w:ascii="Times New Roman" w:hAnsi="Times New Roman" w:cs="Times New Roman"/>
            <w:sz w:val="22"/>
          </w:rPr>
          <w:delText xml:space="preserve"> and identified that</w:delText>
        </w:r>
      </w:del>
      <w:del w:id="2189" w:author="LIN, Yufeng" w:date="2021-09-28T12:04:00Z">
        <w:r w:rsidRPr="00790445" w:rsidDel="00881177">
          <w:rPr>
            <w:rFonts w:ascii="Times New Roman" w:hAnsi="Times New Roman" w:cs="Times New Roman"/>
            <w:sz w:val="22"/>
          </w:rPr>
          <w:delText xml:space="preserve"> </w:delText>
        </w:r>
        <w:r w:rsidRPr="00790445" w:rsidDel="00881177">
          <w:rPr>
            <w:rFonts w:ascii="Times New Roman" w:hAnsi="Times New Roman" w:cs="Times New Roman"/>
            <w:i/>
            <w:iCs/>
            <w:sz w:val="22"/>
          </w:rPr>
          <w:delText>A. rambellii</w:delText>
        </w:r>
        <w:r w:rsidRPr="00790445" w:rsidDel="00881177">
          <w:rPr>
            <w:rFonts w:ascii="Times New Roman" w:hAnsi="Times New Roman" w:cs="Times New Roman"/>
            <w:sz w:val="22"/>
          </w:rPr>
          <w:delText xml:space="preserve"> and two CRC-related pathogens, </w:delText>
        </w:r>
        <w:r w:rsidRPr="00790445" w:rsidDel="00881177">
          <w:rPr>
            <w:rFonts w:ascii="Times New Roman" w:hAnsi="Times New Roman" w:cs="Times New Roman"/>
            <w:i/>
            <w:iCs/>
            <w:sz w:val="22"/>
          </w:rPr>
          <w:delText>F. nucleatum</w:delText>
        </w:r>
        <w:r w:rsidRPr="00790445" w:rsidDel="00881177">
          <w:rPr>
            <w:rFonts w:ascii="Times New Roman" w:hAnsi="Times New Roman" w:cs="Times New Roman"/>
            <w:sz w:val="22"/>
          </w:rPr>
          <w:delText xml:space="preserve">, and </w:delText>
        </w:r>
        <w:r w:rsidRPr="00790445" w:rsidDel="00881177">
          <w:rPr>
            <w:rFonts w:ascii="Times New Roman" w:hAnsi="Times New Roman" w:cs="Times New Roman"/>
            <w:i/>
            <w:iCs/>
            <w:sz w:val="22"/>
          </w:rPr>
          <w:delText>P. micra</w:delText>
        </w:r>
        <w:r w:rsidRPr="00790445" w:rsidDel="00881177">
          <w:rPr>
            <w:rFonts w:ascii="Times New Roman" w:hAnsi="Times New Roman" w:cs="Times New Roman"/>
            <w:sz w:val="22"/>
          </w:rPr>
          <w:delText>, showed a significant difference between the CRC and healthy control.</w:delText>
        </w:r>
      </w:del>
      <w:ins w:id="2190" w:author="LIN, Yufeng" w:date="2021-09-28T12:04:00Z">
        <w:r w:rsidR="00881177">
          <w:rPr>
            <w:rFonts w:ascii="Times New Roman" w:hAnsi="Times New Roman" w:cs="Times New Roman"/>
            <w:sz w:val="22"/>
          </w:rPr>
          <w:t xml:space="preserve"> </w:t>
        </w:r>
      </w:ins>
      <w:ins w:id="2191" w:author="LIN, Yufeng" w:date="2021-09-28T11:59:00Z">
        <w:r w:rsidR="00881177">
          <w:rPr>
            <w:rFonts w:ascii="Times New Roman" w:hAnsi="Times New Roman" w:cs="Times New Roman"/>
            <w:sz w:val="22"/>
          </w:rPr>
          <w:t xml:space="preserve">The </w:t>
        </w:r>
        <w:r w:rsidR="00881177" w:rsidRPr="00881177">
          <w:rPr>
            <w:rFonts w:ascii="Times New Roman" w:hAnsi="Times New Roman" w:cs="Times New Roman"/>
            <w:sz w:val="22"/>
          </w:rPr>
          <w:t>specific</w:t>
        </w:r>
        <w:r w:rsidR="00881177">
          <w:rPr>
            <w:rFonts w:ascii="Times New Roman" w:hAnsi="Times New Roman" w:cs="Times New Roman"/>
            <w:sz w:val="22"/>
          </w:rPr>
          <w:t xml:space="preserve"> relationships between</w:t>
        </w:r>
      </w:ins>
      <w:ins w:id="2192" w:author="LIN, Yufeng" w:date="2021-09-28T12:00:00Z">
        <w:r w:rsidR="00881177">
          <w:rPr>
            <w:rFonts w:ascii="Times New Roman" w:hAnsi="Times New Roman" w:cs="Times New Roman"/>
            <w:sz w:val="22"/>
          </w:rPr>
          <w:t xml:space="preserve"> </w:t>
        </w:r>
        <w:r w:rsidR="00881177" w:rsidRPr="00881177">
          <w:rPr>
            <w:rFonts w:ascii="Times New Roman" w:hAnsi="Times New Roman" w:cs="Times New Roman"/>
            <w:i/>
            <w:iCs/>
            <w:sz w:val="22"/>
            <w:rPrChange w:id="2193" w:author="LIN, Yufeng" w:date="2021-09-28T12:04:00Z">
              <w:rPr>
                <w:rFonts w:ascii="Times New Roman" w:hAnsi="Times New Roman" w:cs="Times New Roman"/>
                <w:sz w:val="22"/>
              </w:rPr>
            </w:rPrChange>
          </w:rPr>
          <w:t>A. rambellii</w:t>
        </w:r>
        <w:r w:rsidR="00881177">
          <w:rPr>
            <w:rFonts w:ascii="Times New Roman" w:hAnsi="Times New Roman" w:cs="Times New Roman"/>
            <w:sz w:val="22"/>
          </w:rPr>
          <w:t xml:space="preserve"> with CRC-carcino</w:t>
        </w:r>
      </w:ins>
      <w:ins w:id="2194" w:author="LIN, Yufeng" w:date="2021-09-28T12:01:00Z">
        <w:r w:rsidR="00881177">
          <w:rPr>
            <w:rFonts w:ascii="Times New Roman" w:hAnsi="Times New Roman" w:cs="Times New Roman"/>
            <w:sz w:val="22"/>
          </w:rPr>
          <w:t>gen</w:t>
        </w:r>
      </w:ins>
      <w:ins w:id="2195" w:author="LIN, Yufeng" w:date="2021-09-28T12:00:00Z">
        <w:r w:rsidR="00881177">
          <w:rPr>
            <w:rFonts w:ascii="Times New Roman" w:hAnsi="Times New Roman" w:cs="Times New Roman"/>
            <w:sz w:val="22"/>
          </w:rPr>
          <w:t xml:space="preserve">, and </w:t>
        </w:r>
      </w:ins>
      <w:ins w:id="2196" w:author="LIN, Yufeng" w:date="2021-09-28T12:01:00Z">
        <w:r w:rsidR="00881177" w:rsidRPr="00881177">
          <w:rPr>
            <w:rFonts w:ascii="Times New Roman" w:hAnsi="Times New Roman" w:cs="Times New Roman"/>
            <w:i/>
            <w:iCs/>
            <w:sz w:val="22"/>
            <w:rPrChange w:id="2197" w:author="LIN, Yufeng" w:date="2021-09-28T12:04:00Z">
              <w:rPr>
                <w:rFonts w:ascii="Times New Roman" w:hAnsi="Times New Roman" w:cs="Times New Roman"/>
                <w:sz w:val="22"/>
              </w:rPr>
            </w:rPrChange>
          </w:rPr>
          <w:t>P. kudriavzevii</w:t>
        </w:r>
        <w:r w:rsidR="00881177">
          <w:rPr>
            <w:rFonts w:ascii="Times New Roman" w:hAnsi="Times New Roman" w:cs="Times New Roman"/>
            <w:sz w:val="22"/>
          </w:rPr>
          <w:t xml:space="preserve"> with CRC-probiotics</w:t>
        </w:r>
      </w:ins>
      <w:ins w:id="2198" w:author="LIN, Yufeng" w:date="2021-09-28T12:02:00Z">
        <w:r w:rsidR="00881177">
          <w:rPr>
            <w:rFonts w:ascii="Times New Roman" w:hAnsi="Times New Roman" w:cs="Times New Roman"/>
            <w:sz w:val="22"/>
          </w:rPr>
          <w:t xml:space="preserve"> revealed that </w:t>
        </w:r>
      </w:ins>
      <w:ins w:id="2199" w:author="LIN, Yufeng" w:date="2021-09-28T13:08:00Z">
        <w:r w:rsidR="004314C2">
          <w:rPr>
            <w:rFonts w:ascii="Times New Roman" w:hAnsi="Times New Roman" w:cs="Times New Roman"/>
            <w:sz w:val="22"/>
          </w:rPr>
          <w:t>fungi</w:t>
        </w:r>
      </w:ins>
      <w:ins w:id="2200" w:author="LIN, Yufeng" w:date="2021-09-28T12:02:00Z">
        <w:r w:rsidR="00881177">
          <w:rPr>
            <w:rFonts w:ascii="Times New Roman" w:hAnsi="Times New Roman" w:cs="Times New Roman"/>
            <w:sz w:val="22"/>
          </w:rPr>
          <w:t xml:space="preserve"> were the important</w:t>
        </w:r>
      </w:ins>
      <w:ins w:id="2201" w:author="LIN, Yufeng" w:date="2021-09-28T12:03:00Z">
        <w:r w:rsidR="00881177">
          <w:rPr>
            <w:rFonts w:ascii="Times New Roman" w:hAnsi="Times New Roman" w:cs="Times New Roman"/>
            <w:sz w:val="22"/>
          </w:rPr>
          <w:t xml:space="preserve"> potential </w:t>
        </w:r>
      </w:ins>
      <w:ins w:id="2202" w:author="LIN, Yufeng" w:date="2021-09-28T12:04:00Z">
        <w:r w:rsidR="00881177">
          <w:rPr>
            <w:rFonts w:ascii="Times New Roman" w:hAnsi="Times New Roman" w:cs="Times New Roman"/>
            <w:sz w:val="22"/>
          </w:rPr>
          <w:t>biomarkers or inducement for CRC.</w:t>
        </w:r>
      </w:ins>
    </w:p>
    <w:p w14:paraId="131763F6" w14:textId="77777777" w:rsidR="00D9531B" w:rsidRPr="00790445" w:rsidRDefault="00D9531B" w:rsidP="00B84FC5">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3F55C6D1" w:rsidR="00867992" w:rsidRPr="00790445" w:rsidRDefault="004314C2" w:rsidP="00790445">
      <w:pPr>
        <w:rPr>
          <w:rFonts w:ascii="Times New Roman" w:hAnsi="Times New Roman" w:cs="Times New Roman"/>
          <w:sz w:val="22"/>
        </w:rPr>
      </w:pPr>
      <w:r>
        <w:rPr>
          <w:rFonts w:ascii="Times New Roman" w:hAnsi="Times New Roman" w:cs="Times New Roman"/>
          <w:sz w:val="22"/>
        </w:rPr>
        <w:t>Fungi</w:t>
      </w:r>
      <w:r w:rsidR="00867992" w:rsidRPr="00790445">
        <w:rPr>
          <w:rFonts w:ascii="Times New Roman" w:hAnsi="Times New Roman" w:cs="Times New Roman"/>
          <w:sz w:val="22"/>
        </w:rPr>
        <w:t xml:space="preserve"> are one of the crucial inhabitants of the human gastrointestinal tract</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2</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In the previous, most of the research would like to force on the relationship between gut bacteria and the host. </w:t>
      </w:r>
      <w:r>
        <w:rPr>
          <w:rFonts w:ascii="Times New Roman" w:hAnsi="Times New Roman" w:cs="Times New Roman"/>
          <w:sz w:val="22"/>
        </w:rPr>
        <w:t>Fungi</w:t>
      </w:r>
      <w:r w:rsidR="00867992" w:rsidRPr="00790445">
        <w:rPr>
          <w:rFonts w:ascii="Times New Roman" w:hAnsi="Times New Roman" w:cs="Times New Roman"/>
          <w:sz w:val="22"/>
        </w:rPr>
        <w:t xml:space="preserve"> were ignored in the microbiota studies for an extended period because of their low proportion in the enteric microbiome</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3</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During further research, some studies</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9,11,12,54</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revealed that </w:t>
      </w:r>
      <w:r>
        <w:rPr>
          <w:rFonts w:ascii="Times New Roman" w:hAnsi="Times New Roman" w:cs="Times New Roman"/>
          <w:sz w:val="22"/>
        </w:rPr>
        <w:t>fungi</w:t>
      </w:r>
      <w:r w:rsidR="00867992" w:rsidRPr="00790445">
        <w:rPr>
          <w:rFonts w:ascii="Times New Roman" w:hAnsi="Times New Roman" w:cs="Times New Roman"/>
          <w:sz w:val="22"/>
        </w:rPr>
        <w:t xml:space="preserve"> also played an essential role in the associations with the host. Our study was the first to report the enteric </w:t>
      </w:r>
      <w:r>
        <w:rPr>
          <w:rFonts w:ascii="Times New Roman" w:hAnsi="Times New Roman" w:cs="Times New Roman"/>
          <w:sz w:val="22"/>
        </w:rPr>
        <w:t>fungi</w:t>
      </w:r>
      <w:r w:rsidR="00867992" w:rsidRPr="00790445">
        <w:rPr>
          <w:rFonts w:ascii="Times New Roman" w:hAnsi="Times New Roman" w:cs="Times New Roman"/>
          <w:sz w:val="22"/>
        </w:rPr>
        <w:t xml:space="preserve"> altered in CRC across multiple cohorts according to the acknowledge we know.</w:t>
      </w:r>
    </w:p>
    <w:p w14:paraId="2BD2FCAF" w14:textId="2C2CA5D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ccording to the alpha diversity rarefaction curve, our results indicated that the </w:t>
      </w:r>
      <w:r w:rsidR="004314C2">
        <w:rPr>
          <w:rFonts w:ascii="Times New Roman" w:hAnsi="Times New Roman" w:cs="Times New Roman"/>
          <w:sz w:val="22"/>
        </w:rPr>
        <w:t>fungal</w:t>
      </w:r>
      <w:r w:rsidRPr="00790445">
        <w:rPr>
          <w:rFonts w:ascii="Times New Roman" w:hAnsi="Times New Roman" w:cs="Times New Roman"/>
          <w:sz w:val="22"/>
        </w:rPr>
        <w:t xml:space="preserve">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w:t>
      </w:r>
      <w:r w:rsidR="004314C2">
        <w:rPr>
          <w:rFonts w:ascii="Times New Roman" w:hAnsi="Times New Roman" w:cs="Times New Roman"/>
          <w:sz w:val="22"/>
        </w:rPr>
        <w:t>fungi</w:t>
      </w:r>
      <w:r w:rsidRPr="00790445">
        <w:rPr>
          <w:rFonts w:ascii="Times New Roman" w:hAnsi="Times New Roman" w:cs="Times New Roman"/>
          <w:sz w:val="22"/>
        </w:rPr>
        <w:t xml:space="preserve"> should be conducted at a sequencing depth of at least 10 thousand </w:t>
      </w:r>
      <w:r w:rsidR="004314C2">
        <w:rPr>
          <w:rFonts w:ascii="Times New Roman" w:hAnsi="Times New Roman" w:cs="Times New Roman"/>
          <w:sz w:val="22"/>
        </w:rPr>
        <w:t>fungi</w:t>
      </w:r>
      <w:r w:rsidRPr="00790445">
        <w:rPr>
          <w:rFonts w:ascii="Times New Roman" w:hAnsi="Times New Roman" w:cs="Times New Roman"/>
          <w:sz w:val="22"/>
        </w:rPr>
        <w:t xml:space="preserve"> in each case. We have supplemented the gaps in sequencing depth for </w:t>
      </w:r>
      <w:r w:rsidR="004314C2">
        <w:rPr>
          <w:rFonts w:ascii="Times New Roman" w:hAnsi="Times New Roman" w:cs="Times New Roman"/>
          <w:sz w:val="22"/>
        </w:rPr>
        <w:t>fungi</w:t>
      </w:r>
      <w:r w:rsidRPr="00790445">
        <w:rPr>
          <w:rFonts w:ascii="Times New Roman" w:hAnsi="Times New Roman" w:cs="Times New Roman"/>
          <w:sz w:val="22"/>
        </w:rPr>
        <w:t xml:space="preserve"> and provided reliable support for follow-up </w:t>
      </w:r>
      <w:r w:rsidR="004314C2">
        <w:rPr>
          <w:rFonts w:ascii="Times New Roman" w:hAnsi="Times New Roman" w:cs="Times New Roman"/>
          <w:sz w:val="22"/>
        </w:rPr>
        <w:t>fungal</w:t>
      </w:r>
      <w:r w:rsidRPr="00790445">
        <w:rPr>
          <w:rFonts w:ascii="Times New Roman" w:hAnsi="Times New Roman" w:cs="Times New Roman"/>
          <w:sz w:val="22"/>
        </w:rPr>
        <w:t xml:space="preserve"> research based on the meta-analysis of more than 2,000 samples.</w:t>
      </w:r>
    </w:p>
    <w:p w14:paraId="734514AA" w14:textId="5465F367"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ZkAoCZVT","properties":{"formattedCitation":"\\super 57\\nosupersub{}","plainCitation":"57","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e observed a significant p-value for the </w:t>
      </w:r>
      <w:r w:rsidR="004314C2">
        <w:rPr>
          <w:rFonts w:ascii="Times New Roman" w:hAnsi="Times New Roman" w:cs="Times New Roman"/>
          <w:sz w:val="22"/>
        </w:rPr>
        <w:t>fungal</w:t>
      </w:r>
      <w:r w:rsidRPr="00790445">
        <w:rPr>
          <w:rFonts w:ascii="Times New Roman" w:hAnsi="Times New Roman" w:cs="Times New Roman"/>
          <w:sz w:val="22"/>
        </w:rPr>
        <w:t xml:space="preserve">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CsA3OVM5","properties":{"formattedCitation":"\\super 58,59\\nosupersub{}","plainCitation":"58,59","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w:t>
      </w:r>
      <w:r w:rsidR="004314C2">
        <w:rPr>
          <w:rFonts w:ascii="Times New Roman" w:hAnsi="Times New Roman" w:cs="Times New Roman"/>
          <w:sz w:val="22"/>
        </w:rPr>
        <w:t>fungal</w:t>
      </w:r>
      <w:r w:rsidRPr="00790445">
        <w:rPr>
          <w:rFonts w:ascii="Times New Roman" w:hAnsi="Times New Roman" w:cs="Times New Roman"/>
          <w:sz w:val="22"/>
        </w:rPr>
        <w:t xml:space="preserve">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234A63C2"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uQtFkHQ","properties":{"formattedCitation":"\\super 60\\nosupersub{}","plainCitation":"6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w:t>
      </w:r>
      <w:ins w:id="2203" w:author="LIN, Yufeng" w:date="2021-10-04T16:56:00Z">
        <w:r w:rsidR="00DB66B4" w:rsidRPr="00DB66B4">
          <w:rPr>
            <w:rFonts w:ascii="Times New Roman" w:hAnsi="Times New Roman" w:cs="Times New Roman"/>
            <w:sz w:val="22"/>
          </w:rPr>
          <w:t xml:space="preserve">fungi </w:t>
        </w:r>
      </w:ins>
      <w:del w:id="2204" w:author="LIN, Yufeng" w:date="2021-10-04T16:56:00Z">
        <w:r w:rsidRPr="00790445" w:rsidDel="00DB66B4">
          <w:rPr>
            <w:rFonts w:ascii="Times New Roman" w:hAnsi="Times New Roman" w:cs="Times New Roman"/>
            <w:sz w:val="22"/>
          </w:rPr>
          <w:delText xml:space="preserve">microeukaryotes </w:delText>
        </w:r>
      </w:del>
      <w:r w:rsidRPr="00790445">
        <w:rPr>
          <w:rFonts w:ascii="Times New Roman" w:hAnsi="Times New Roman" w:cs="Times New Roman"/>
          <w:sz w:val="22"/>
        </w:rPr>
        <w:t xml:space="preserve">and 31 bacteria that significantly differed in CRC across eight cohorts. Since few studies described the </w:t>
      </w:r>
      <w:r w:rsidR="004314C2">
        <w:rPr>
          <w:rFonts w:ascii="Times New Roman" w:hAnsi="Times New Roman" w:cs="Times New Roman"/>
          <w:sz w:val="22"/>
        </w:rPr>
        <w:t>fungi</w:t>
      </w:r>
      <w:r w:rsidRPr="00790445">
        <w:rPr>
          <w:rFonts w:ascii="Times New Roman" w:hAnsi="Times New Roman" w:cs="Times New Roman"/>
          <w:sz w:val="22"/>
        </w:rPr>
        <w:t xml:space="preserve"> associated with CRC, the bacterial populations we screened could prove that the </w:t>
      </w:r>
      <w:r w:rsidR="004314C2">
        <w:rPr>
          <w:rFonts w:ascii="Times New Roman" w:hAnsi="Times New Roman" w:cs="Times New Roman"/>
          <w:sz w:val="22"/>
        </w:rPr>
        <w:t>fungal</w:t>
      </w:r>
      <w:r w:rsidRPr="00790445">
        <w:rPr>
          <w:rFonts w:ascii="Times New Roman" w:hAnsi="Times New Roman" w:cs="Times New Roman"/>
          <w:sz w:val="22"/>
        </w:rPr>
        <w:t xml:space="preserve">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UJ7mB8ze","properties":{"formattedCitation":"\\super 61\\nosupersub{}","plainCitation":"61","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1</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r3oPnpMM","properties":{"formattedCitation":"\\super 62,63\\nosupersub{}","plainCitation":"62,63","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2,63</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nFc5bFKL","properties":{"formattedCitation":"\\super 64\\nosupersub{}","plainCitation":"64","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4</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w:t>
      </w:r>
      <w:r w:rsidR="004314C2">
        <w:rPr>
          <w:rFonts w:ascii="Times New Roman" w:hAnsi="Times New Roman" w:cs="Times New Roman"/>
          <w:sz w:val="22"/>
        </w:rPr>
        <w:t>fungi</w:t>
      </w:r>
      <w:r w:rsidRPr="00790445">
        <w:rPr>
          <w:rFonts w:ascii="Times New Roman" w:hAnsi="Times New Roman" w:cs="Times New Roman"/>
          <w:sz w:val="22"/>
        </w:rPr>
        <w:t xml:space="preserve">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w:t>
      </w:r>
      <w:r w:rsidR="004314C2">
        <w:rPr>
          <w:rFonts w:ascii="Times New Roman" w:hAnsi="Times New Roman" w:cs="Times New Roman"/>
          <w:sz w:val="22"/>
        </w:rPr>
        <w:t>fungi</w:t>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w:t>
      </w:r>
      <w:r w:rsidR="004314C2">
        <w:rPr>
          <w:rFonts w:ascii="Times New Roman" w:hAnsi="Times New Roman" w:cs="Times New Roman"/>
          <w:sz w:val="22"/>
        </w:rPr>
        <w:t>fungi</w:t>
      </w:r>
      <w:r w:rsidRPr="00790445">
        <w:rPr>
          <w:rFonts w:ascii="Times New Roman" w:hAnsi="Times New Roman" w:cs="Times New Roman"/>
          <w:sz w:val="22"/>
        </w:rPr>
        <w:t xml:space="preserve">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w:t>
      </w:r>
      <w:r w:rsidRPr="00790445">
        <w:rPr>
          <w:rFonts w:ascii="Times New Roman" w:hAnsi="Times New Roman" w:cs="Times New Roman"/>
          <w:sz w:val="22"/>
        </w:rPr>
        <w:lastRenderedPageBreak/>
        <w:t>on cancer treat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DUofklF1","properties":{"formattedCitation":"\\super 65,66\\nosupersub{}","plainCitation":"65,66","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5,66</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SeM2Wf4","properties":{"formattedCitation":"\\super 67,68\\nosupersub{}","plainCitation":"67,68","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7,68</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w:t>
      </w:r>
      <w:r w:rsidR="004314C2">
        <w:rPr>
          <w:rFonts w:ascii="Times New Roman" w:hAnsi="Times New Roman" w:cs="Times New Roman"/>
          <w:sz w:val="22"/>
        </w:rPr>
        <w:t>fungus</w:t>
      </w:r>
      <w:r w:rsidRPr="00790445">
        <w:rPr>
          <w:rFonts w:ascii="Times New Roman" w:hAnsi="Times New Roman" w:cs="Times New Roman"/>
          <w:sz w:val="22"/>
        </w:rPr>
        <w:t xml:space="preserve">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FvwyXRfh","properties":{"formattedCitation":"\\super 69\\nosupersub{}","plainCitation":"6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9</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w:t>
      </w:r>
      <w:r w:rsidR="004314C2">
        <w:rPr>
          <w:rFonts w:ascii="Times New Roman" w:hAnsi="Times New Roman" w:cs="Times New Roman"/>
          <w:sz w:val="22"/>
        </w:rPr>
        <w:t>fungi</w:t>
      </w:r>
      <w:r w:rsidRPr="00790445">
        <w:rPr>
          <w:rFonts w:ascii="Times New Roman" w:hAnsi="Times New Roman" w:cs="Times New Roman"/>
          <w:sz w:val="22"/>
        </w:rPr>
        <w:t xml:space="preserve"> selection, and the </w:t>
      </w:r>
      <w:r w:rsidR="004314C2">
        <w:rPr>
          <w:rFonts w:ascii="Times New Roman" w:hAnsi="Times New Roman" w:cs="Times New Roman"/>
          <w:sz w:val="22"/>
        </w:rPr>
        <w:t>fungi</w:t>
      </w:r>
      <w:r w:rsidRPr="00790445">
        <w:rPr>
          <w:rFonts w:ascii="Times New Roman" w:hAnsi="Times New Roman" w:cs="Times New Roman"/>
          <w:sz w:val="22"/>
        </w:rPr>
        <w:t xml:space="preserve">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3648978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7WDh9qDV","properties":{"formattedCitation":"\\super 70\\uc0\\u8211{}72\\nosupersub{}","plainCitation":"70–7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70–72</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28,73</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w:t>
      </w:r>
      <w:r w:rsidR="004314C2">
        <w:rPr>
          <w:rFonts w:ascii="Times New Roman" w:hAnsi="Times New Roman" w:cs="Times New Roman"/>
          <w:sz w:val="22"/>
        </w:rPr>
        <w:t>fungal</w:t>
      </w:r>
      <w:r w:rsidRPr="00790445">
        <w:rPr>
          <w:rFonts w:ascii="Times New Roman" w:hAnsi="Times New Roman" w:cs="Times New Roman"/>
          <w:sz w:val="22"/>
        </w:rPr>
        <w:t xml:space="preserve"> abundance, alteration in </w:t>
      </w:r>
      <w:r w:rsidR="004314C2">
        <w:rPr>
          <w:rFonts w:ascii="Times New Roman" w:hAnsi="Times New Roman" w:cs="Times New Roman"/>
          <w:sz w:val="22"/>
        </w:rPr>
        <w:t>fungal</w:t>
      </w:r>
      <w:r w:rsidRPr="00790445">
        <w:rPr>
          <w:rFonts w:ascii="Times New Roman" w:hAnsi="Times New Roman" w:cs="Times New Roman"/>
          <w:sz w:val="22"/>
        </w:rPr>
        <w:t xml:space="preserve"> internal relationship and </w:t>
      </w:r>
      <w:r w:rsidR="004314C2">
        <w:rPr>
          <w:rFonts w:ascii="Times New Roman" w:hAnsi="Times New Roman" w:cs="Times New Roman"/>
          <w:sz w:val="22"/>
        </w:rPr>
        <w:t>fungi</w:t>
      </w:r>
      <w:r w:rsidRPr="00790445">
        <w:rPr>
          <w:rFonts w:ascii="Times New Roman" w:hAnsi="Times New Roman" w:cs="Times New Roman"/>
          <w:sz w:val="22"/>
        </w:rPr>
        <w:t xml:space="preserve">-bacteria association could partially explain colorectal tumorigenesis. The </w:t>
      </w:r>
      <w:r w:rsidR="004314C2">
        <w:rPr>
          <w:rFonts w:ascii="Times New Roman" w:hAnsi="Times New Roman" w:cs="Times New Roman"/>
          <w:sz w:val="22"/>
        </w:rPr>
        <w:t>fungal</w:t>
      </w:r>
      <w:r w:rsidRPr="00790445">
        <w:rPr>
          <w:rFonts w:ascii="Times New Roman" w:hAnsi="Times New Roman" w:cs="Times New Roman"/>
          <w:sz w:val="22"/>
        </w:rPr>
        <w:t xml:space="preserve">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6A4366A8"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w:t>
      </w:r>
      <w:r w:rsidR="004314C2">
        <w:rPr>
          <w:rFonts w:ascii="Times New Roman" w:hAnsi="Times New Roman" w:cs="Times New Roman"/>
          <w:sz w:val="22"/>
        </w:rPr>
        <w:t>fungal</w:t>
      </w:r>
      <w:r w:rsidRPr="00790445">
        <w:rPr>
          <w:rFonts w:ascii="Times New Roman" w:hAnsi="Times New Roman" w:cs="Times New Roman"/>
          <w:sz w:val="22"/>
        </w:rPr>
        <w:t xml:space="preserve"> internal correlations were interrupted in CRC, while bacterial were enhance. The disruption from </w:t>
      </w:r>
      <w:r w:rsidR="004314C2">
        <w:rPr>
          <w:rFonts w:ascii="Times New Roman" w:hAnsi="Times New Roman" w:cs="Times New Roman"/>
          <w:sz w:val="22"/>
        </w:rPr>
        <w:t>fungal</w:t>
      </w:r>
      <w:r w:rsidRPr="00790445">
        <w:rPr>
          <w:rFonts w:ascii="Times New Roman" w:hAnsi="Times New Roman" w:cs="Times New Roman"/>
          <w:sz w:val="22"/>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r w:rsidR="004314C2">
        <w:rPr>
          <w:rFonts w:ascii="Times New Roman" w:hAnsi="Times New Roman" w:cs="Times New Roman"/>
          <w:sz w:val="22"/>
        </w:rPr>
        <w:t>fungi</w:t>
      </w:r>
      <w:r w:rsidRPr="00790445">
        <w:rPr>
          <w:rFonts w:ascii="Times New Roman" w:hAnsi="Times New Roman" w:cs="Times New Roman"/>
          <w:sz w:val="22"/>
        </w:rPr>
        <w:t xml:space="preserve"> and bacteria. Our results showed that the less changed differential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s contained low proportions. The CRC strengthen and weaken correlations performed the primary and secondary ratios in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 comparisons, respectively. It revealed that the internal-kingdom associations and external-kingdom correlations were quite different. This suggested that bacterial kingdom dysbiosis may cause the </w:t>
      </w:r>
      <w:r w:rsidR="004314C2">
        <w:rPr>
          <w:rFonts w:ascii="Times New Roman" w:hAnsi="Times New Roman" w:cs="Times New Roman"/>
          <w:sz w:val="22"/>
        </w:rPr>
        <w:t>fungi</w:t>
      </w:r>
      <w:r w:rsidRPr="00790445">
        <w:rPr>
          <w:rFonts w:ascii="Times New Roman" w:hAnsi="Times New Roman" w:cs="Times New Roman"/>
          <w:sz w:val="22"/>
        </w:rPr>
        <w:t xml:space="preserve">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Bsuk0aHk","properties":{"formattedCitation":"\\super 14,74\\nosupersub{}","plainCitation":"14,7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14,7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6D9C0150"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w:t>
      </w:r>
      <w:proofErr w:type="spellStart"/>
      <w:r w:rsidR="004314C2">
        <w:rPr>
          <w:rFonts w:ascii="Times New Roman" w:hAnsi="Times New Roman" w:cs="Times New Roman"/>
          <w:sz w:val="22"/>
        </w:rPr>
        <w:t>Fun</w:t>
      </w:r>
      <w:r w:rsidRPr="00790445">
        <w:rPr>
          <w:rFonts w:ascii="Times New Roman" w:hAnsi="Times New Roman" w:cs="Times New Roman"/>
          <w:sz w:val="22"/>
        </w:rPr>
        <w:t>_Cluster</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w:t>
      </w:r>
      <w:r w:rsidR="004314C2">
        <w:rPr>
          <w:rFonts w:ascii="Times New Roman" w:hAnsi="Times New Roman" w:cs="Times New Roman"/>
          <w:sz w:val="22"/>
        </w:rPr>
        <w:t>fungi</w:t>
      </w:r>
      <w:r w:rsidRPr="00790445">
        <w:rPr>
          <w:rFonts w:ascii="Times New Roman" w:hAnsi="Times New Roman" w:cs="Times New Roman"/>
          <w:sz w:val="22"/>
        </w:rPr>
        <w:t xml:space="preserve">.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52BD9">
        <w:rPr>
          <w:rFonts w:ascii="Times New Roman" w:hAnsi="Times New Roman" w:cs="Times New Roman" w:hint="eastAsia"/>
          <w:sz w:val="22"/>
        </w:rPr>
        <w:instrText>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52BD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w:t>
      </w:r>
      <w:r w:rsidRPr="00790445">
        <w:rPr>
          <w:rFonts w:ascii="Times New Roman" w:hAnsi="Times New Roman" w:cs="Times New Roman"/>
          <w:sz w:val="22"/>
        </w:rPr>
        <w:lastRenderedPageBreak/>
        <w:t xml:space="preserve">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852BD9">
        <w:rPr>
          <w:rFonts w:ascii="Times New Roman" w:hAnsi="Times New Roman" w:cs="Times New Roman"/>
          <w:i/>
          <w:iCs/>
          <w:sz w:val="22"/>
        </w:rPr>
        <w:instrText xml:space="preserve"> ADDIN ZOTERO_ITEM CSL_CITATION {"citationID":"XhZp8o1g","properties":{"formattedCitation":"\\super 33,61,75\\nosupersub{}","plainCitation":"33,61,75","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852BD9" w:rsidRPr="00852BD9">
        <w:rPr>
          <w:rFonts w:ascii="Times New Roman" w:hAnsi="Times New Roman" w:cs="Times New Roman"/>
          <w:kern w:val="0"/>
          <w:sz w:val="22"/>
          <w:szCs w:val="24"/>
          <w:vertAlign w:val="superscript"/>
        </w:rPr>
        <w:t>33,61,75</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5F2208BE" w:rsidR="00867992"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w:t>
      </w:r>
      <w:r w:rsidR="004314C2">
        <w:rPr>
          <w:rFonts w:ascii="Times New Roman" w:hAnsi="Times New Roman" w:cs="Times New Roman"/>
          <w:sz w:val="22"/>
        </w:rPr>
        <w:t>fungal</w:t>
      </w:r>
      <w:r w:rsidRPr="00790445">
        <w:rPr>
          <w:rFonts w:ascii="Times New Roman" w:hAnsi="Times New Roman" w:cs="Times New Roman"/>
          <w:sz w:val="22"/>
        </w:rPr>
        <w:t xml:space="preserve"> internal network and </w:t>
      </w:r>
      <w:r w:rsidR="004314C2">
        <w:rPr>
          <w:rFonts w:ascii="Times New Roman" w:hAnsi="Times New Roman" w:cs="Times New Roman"/>
          <w:sz w:val="22"/>
        </w:rPr>
        <w:t>fungal</w:t>
      </w:r>
      <w:r w:rsidRPr="00790445">
        <w:rPr>
          <w:rFonts w:ascii="Times New Roman" w:hAnsi="Times New Roman" w:cs="Times New Roman"/>
          <w:sz w:val="22"/>
        </w:rPr>
        <w:t>-bacterial relationship alterations in CRC, indicating that synergistic intra-</w:t>
      </w:r>
      <w:r w:rsidR="004314C2">
        <w:rPr>
          <w:rFonts w:ascii="Times New Roman" w:hAnsi="Times New Roman" w:cs="Times New Roman"/>
          <w:sz w:val="22"/>
        </w:rPr>
        <w:t>fungi</w:t>
      </w:r>
      <w:r w:rsidRPr="00790445">
        <w:rPr>
          <w:rFonts w:ascii="Times New Roman" w:hAnsi="Times New Roman" w:cs="Times New Roman"/>
          <w:sz w:val="22"/>
        </w:rPr>
        <w:t xml:space="preserve"> and micro-</w:t>
      </w:r>
      <w:ins w:id="2205" w:author="LIN, Yufeng" w:date="2021-10-04T16:58:00Z">
        <w:r w:rsidR="00DB66B4">
          <w:rPr>
            <w:rFonts w:ascii="Times New Roman" w:hAnsi="Times New Roman" w:cs="Times New Roman"/>
            <w:sz w:val="22"/>
          </w:rPr>
          <w:t>fung</w:t>
        </w:r>
        <w:r w:rsidR="00DB66B4">
          <w:rPr>
            <w:rFonts w:ascii="Times New Roman" w:hAnsi="Times New Roman" w:cs="Times New Roman"/>
            <w:sz w:val="22"/>
          </w:rPr>
          <w:t>i</w:t>
        </w:r>
      </w:ins>
      <w:del w:id="2206" w:author="LIN, Yufeng" w:date="2021-10-04T16:58:00Z">
        <w:r w:rsidRPr="00790445" w:rsidDel="00DB66B4">
          <w:rPr>
            <w:rFonts w:ascii="Times New Roman" w:hAnsi="Times New Roman" w:cs="Times New Roman"/>
            <w:sz w:val="22"/>
          </w:rPr>
          <w:delText>eukaryote</w:delText>
        </w:r>
      </w:del>
      <w:r w:rsidRPr="00790445">
        <w:rPr>
          <w:rFonts w:ascii="Times New Roman" w:hAnsi="Times New Roman" w:cs="Times New Roman"/>
          <w:sz w:val="22"/>
        </w:rPr>
        <w:t xml:space="preserve">-bacteria interaction might contribute to colorectal carcinogenesis. Several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29E29D57" w14:textId="5CFACD0D" w:rsidR="00C43829" w:rsidRDefault="00C43829">
      <w:pPr>
        <w:widowControl/>
        <w:jc w:val="left"/>
        <w:rPr>
          <w:rFonts w:ascii="Times New Roman" w:hAnsi="Times New Roman" w:cs="Times New Roman"/>
          <w:sz w:val="22"/>
        </w:rPr>
      </w:pPr>
      <w:r>
        <w:rPr>
          <w:rFonts w:ascii="Times New Roman" w:hAnsi="Times New Roman" w:cs="Times New Roman"/>
          <w:sz w:val="22"/>
        </w:rPr>
        <w:br w:type="page"/>
      </w:r>
    </w:p>
    <w:p w14:paraId="423AFE63" w14:textId="6C5A9CE5" w:rsidR="00B84FC5" w:rsidRDefault="00B84FC5" w:rsidP="009D00F7">
      <w:pPr>
        <w:pStyle w:val="title10831"/>
      </w:pPr>
      <w:r>
        <w:lastRenderedPageBreak/>
        <w:t>Contribution</w:t>
      </w:r>
    </w:p>
    <w:p w14:paraId="565C8D27" w14:textId="72AB7CCC"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 xml:space="preserve">Yufeng </w:t>
      </w:r>
      <w:proofErr w:type="spellStart"/>
      <w:r w:rsidRPr="009D00F7">
        <w:rPr>
          <w:rFonts w:ascii="Times New Roman" w:hAnsi="Times New Roman" w:cs="Times New Roman"/>
          <w:b/>
          <w:bCs/>
          <w:sz w:val="22"/>
        </w:rPr>
        <w:t>Lin</w:t>
      </w:r>
      <w:r>
        <w:rPr>
          <w:rFonts w:ascii="Times New Roman" w:hAnsi="Times New Roman" w:cs="Times New Roman"/>
          <w:sz w:val="22"/>
        </w:rPr>
        <w:t>,</w:t>
      </w:r>
      <w:proofErr w:type="spellEnd"/>
      <w:r>
        <w:rPr>
          <w:rFonts w:ascii="Times New Roman" w:hAnsi="Times New Roman" w:cs="Times New Roman"/>
          <w:sz w:val="22"/>
        </w:rPr>
        <w:t xml:space="preserve"> study design, dry lab analysis, wet lab validation, and written.</w:t>
      </w:r>
    </w:p>
    <w:p w14:paraId="37DF807E" w14:textId="77777777" w:rsidR="00401EFC" w:rsidRDefault="00401EFC" w:rsidP="00B84FC5">
      <w:pPr>
        <w:widowControl/>
        <w:rPr>
          <w:rFonts w:ascii="Times New Roman" w:hAnsi="Times New Roman" w:cs="Times New Roman"/>
          <w:sz w:val="22"/>
        </w:rPr>
      </w:pPr>
    </w:p>
    <w:p w14:paraId="7B0FB5B3" w14:textId="1D014FBB"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Thomas Kwong</w:t>
      </w:r>
      <w:r>
        <w:rPr>
          <w:rFonts w:ascii="Times New Roman" w:hAnsi="Times New Roman" w:cs="Times New Roman"/>
          <w:sz w:val="22"/>
        </w:rPr>
        <w:t xml:space="preserve">, written and web lab technology guidance. </w:t>
      </w:r>
    </w:p>
    <w:p w14:paraId="22260A82" w14:textId="5AB36ECC" w:rsidR="0084302D" w:rsidRDefault="00B84FC5" w:rsidP="00790445">
      <w:pPr>
        <w:widowControl/>
        <w:rPr>
          <w:rFonts w:ascii="Times New Roman" w:hAnsi="Times New Roman" w:cs="Times New Roman" w:hint="eastAsia"/>
          <w:b/>
          <w:bCs/>
          <w:sz w:val="22"/>
        </w:rPr>
      </w:pPr>
      <w:proofErr w:type="spellStart"/>
      <w:r w:rsidRPr="009D00F7">
        <w:rPr>
          <w:rFonts w:ascii="Times New Roman" w:hAnsi="Times New Roman" w:cs="Times New Roman"/>
          <w:b/>
          <w:bCs/>
          <w:sz w:val="22"/>
        </w:rPr>
        <w:t>Yali</w:t>
      </w:r>
      <w:proofErr w:type="spellEnd"/>
      <w:r w:rsidRPr="009D00F7">
        <w:rPr>
          <w:rFonts w:ascii="Times New Roman" w:hAnsi="Times New Roman" w:cs="Times New Roman"/>
          <w:b/>
          <w:bCs/>
          <w:sz w:val="22"/>
        </w:rPr>
        <w:t xml:space="preserve"> Liu</w:t>
      </w:r>
      <w:r>
        <w:rPr>
          <w:rFonts w:ascii="Times New Roman" w:hAnsi="Times New Roman" w:cs="Times New Roman"/>
          <w:sz w:val="22"/>
        </w:rPr>
        <w:t>, wet lab validation.</w:t>
      </w:r>
    </w:p>
    <w:p w14:paraId="08832914" w14:textId="5ADA0EAB" w:rsidR="00401EFC" w:rsidRDefault="00B84FC5" w:rsidP="00790445">
      <w:pPr>
        <w:widowControl/>
        <w:rPr>
          <w:rFonts w:ascii="Times New Roman" w:hAnsi="Times New Roman" w:cs="Times New Roman"/>
          <w:sz w:val="22"/>
        </w:rPr>
      </w:pPr>
      <w:r w:rsidRPr="009D00F7">
        <w:rPr>
          <w:rFonts w:ascii="Times New Roman" w:hAnsi="Times New Roman" w:cs="Times New Roman"/>
          <w:b/>
          <w:bCs/>
          <w:sz w:val="22"/>
        </w:rPr>
        <w:t>Nick Ding</w:t>
      </w:r>
      <w:r>
        <w:rPr>
          <w:rFonts w:ascii="Times New Roman" w:hAnsi="Times New Roman" w:cs="Times New Roman"/>
          <w:sz w:val="22"/>
        </w:rPr>
        <w:t>, written.</w:t>
      </w:r>
    </w:p>
    <w:p w14:paraId="597E3B3D" w14:textId="77777777" w:rsidR="009D00F7" w:rsidRDefault="009D00F7" w:rsidP="00790445">
      <w:pPr>
        <w:widowControl/>
        <w:rPr>
          <w:rFonts w:ascii="Times New Roman" w:hAnsi="Times New Roman" w:cs="Times New Roman" w:hint="eastAsia"/>
          <w:sz w:val="22"/>
        </w:rPr>
      </w:pPr>
    </w:p>
    <w:p w14:paraId="577AFDE5" w14:textId="40F66B35" w:rsidR="00AD2F2A" w:rsidRPr="00AD2F2A" w:rsidRDefault="00AD2F2A" w:rsidP="00790445">
      <w:pPr>
        <w:widowControl/>
        <w:rPr>
          <w:rFonts w:ascii="Times New Roman" w:hAnsi="Times New Roman" w:cs="Times New Roman"/>
          <w:sz w:val="22"/>
        </w:rPr>
      </w:pPr>
      <w:r w:rsidRPr="009D00F7">
        <w:rPr>
          <w:rFonts w:ascii="Times New Roman" w:hAnsi="Times New Roman" w:cs="Times New Roman"/>
          <w:b/>
          <w:bCs/>
          <w:sz w:val="22"/>
        </w:rPr>
        <w:t>Jason Kang</w:t>
      </w:r>
      <w:r>
        <w:rPr>
          <w:rFonts w:ascii="Times New Roman" w:hAnsi="Times New Roman" w:cs="Times New Roman"/>
          <w:sz w:val="22"/>
        </w:rPr>
        <w:t>, web lab technology guidance</w:t>
      </w:r>
    </w:p>
    <w:p w14:paraId="6AD55582" w14:textId="10BBF125" w:rsidR="005D290B" w:rsidRDefault="005D290B" w:rsidP="005D290B">
      <w:pPr>
        <w:widowControl/>
        <w:rPr>
          <w:rFonts w:ascii="Times New Roman" w:hAnsi="Times New Roman" w:cs="Times New Roman"/>
          <w:sz w:val="22"/>
        </w:rPr>
      </w:pPr>
      <w:proofErr w:type="spellStart"/>
      <w:r w:rsidRPr="009D00F7">
        <w:rPr>
          <w:rFonts w:ascii="Times New Roman" w:hAnsi="Times New Roman" w:cs="Times New Roman"/>
          <w:b/>
          <w:bCs/>
          <w:sz w:val="22"/>
        </w:rPr>
        <w:t>Yiwei</w:t>
      </w:r>
      <w:proofErr w:type="spellEnd"/>
      <w:r w:rsidRPr="009D00F7">
        <w:rPr>
          <w:rFonts w:ascii="Times New Roman" w:hAnsi="Times New Roman" w:cs="Times New Roman"/>
          <w:b/>
          <w:bCs/>
          <w:sz w:val="22"/>
        </w:rPr>
        <w:t xml:space="preserve"> Wang</w:t>
      </w:r>
      <w:r>
        <w:rPr>
          <w:rFonts w:ascii="Times New Roman" w:hAnsi="Times New Roman" w:cs="Times New Roman"/>
          <w:sz w:val="22"/>
        </w:rPr>
        <w:t>, dry lab guidance</w:t>
      </w:r>
      <w:r w:rsidR="00C43829">
        <w:rPr>
          <w:rFonts w:ascii="Times New Roman" w:hAnsi="Times New Roman" w:cs="Times New Roman"/>
          <w:sz w:val="22"/>
        </w:rPr>
        <w:t xml:space="preserve"> (SBS, </w:t>
      </w:r>
      <w:proofErr w:type="spellStart"/>
      <w:r w:rsidR="00C43829">
        <w:rPr>
          <w:rFonts w:ascii="Times New Roman" w:hAnsi="Times New Roman" w:cs="Times New Roman"/>
          <w:sz w:val="22"/>
        </w:rPr>
        <w:t>cuhk</w:t>
      </w:r>
      <w:proofErr w:type="spellEnd"/>
      <w:r w:rsidR="00C43829">
        <w:rPr>
          <w:rFonts w:ascii="Times New Roman" w:hAnsi="Times New Roman" w:cs="Times New Roman"/>
          <w:sz w:val="22"/>
        </w:rPr>
        <w:t>)</w:t>
      </w:r>
      <w:r>
        <w:rPr>
          <w:rFonts w:ascii="Times New Roman" w:hAnsi="Times New Roman" w:cs="Times New Roman"/>
          <w:sz w:val="22"/>
        </w:rPr>
        <w:t>.</w:t>
      </w:r>
    </w:p>
    <w:p w14:paraId="779072F9" w14:textId="5EB1F934" w:rsidR="005D290B" w:rsidRDefault="005D290B" w:rsidP="005D290B">
      <w:pPr>
        <w:widowControl/>
        <w:rPr>
          <w:rFonts w:ascii="Times New Roman" w:hAnsi="Times New Roman" w:cs="Times New Roman"/>
          <w:sz w:val="22"/>
        </w:rPr>
      </w:pPr>
      <w:r w:rsidRPr="009D00F7">
        <w:rPr>
          <w:rFonts w:ascii="Times New Roman" w:hAnsi="Times New Roman" w:cs="Times New Roman"/>
          <w:b/>
          <w:bCs/>
          <w:sz w:val="22"/>
        </w:rPr>
        <w:t>Sunny Wong</w:t>
      </w:r>
      <w:r>
        <w:rPr>
          <w:rFonts w:ascii="Times New Roman" w:hAnsi="Times New Roman" w:cs="Times New Roman"/>
          <w:sz w:val="22"/>
        </w:rPr>
        <w:t>, clinical guidance.</w:t>
      </w:r>
    </w:p>
    <w:p w14:paraId="470FFEB7" w14:textId="6585C8E0" w:rsidR="00B84FC5" w:rsidRDefault="00B84FC5" w:rsidP="00790445">
      <w:pPr>
        <w:widowControl/>
        <w:rPr>
          <w:rFonts w:ascii="Times New Roman" w:hAnsi="Times New Roman" w:cs="Times New Roman"/>
          <w:sz w:val="22"/>
        </w:rPr>
      </w:pPr>
      <w:r w:rsidRPr="009D00F7">
        <w:rPr>
          <w:rFonts w:ascii="Times New Roman" w:hAnsi="Times New Roman" w:cs="Times New Roman"/>
          <w:b/>
          <w:bCs/>
          <w:sz w:val="22"/>
        </w:rPr>
        <w:t>Han Jing</w:t>
      </w:r>
      <w:r>
        <w:rPr>
          <w:rFonts w:ascii="Times New Roman" w:hAnsi="Times New Roman" w:cs="Times New Roman"/>
          <w:sz w:val="22"/>
        </w:rPr>
        <w:t xml:space="preserve">, </w:t>
      </w:r>
      <w:r w:rsidR="004314C2">
        <w:rPr>
          <w:rFonts w:ascii="Times New Roman" w:hAnsi="Times New Roman" w:cs="Times New Roman"/>
          <w:sz w:val="22"/>
        </w:rPr>
        <w:t>fungal</w:t>
      </w:r>
      <w:r>
        <w:rPr>
          <w:rFonts w:ascii="Times New Roman" w:hAnsi="Times New Roman" w:cs="Times New Roman"/>
          <w:sz w:val="22"/>
        </w:rPr>
        <w:t xml:space="preserve"> database establishment</w:t>
      </w:r>
      <w:r w:rsidR="00C43829">
        <w:rPr>
          <w:rFonts w:ascii="Times New Roman" w:hAnsi="Times New Roman" w:cs="Times New Roman"/>
          <w:sz w:val="22"/>
        </w:rPr>
        <w:t xml:space="preserve"> (Med-X, XJTU)</w:t>
      </w:r>
      <w:r>
        <w:rPr>
          <w:rFonts w:ascii="Times New Roman" w:hAnsi="Times New Roman" w:cs="Times New Roman"/>
          <w:sz w:val="22"/>
        </w:rPr>
        <w:t>.</w:t>
      </w:r>
    </w:p>
    <w:p w14:paraId="5DD4395A" w14:textId="77777777" w:rsidR="00401EFC" w:rsidRDefault="00401EFC" w:rsidP="00790445">
      <w:pPr>
        <w:widowControl/>
        <w:rPr>
          <w:rFonts w:ascii="Times New Roman" w:hAnsi="Times New Roman" w:cs="Times New Roman"/>
          <w:sz w:val="22"/>
        </w:rPr>
      </w:pPr>
    </w:p>
    <w:p w14:paraId="4E72972E"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Harry Chan</w:t>
      </w:r>
      <w:r>
        <w:rPr>
          <w:rFonts w:ascii="Times New Roman" w:hAnsi="Times New Roman" w:cs="Times New Roman"/>
          <w:sz w:val="22"/>
        </w:rPr>
        <w:t>, written guidance.</w:t>
      </w:r>
    </w:p>
    <w:p w14:paraId="3E3220A2" w14:textId="2A7AAF46" w:rsidR="00B84FC5" w:rsidRDefault="00B84FC5" w:rsidP="00790445">
      <w:pPr>
        <w:widowControl/>
        <w:rPr>
          <w:rFonts w:ascii="Times New Roman" w:hAnsi="Times New Roman" w:cs="Times New Roman"/>
          <w:sz w:val="22"/>
        </w:rPr>
      </w:pPr>
      <w:r w:rsidRPr="009D00F7">
        <w:rPr>
          <w:rFonts w:ascii="Times New Roman" w:hAnsi="Times New Roman" w:cs="Times New Roman"/>
          <w:b/>
          <w:bCs/>
          <w:sz w:val="22"/>
        </w:rPr>
        <w:t>Changan Liu</w:t>
      </w:r>
      <w:r>
        <w:rPr>
          <w:rFonts w:ascii="Times New Roman" w:hAnsi="Times New Roman" w:cs="Times New Roman"/>
          <w:sz w:val="22"/>
        </w:rPr>
        <w:t>, dry lab guidance.</w:t>
      </w:r>
    </w:p>
    <w:p w14:paraId="30C02FC1"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Weixin Liu</w:t>
      </w:r>
      <w:r>
        <w:rPr>
          <w:rFonts w:ascii="Times New Roman" w:hAnsi="Times New Roman" w:cs="Times New Roman"/>
          <w:sz w:val="22"/>
        </w:rPr>
        <w:t>, dry lab guidance.</w:t>
      </w:r>
    </w:p>
    <w:p w14:paraId="1C0214B3"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SK</w:t>
      </w:r>
      <w:r>
        <w:rPr>
          <w:rFonts w:ascii="Times New Roman" w:hAnsi="Times New Roman" w:cs="Times New Roman"/>
          <w:sz w:val="22"/>
        </w:rPr>
        <w:t>, dry lab guidance.</w:t>
      </w:r>
    </w:p>
    <w:p w14:paraId="4B2077DC" w14:textId="77777777" w:rsidR="00B84FC5" w:rsidRDefault="00B84FC5" w:rsidP="00B84FC5">
      <w:pPr>
        <w:widowControl/>
        <w:rPr>
          <w:rFonts w:ascii="Times New Roman" w:hAnsi="Times New Roman" w:cs="Times New Roman"/>
          <w:sz w:val="22"/>
        </w:rPr>
      </w:pPr>
      <w:proofErr w:type="spellStart"/>
      <w:r w:rsidRPr="009D00F7">
        <w:rPr>
          <w:rFonts w:ascii="Times New Roman" w:hAnsi="Times New Roman" w:cs="Times New Roman"/>
          <w:b/>
          <w:bCs/>
          <w:sz w:val="22"/>
        </w:rPr>
        <w:t>Yanqiang</w:t>
      </w:r>
      <w:proofErr w:type="spellEnd"/>
      <w:r w:rsidRPr="009D00F7">
        <w:rPr>
          <w:rFonts w:ascii="Times New Roman" w:hAnsi="Times New Roman" w:cs="Times New Roman"/>
          <w:b/>
          <w:bCs/>
          <w:sz w:val="22"/>
        </w:rPr>
        <w:t xml:space="preserve"> Ding</w:t>
      </w:r>
      <w:r>
        <w:rPr>
          <w:rFonts w:ascii="Times New Roman" w:hAnsi="Times New Roman" w:cs="Times New Roman"/>
          <w:sz w:val="22"/>
        </w:rPr>
        <w:t>, dry lab guidance.</w:t>
      </w:r>
    </w:p>
    <w:p w14:paraId="79F7875F" w14:textId="150649D4" w:rsidR="00B84FC5" w:rsidRPr="00B84FC5" w:rsidRDefault="005A10E2" w:rsidP="00790445">
      <w:pPr>
        <w:widowControl/>
        <w:rPr>
          <w:rFonts w:ascii="Times New Roman" w:hAnsi="Times New Roman" w:cs="Times New Roman"/>
          <w:sz w:val="22"/>
        </w:rPr>
      </w:pPr>
      <w:r w:rsidRPr="009D00F7">
        <w:rPr>
          <w:rFonts w:ascii="Times New Roman" w:hAnsi="Times New Roman" w:cs="Times New Roman"/>
          <w:b/>
          <w:bCs/>
          <w:sz w:val="22"/>
        </w:rPr>
        <w:t>Bisi</w:t>
      </w:r>
      <w:r>
        <w:rPr>
          <w:rFonts w:ascii="Times New Roman" w:hAnsi="Times New Roman" w:cs="Times New Roman"/>
          <w:sz w:val="22"/>
        </w:rPr>
        <w:t>, dry lab guidance.</w:t>
      </w:r>
    </w:p>
    <w:p w14:paraId="70098281" w14:textId="77777777" w:rsidR="00B84FC5" w:rsidRPr="00B84FC5" w:rsidRDefault="00B84FC5" w:rsidP="00790445">
      <w:pPr>
        <w:widowControl/>
        <w:rPr>
          <w:rFonts w:ascii="Times New Roman" w:hAnsi="Times New Roman" w:cs="Times New Roman"/>
          <w:sz w:val="22"/>
        </w:rPr>
      </w:pP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2F81698B" w:rsidR="00D9531B" w:rsidRPr="00790445" w:rsidDel="00531B71" w:rsidRDefault="00D9531B">
      <w:pPr>
        <w:pStyle w:val="title10831"/>
        <w:rPr>
          <w:del w:id="2207" w:author="Thomas Kwong" w:date="2021-09-22T22:11:00Z"/>
        </w:rPr>
      </w:pPr>
      <w:del w:id="2208" w:author="Thomas Kwong" w:date="2021-09-22T22:11:00Z">
        <w:r w:rsidRPr="00790445" w:rsidDel="00531B71">
          <w:lastRenderedPageBreak/>
          <w:delText>Methodology</w:delText>
        </w:r>
      </w:del>
    </w:p>
    <w:p w14:paraId="3DC2C233" w14:textId="24335CF3" w:rsidR="00D9531B" w:rsidRPr="00790445" w:rsidDel="00531B71" w:rsidRDefault="00D9531B" w:rsidP="007F1010">
      <w:pPr>
        <w:pStyle w:val="title20825"/>
        <w:rPr>
          <w:del w:id="2209" w:author="Thomas Kwong" w:date="2021-09-22T22:11:00Z"/>
        </w:rPr>
      </w:pPr>
      <w:del w:id="2210" w:author="Thomas Kwong" w:date="2021-09-22T22:11:00Z">
        <w:r w:rsidRPr="00790445" w:rsidDel="00531B71">
          <w:delText>Study inclusion and data attainment</w:delText>
        </w:r>
      </w:del>
    </w:p>
    <w:p w14:paraId="7F8D9507" w14:textId="3D2AC55C" w:rsidR="00D9531B" w:rsidRPr="00790445" w:rsidDel="00531B71" w:rsidRDefault="00ED3D78" w:rsidP="00790445">
      <w:pPr>
        <w:rPr>
          <w:del w:id="2211" w:author="Thomas Kwong" w:date="2021-09-22T22:11:00Z"/>
          <w:rFonts w:ascii="Times New Roman" w:hAnsi="Times New Roman" w:cs="Times New Roman"/>
          <w:sz w:val="22"/>
        </w:rPr>
      </w:pPr>
      <w:commentRangeStart w:id="2212"/>
      <w:commentRangeStart w:id="2213"/>
      <w:del w:id="2214" w:author="Thomas Kwong" w:date="2021-09-22T22:11:00Z">
        <w:r w:rsidDel="00531B71">
          <w:rPr>
            <w:rFonts w:ascii="Times New Roman" w:hAnsi="Times New Roman" w:cs="Times New Roman"/>
            <w:sz w:val="22"/>
          </w:rPr>
          <w:delText>cat</w:delText>
        </w:r>
      </w:del>
      <w:del w:id="2215" w:author="Thomas Kwong" w:date="2021-09-22T18:39:00Z">
        <w:r w:rsidDel="00ED3D78">
          <w:rPr>
            <w:rFonts w:ascii="Times New Roman" w:hAnsi="Times New Roman" w:cs="Times New Roman"/>
            <w:sz w:val="22"/>
          </w:rPr>
          <w:delText>a</w:delText>
        </w:r>
      </w:del>
      <w:del w:id="2216" w:author="Thomas Kwong" w:date="2021-09-22T22:11:00Z">
        <w:r w:rsidDel="00531B71">
          <w:rPr>
            <w:rFonts w:ascii="Times New Roman" w:hAnsi="Times New Roman" w:cs="Times New Roman"/>
            <w:sz w:val="22"/>
          </w:rPr>
          <w:delText>gor</w:delText>
        </w:r>
      </w:del>
      <w:del w:id="2217" w:author="Thomas Kwong" w:date="2021-09-22T18:39:00Z">
        <w:r w:rsidDel="00ED3D78">
          <w:rPr>
            <w:rFonts w:ascii="Times New Roman" w:hAnsi="Times New Roman" w:cs="Times New Roman"/>
            <w:sz w:val="22"/>
          </w:rPr>
          <w:delText>=</w:delText>
        </w:r>
      </w:del>
      <w:del w:id="2218" w:author="Thomas Kwong" w:date="2021-09-22T22:11:00Z">
        <w:r w:rsidDel="00531B71">
          <w:rPr>
            <w:rFonts w:ascii="Times New Roman" w:hAnsi="Times New Roman" w:cs="Times New Roman"/>
            <w:sz w:val="22"/>
          </w:rPr>
          <w:delText xml:space="preserve">ies </w:delText>
        </w:r>
      </w:del>
      <w:del w:id="2219" w:author="Thomas Kwong" w:date="2021-09-22T18:40:00Z">
        <w:r w:rsidR="00D9531B" w:rsidRPr="00790445" w:rsidDel="00ED3D78">
          <w:rPr>
            <w:rFonts w:ascii="Times New Roman" w:hAnsi="Times New Roman" w:cs="Times New Roman"/>
            <w:sz w:val="22"/>
          </w:rPr>
          <w:delText xml:space="preserve">We used </w:delText>
        </w:r>
      </w:del>
      <w:del w:id="2220" w:author="Thomas Kwong" w:date="2021-09-22T22:11:00Z">
        <w:r w:rsidR="00D9531B" w:rsidRPr="00790445" w:rsidDel="00531B71">
          <w:rPr>
            <w:rFonts w:ascii="Times New Roman" w:hAnsi="Times New Roman" w:cs="Times New Roman"/>
            <w:sz w:val="22"/>
          </w:rPr>
          <w:delText>PubMed and Google</w:delText>
        </w:r>
      </w:del>
      <w:del w:id="2221" w:author="Thomas Kwong" w:date="2021-09-22T18:42:00Z">
        <w:r w:rsidR="00D9531B" w:rsidRPr="00790445" w:rsidDel="00B71282">
          <w:rPr>
            <w:rFonts w:ascii="Times New Roman" w:hAnsi="Times New Roman" w:cs="Times New Roman"/>
            <w:sz w:val="22"/>
          </w:rPr>
          <w:delText xml:space="preserve"> scholar to search for CRC-related research </w:delText>
        </w:r>
      </w:del>
      <w:del w:id="2222" w:author="Thomas Kwong" w:date="2021-09-22T18:38:00Z">
        <w:r w:rsidR="00D9531B" w:rsidRPr="00790445" w:rsidDel="00ED3D78">
          <w:rPr>
            <w:rFonts w:ascii="Times New Roman" w:hAnsi="Times New Roman" w:cs="Times New Roman"/>
            <w:sz w:val="22"/>
          </w:rPr>
          <w:delText>containing at least CRC patients and healthy controls with</w:delText>
        </w:r>
      </w:del>
      <w:del w:id="2223" w:author="Thomas Kwong" w:date="2021-09-22T18:37:00Z">
        <w:r w:rsidR="00D9531B" w:rsidRPr="00790445" w:rsidDel="00ED3D78">
          <w:rPr>
            <w:rFonts w:ascii="Times New Roman" w:hAnsi="Times New Roman" w:cs="Times New Roman"/>
            <w:sz w:val="22"/>
          </w:rPr>
          <w:delText xml:space="preserve"> faecal shotgun metagenomic data</w:delText>
        </w:r>
      </w:del>
      <w:del w:id="2224" w:author="Thomas Kwong" w:date="2021-09-22T22:11:00Z">
        <w:r w:rsidR="00D9531B" w:rsidRPr="00790445" w:rsidDel="00531B71">
          <w:rPr>
            <w:rFonts w:ascii="Times New Roman" w:hAnsi="Times New Roman" w:cs="Times New Roman"/>
            <w:sz w:val="22"/>
          </w:rPr>
          <w:delText xml:space="preserve">. </w:delText>
        </w:r>
        <w:commentRangeEnd w:id="2212"/>
        <w:r w:rsidR="00B71282" w:rsidDel="00531B71">
          <w:rPr>
            <w:rStyle w:val="CommentReference"/>
          </w:rPr>
          <w:commentReference w:id="2212"/>
        </w:r>
        <w:r w:rsidR="00D9531B" w:rsidRPr="00790445" w:rsidDel="00531B71">
          <w:rPr>
            <w:rFonts w:ascii="Times New Roman" w:hAnsi="Times New Roman" w:cs="Times New Roman"/>
            <w:sz w:val="22"/>
          </w:rPr>
          <w:delText xml:space="preserve">And seven published studies and one of our previous </w:delText>
        </w:r>
        <w:r w:rsidR="00E753D0" w:rsidRPr="00790445" w:rsidDel="00531B71">
          <w:rPr>
            <w:rFonts w:ascii="Times New Roman" w:hAnsi="Times New Roman" w:cs="Times New Roman"/>
            <w:sz w:val="22"/>
          </w:rPr>
          <w:delText>researches</w:delText>
        </w:r>
        <w:r w:rsidR="00D9531B" w:rsidRPr="00790445" w:rsidDel="00531B71">
          <w:rPr>
            <w:rFonts w:ascii="Times New Roman" w:hAnsi="Times New Roman" w:cs="Times New Roman"/>
            <w:sz w:val="22"/>
          </w:rPr>
          <w:delText xml:space="preserve"> were included. We downloaded six public faecal shotgun CRC datasets from European Nucleotide Archive (ENA) using the following ENA identifiers: ERP005534 for Zeller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0</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ERP008729 for Feng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1</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12449 for Vogtman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2</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NA389927 for Hanninga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18</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27928 for Wirbel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6</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SRP136711 for Thomas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7</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the eighth cohort was downloaded from the DNA Data Bank of Japan (DDBJ) with the Accession numbers: DRA006684, DRA008156 for Yachida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3</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w:delText>
        </w:r>
      </w:del>
      <w:ins w:id="2225" w:author="LIN, Yufeng" w:date="2021-09-21T09:53:00Z">
        <w:del w:id="2226" w:author="Thomas Kwong" w:date="2021-09-22T22:11:00Z">
          <w:r w:rsidR="008125F9" w:rsidRPr="008125F9" w:rsidDel="00531B71">
            <w:rPr>
              <w:rFonts w:ascii="Times New Roman" w:hAnsi="Times New Roman" w:cs="Times New Roman"/>
              <w:sz w:val="22"/>
            </w:rPr>
            <w:delText xml:space="preserve"> </w:delText>
          </w:r>
          <w:commentRangeStart w:id="2227"/>
          <w:r w:rsidR="008125F9" w:rsidDel="00531B71">
            <w:rPr>
              <w:rFonts w:ascii="Times New Roman" w:hAnsi="Times New Roman" w:cs="Times New Roman"/>
              <w:sz w:val="22"/>
            </w:rPr>
            <w:delText>E</w:delText>
          </w:r>
          <w:r w:rsidR="008125F9" w:rsidRPr="00790445" w:rsidDel="00531B71">
            <w:rPr>
              <w:rFonts w:ascii="Times New Roman" w:hAnsi="Times New Roman" w:cs="Times New Roman"/>
              <w:sz w:val="22"/>
            </w:rPr>
            <w:delText>ight published fecal shotgun metagenomics cohorts and o</w:delText>
          </w:r>
          <w:r w:rsidR="008125F9" w:rsidDel="00531B71">
            <w:rPr>
              <w:rFonts w:ascii="Times New Roman" w:hAnsi="Times New Roman" w:cs="Times New Roman"/>
              <w:sz w:val="22"/>
            </w:rPr>
            <w:delText xml:space="preserve">ur recently completed </w:delText>
          </w:r>
          <w:r w:rsidR="008125F9" w:rsidRPr="00790445" w:rsidDel="00531B71">
            <w:rPr>
              <w:rFonts w:ascii="Times New Roman" w:hAnsi="Times New Roman" w:cs="Times New Roman"/>
              <w:sz w:val="22"/>
            </w:rPr>
            <w:delText>cohort</w:delText>
          </w:r>
          <w:r w:rsidR="008125F9" w:rsidDel="00531B71">
            <w:rPr>
              <w:rFonts w:ascii="Times New Roman" w:hAnsi="Times New Roman" w:cs="Times New Roman"/>
              <w:sz w:val="22"/>
            </w:rPr>
            <w:delText xml:space="preserve"> (unpublished)</w:delText>
          </w:r>
          <w:r w:rsidR="008125F9" w:rsidRPr="00790445" w:rsidDel="00531B71">
            <w:rPr>
              <w:rFonts w:ascii="Times New Roman" w:hAnsi="Times New Roman" w:cs="Times New Roman"/>
              <w:sz w:val="22"/>
            </w:rPr>
            <w:delText xml:space="preserve"> were included</w:delText>
          </w:r>
          <w:r w:rsidR="008125F9" w:rsidRPr="007031A9" w:rsidDel="00531B71">
            <w:rPr>
              <w:rFonts w:ascii="Times New Roman" w:hAnsi="Times New Roman" w:cs="Times New Roman"/>
              <w:sz w:val="22"/>
            </w:rPr>
            <w:delText xml:space="preserve"> </w:delText>
          </w:r>
          <w:r w:rsidR="008125F9" w:rsidDel="00531B71">
            <w:rPr>
              <w:rFonts w:ascii="Times New Roman" w:hAnsi="Times New Roman" w:cs="Times New Roman"/>
              <w:sz w:val="22"/>
            </w:rPr>
            <w:delText>i</w:delText>
          </w:r>
          <w:r w:rsidR="008125F9" w:rsidRPr="00790445" w:rsidDel="00531B71">
            <w:rPr>
              <w:rFonts w:ascii="Times New Roman" w:hAnsi="Times New Roman" w:cs="Times New Roman"/>
              <w:sz w:val="22"/>
            </w:rPr>
            <w:delText>n this meta-analysis. All published datasets contain</w:delText>
          </w:r>
          <w:r w:rsidR="008125F9" w:rsidDel="00531B71">
            <w:rPr>
              <w:rFonts w:ascii="Times New Roman" w:hAnsi="Times New Roman" w:cs="Times New Roman"/>
              <w:sz w:val="22"/>
            </w:rPr>
            <w:delText>ed</w:delText>
          </w:r>
          <w:r w:rsidR="008125F9" w:rsidRPr="00790445" w:rsidDel="00531B71">
            <w:rPr>
              <w:rFonts w:ascii="Times New Roman" w:hAnsi="Times New Roman" w:cs="Times New Roman"/>
              <w:sz w:val="22"/>
            </w:rPr>
            <w:delText xml:space="preserve"> at least two </w:delText>
          </w:r>
          <w:r w:rsidR="008125F9" w:rsidDel="00531B71">
            <w:rPr>
              <w:rFonts w:ascii="Times New Roman" w:hAnsi="Times New Roman" w:cs="Times New Roman"/>
              <w:sz w:val="22"/>
            </w:rPr>
            <w:delText>groups</w:delText>
          </w:r>
          <w:r w:rsidR="008125F9" w:rsidRPr="00790445" w:rsidDel="00531B71">
            <w:rPr>
              <w:rFonts w:ascii="Times New Roman" w:hAnsi="Times New Roman" w:cs="Times New Roman"/>
              <w:sz w:val="22"/>
            </w:rPr>
            <w:delText>, CRC patients and healthy individuals; five published encompass the adenoma patients</w:delText>
          </w:r>
          <w:r w:rsidR="008125F9" w:rsidRPr="00790445" w:rsidDel="00531B71">
            <w:rPr>
              <w:rFonts w:ascii="Times New Roman" w:hAnsi="Times New Roman" w:cs="Times New Roman"/>
              <w:sz w:val="22"/>
            </w:rPr>
            <w:fldChar w:fldCharType="begin"/>
          </w:r>
        </w:del>
      </w:ins>
      <w:del w:id="2228" w:author="Thomas Kwong" w:date="2021-09-22T22:11:00Z">
        <w:r w:rsidR="00D21AB9" w:rsidDel="00531B71">
          <w:rPr>
            <w:rFonts w:ascii="Times New Roman" w:hAnsi="Times New Roman" w:cs="Times New Roman"/>
            <w:sz w:val="22"/>
          </w:rPr>
          <w:del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2229" w:author="LIN, Yufeng" w:date="2021-09-21T09:53:00Z">
        <w:del w:id="2230" w:author="Thomas Kwong" w:date="2021-09-22T22:11:00Z">
          <w:r w:rsidR="008125F9" w:rsidRPr="00790445" w:rsidDel="00531B71">
            <w:rPr>
              <w:rFonts w:ascii="Times New Roman" w:hAnsi="Times New Roman" w:cs="Times New Roman"/>
              <w:sz w:val="22"/>
            </w:rPr>
            <w:fldChar w:fldCharType="separate"/>
          </w:r>
        </w:del>
      </w:ins>
      <w:del w:id="2231" w:author="Thomas Kwong" w:date="2021-09-22T22:11:00Z">
        <w:r w:rsidR="00D21AB9" w:rsidRPr="00D21AB9" w:rsidDel="00531B71">
          <w:rPr>
            <w:rFonts w:ascii="Times New Roman" w:hAnsi="Times New Roman" w:cs="Times New Roman"/>
            <w:kern w:val="0"/>
            <w:sz w:val="22"/>
            <w:szCs w:val="24"/>
            <w:vertAlign w:val="superscript"/>
          </w:rPr>
          <w:delText>7,18,70,71,73</w:delText>
        </w:r>
      </w:del>
      <w:ins w:id="2232" w:author="LIN, Yufeng" w:date="2021-09-21T09:53:00Z">
        <w:del w:id="2233" w:author="Thomas Kwong" w:date="2021-09-22T22:11:00Z">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delText>
          </w:r>
          <w:commentRangeStart w:id="2234"/>
          <w:commentRangeStart w:id="2235"/>
          <w:r w:rsidR="008125F9" w:rsidRPr="00790445" w:rsidDel="00531B71">
            <w:rPr>
              <w:rFonts w:ascii="Times New Roman" w:hAnsi="Times New Roman" w:cs="Times New Roman"/>
              <w:sz w:val="22"/>
            </w:rPr>
            <w:delText xml:space="preserve">table </w:delText>
          </w:r>
          <w:commentRangeEnd w:id="2234"/>
          <w:r w:rsidR="008125F9" w:rsidRPr="00790445" w:rsidDel="00531B71">
            <w:rPr>
              <w:rStyle w:val="CommentReference"/>
              <w:rFonts w:ascii="Times New Roman" w:hAnsi="Times New Roman" w:cs="Times New Roman"/>
              <w:sz w:val="22"/>
              <w:szCs w:val="22"/>
            </w:rPr>
            <w:commentReference w:id="2234"/>
          </w:r>
          <w:r w:rsidR="008125F9" w:rsidRPr="00790445" w:rsidDel="00531B71">
            <w:rPr>
              <w:rFonts w:ascii="Times New Roman" w:hAnsi="Times New Roman" w:cs="Times New Roman"/>
              <w:sz w:val="22"/>
            </w:rPr>
            <w:delText xml:space="preserve">1 and Supplementary </w:delText>
          </w:r>
          <w:commentRangeStart w:id="2236"/>
          <w:r w:rsidR="008125F9" w:rsidRPr="00790445" w:rsidDel="00531B71">
            <w:rPr>
              <w:rFonts w:ascii="Times New Roman" w:hAnsi="Times New Roman" w:cs="Times New Roman"/>
              <w:sz w:val="22"/>
            </w:rPr>
            <w:delText xml:space="preserve">Table </w:delText>
          </w:r>
          <w:commentRangeEnd w:id="2236"/>
          <w:r w:rsidR="008125F9" w:rsidRPr="00790445" w:rsidDel="00531B71">
            <w:rPr>
              <w:rStyle w:val="CommentReference"/>
              <w:rFonts w:ascii="Times New Roman" w:hAnsi="Times New Roman" w:cs="Times New Roman"/>
              <w:sz w:val="22"/>
              <w:szCs w:val="22"/>
            </w:rPr>
            <w:commentReference w:id="2236"/>
          </w:r>
          <w:r w:rsidR="008125F9" w:rsidRPr="00790445" w:rsidDel="00531B71">
            <w:rPr>
              <w:rFonts w:ascii="Times New Roman" w:hAnsi="Times New Roman" w:cs="Times New Roman"/>
              <w:sz w:val="22"/>
            </w:rPr>
            <w:delText xml:space="preserve">1). </w:delText>
          </w:r>
          <w:commentRangeEnd w:id="2235"/>
          <w:r w:rsidR="008125F9" w:rsidDel="00531B71">
            <w:rPr>
              <w:rStyle w:val="CommentReference"/>
            </w:rPr>
            <w:commentReference w:id="2235"/>
          </w:r>
          <w:r w:rsidR="008125F9" w:rsidRPr="00790445" w:rsidDel="00531B71">
            <w:rPr>
              <w:rFonts w:ascii="Times New Roman" w:hAnsi="Times New Roman" w:cs="Times New Roman"/>
              <w:sz w:val="22"/>
            </w:rPr>
            <w:delText>Our cohort was generated with the new fecal metagenomic data from samples collected in Hong Kong from 2009 to 2012. Even though a subset of samples from this patient collective was published previously</w:delText>
          </w:r>
          <w:r w:rsidR="008125F9" w:rsidRPr="00790445" w:rsidDel="00531B71">
            <w:rPr>
              <w:rFonts w:ascii="Times New Roman" w:hAnsi="Times New Roman" w:cs="Times New Roman"/>
              <w:sz w:val="22"/>
            </w:rPr>
            <w:fldChar w:fldCharType="begin"/>
          </w:r>
          <w:r w:rsidR="008125F9" w:rsidDel="00531B71">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8125F9" w:rsidRPr="00790445" w:rsidDel="00531B71">
            <w:rPr>
              <w:rFonts w:ascii="Times New Roman" w:hAnsi="Times New Roman" w:cs="Times New Roman"/>
              <w:sz w:val="22"/>
            </w:rPr>
            <w:fldChar w:fldCharType="separate"/>
          </w:r>
          <w:r w:rsidR="008125F9" w:rsidRPr="00422C33" w:rsidDel="00531B71">
            <w:rPr>
              <w:rFonts w:ascii="Times New Roman" w:hAnsi="Times New Roman" w:cs="Times New Roman"/>
              <w:kern w:val="0"/>
              <w:sz w:val="22"/>
              <w:szCs w:val="24"/>
              <w:vertAlign w:val="superscript"/>
            </w:rPr>
            <w:delText>14</w:delText>
          </w:r>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e have added complete follow-up clinical information (see Supplementary </w:delText>
          </w:r>
          <w:commentRangeStart w:id="2237"/>
          <w:r w:rsidR="008125F9" w:rsidRPr="00790445" w:rsidDel="00531B71">
            <w:rPr>
              <w:rFonts w:ascii="Times New Roman" w:hAnsi="Times New Roman" w:cs="Times New Roman"/>
              <w:sz w:val="22"/>
            </w:rPr>
            <w:delText xml:space="preserve">Table </w:delText>
          </w:r>
          <w:commentRangeEnd w:id="2237"/>
          <w:r w:rsidR="008125F9" w:rsidRPr="00790445" w:rsidDel="00531B71">
            <w:rPr>
              <w:rStyle w:val="CommentReference"/>
              <w:rFonts w:ascii="Times New Roman" w:hAnsi="Times New Roman" w:cs="Times New Roman"/>
              <w:sz w:val="22"/>
              <w:szCs w:val="22"/>
            </w:rPr>
            <w:commentReference w:id="2237"/>
          </w:r>
          <w:r w:rsidR="008125F9" w:rsidRPr="00790445" w:rsidDel="00531B71">
            <w:rPr>
              <w:rFonts w:ascii="Times New Roman" w:hAnsi="Times New Roman" w:cs="Times New Roman"/>
              <w:sz w:val="22"/>
            </w:rPr>
            <w:delText xml:space="preserve">2 and </w:delText>
          </w:r>
          <w:commentRangeStart w:id="2238"/>
          <w:r w:rsidR="008125F9" w:rsidRPr="00790445" w:rsidDel="00531B71">
            <w:rPr>
              <w:rFonts w:ascii="Times New Roman" w:hAnsi="Times New Roman" w:cs="Times New Roman"/>
              <w:sz w:val="22"/>
            </w:rPr>
            <w:delText>Methods</w:delText>
          </w:r>
          <w:commentRangeEnd w:id="2238"/>
          <w:r w:rsidR="008125F9" w:rsidRPr="00790445" w:rsidDel="00531B71">
            <w:rPr>
              <w:rStyle w:val="CommentReference"/>
              <w:rFonts w:ascii="Times New Roman" w:hAnsi="Times New Roman" w:cs="Times New Roman"/>
              <w:sz w:val="22"/>
              <w:szCs w:val="22"/>
            </w:rPr>
            <w:commentReference w:id="2238"/>
          </w:r>
          <w:r w:rsidR="008125F9" w:rsidRPr="00790445" w:rsidDel="00531B71">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2227"/>
          <w:r w:rsidR="008125F9" w:rsidDel="00531B71">
            <w:rPr>
              <w:rStyle w:val="CommentReference"/>
            </w:rPr>
            <w:commentReference w:id="2227"/>
          </w:r>
        </w:del>
      </w:ins>
      <w:commentRangeEnd w:id="2213"/>
      <w:del w:id="2239" w:author="Thomas Kwong" w:date="2021-09-22T22:11:00Z">
        <w:r w:rsidR="00B71282" w:rsidDel="00531B71">
          <w:rPr>
            <w:rStyle w:val="CommentReference"/>
          </w:rPr>
          <w:commentReference w:id="2213"/>
        </w:r>
      </w:del>
    </w:p>
    <w:p w14:paraId="759B1EC2" w14:textId="028E54A3" w:rsidR="00D9531B" w:rsidRPr="00790445" w:rsidDel="00531B71" w:rsidRDefault="00D9531B" w:rsidP="007F1010">
      <w:pPr>
        <w:pStyle w:val="title20825"/>
        <w:rPr>
          <w:del w:id="2240" w:author="Thomas Kwong" w:date="2021-09-22T22:11:00Z"/>
        </w:rPr>
      </w:pPr>
      <w:commentRangeStart w:id="2241"/>
      <w:del w:id="2242" w:author="Thomas Kwong" w:date="2021-09-22T22:11:00Z">
        <w:r w:rsidRPr="00790445" w:rsidDel="00531B71">
          <w:delText xml:space="preserve">Hong Kong study recruitment </w:delText>
        </w:r>
        <w:commentRangeStart w:id="2243"/>
        <w:r w:rsidRPr="00790445" w:rsidDel="00531B71">
          <w:delText>and sequencing</w:delText>
        </w:r>
        <w:commentRangeEnd w:id="2243"/>
        <w:r w:rsidR="0052127A" w:rsidDel="00531B71">
          <w:rPr>
            <w:rStyle w:val="CommentReference"/>
            <w:rFonts w:asciiTheme="minorHAnsi" w:eastAsiaTheme="minorEastAsia" w:hAnsiTheme="minorHAnsi" w:cstheme="minorBidi"/>
            <w:b w:val="0"/>
            <w:color w:val="auto"/>
            <w:u w:val="none"/>
          </w:rPr>
          <w:commentReference w:id="2243"/>
        </w:r>
      </w:del>
    </w:p>
    <w:p w14:paraId="5AF7E3FF" w14:textId="5F114DC2" w:rsidR="00D9531B" w:rsidRPr="00790445" w:rsidDel="00531B71" w:rsidRDefault="00D9531B" w:rsidP="00790445">
      <w:pPr>
        <w:rPr>
          <w:del w:id="2244" w:author="Thomas Kwong" w:date="2021-09-22T22:11:00Z"/>
          <w:rFonts w:ascii="Times New Roman" w:hAnsi="Times New Roman" w:cs="Times New Roman"/>
          <w:sz w:val="22"/>
        </w:rPr>
      </w:pPr>
      <w:commentRangeStart w:id="2245"/>
      <w:del w:id="2246" w:author="Thomas Kwong" w:date="2021-09-22T22:11:00Z">
        <w:r w:rsidRPr="00790445" w:rsidDel="00531B71">
          <w:rPr>
            <w:rFonts w:ascii="Times New Roman" w:hAnsi="Times New Roman" w:cs="Times New Roman"/>
            <w:sz w:val="22"/>
          </w:rPr>
          <w:delText xml:space="preserve">This clinical study </w:delText>
        </w:r>
        <w:commentRangeEnd w:id="2245"/>
        <w:r w:rsidR="006F4998" w:rsidDel="00531B71">
          <w:rPr>
            <w:rStyle w:val="CommentReference"/>
          </w:rPr>
          <w:commentReference w:id="2245"/>
        </w:r>
        <w:r w:rsidRPr="00790445" w:rsidDel="00531B7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531B71">
          <w:rPr>
            <w:rFonts w:ascii="Times New Roman" w:hAnsi="Times New Roman" w:cs="Times New Roman"/>
            <w:sz w:val="22"/>
            <w:highlight w:val="yellow"/>
          </w:rPr>
          <w:delText>***</w:delText>
        </w:r>
        <w:r w:rsidRPr="00790445" w:rsidDel="00531B71">
          <w:rPr>
            <w:rFonts w:ascii="Times New Roman" w:hAnsi="Times New Roman" w:cs="Times New Roman"/>
            <w:sz w:val="22"/>
          </w:rPr>
          <w:delText>). Inform consent was obtained from all participants.</w:delText>
        </w:r>
      </w:del>
    </w:p>
    <w:p w14:paraId="6109F989" w14:textId="6234B71E" w:rsidR="00D9531B" w:rsidRPr="00790445" w:rsidDel="00531B71" w:rsidRDefault="00D9531B" w:rsidP="00790445">
      <w:pPr>
        <w:rPr>
          <w:del w:id="2247" w:author="Thomas Kwong" w:date="2021-09-22T22:11:00Z"/>
          <w:rFonts w:ascii="Times New Roman" w:hAnsi="Times New Roman" w:cs="Times New Roman"/>
          <w:sz w:val="22"/>
        </w:rPr>
      </w:pPr>
      <w:del w:id="2248" w:author="Thomas Kwong" w:date="2021-09-22T22:11:00Z">
        <w:r w:rsidRPr="00790445" w:rsidDel="00531B71">
          <w:rPr>
            <w:rFonts w:ascii="Times New Roman" w:hAnsi="Times New Roman" w:cs="Times New Roman"/>
            <w:sz w:val="22"/>
          </w:rPr>
          <w:delTex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delText>
        </w:r>
      </w:del>
      <w:del w:id="2249" w:author="Thomas Kwong" w:date="2021-09-22T18:53:00Z">
        <w:r w:rsidRPr="00790445" w:rsidDel="006F4998">
          <w:rPr>
            <w:rFonts w:ascii="Times New Roman" w:hAnsi="Times New Roman" w:cs="Times New Roman"/>
            <w:sz w:val="22"/>
          </w:rPr>
          <w:delText xml:space="preserve">Deep freezing </w:delText>
        </w:r>
      </w:del>
      <w:del w:id="2250" w:author="Thomas Kwong" w:date="2021-09-22T22:11:00Z">
        <w:r w:rsidRPr="00790445" w:rsidDel="00531B71">
          <w:rPr>
            <w:rFonts w:ascii="Times New Roman" w:hAnsi="Times New Roman" w:cs="Times New Roman"/>
            <w:sz w:val="22"/>
          </w:rPr>
          <w:delText>at –80°C within 24 hours of stool collection</w:delText>
        </w:r>
      </w:del>
      <w:del w:id="2251" w:author="Thomas Kwong" w:date="2021-09-22T18:53:00Z">
        <w:r w:rsidRPr="00790445" w:rsidDel="006F4998">
          <w:rPr>
            <w:rFonts w:ascii="Times New Roman" w:hAnsi="Times New Roman" w:cs="Times New Roman"/>
            <w:sz w:val="22"/>
          </w:rPr>
          <w:delText xml:space="preserve"> was done for long-term</w:delText>
        </w:r>
      </w:del>
      <w:del w:id="2252" w:author="Thomas Kwong" w:date="2021-09-22T18:54:00Z">
        <w:r w:rsidRPr="00790445" w:rsidDel="006F4998">
          <w:rPr>
            <w:rFonts w:ascii="Times New Roman" w:hAnsi="Times New Roman" w:cs="Times New Roman"/>
            <w:sz w:val="22"/>
          </w:rPr>
          <w:delText xml:space="preserve"> storage. </w:delText>
        </w:r>
      </w:del>
      <w:del w:id="2253" w:author="Thomas Kwong" w:date="2021-09-22T21:48:00Z">
        <w:r w:rsidRPr="00790445" w:rsidDel="0052127A">
          <w:rPr>
            <w:rFonts w:ascii="Times New Roman" w:hAnsi="Times New Roman" w:cs="Times New Roman"/>
            <w:sz w:val="22"/>
          </w:rPr>
          <w:delText>A</w:delText>
        </w:r>
      </w:del>
      <w:del w:id="2254" w:author="Thomas Kwong" w:date="2021-09-22T22:11:00Z">
        <w:r w:rsidRPr="00790445" w:rsidDel="00531B71">
          <w:rPr>
            <w:rFonts w:ascii="Times New Roman" w:hAnsi="Times New Roman" w:cs="Times New Roman"/>
            <w:sz w:val="22"/>
          </w:rPr>
          <w:delText>ccording to the manufacturer's instructions</w:delText>
        </w:r>
      </w:del>
      <w:del w:id="2255" w:author="Thomas Kwong" w:date="2021-09-22T21:54:00Z">
        <w:r w:rsidRPr="00790445" w:rsidDel="00AA51E6">
          <w:rPr>
            <w:rFonts w:ascii="Times New Roman" w:hAnsi="Times New Roman" w:cs="Times New Roman"/>
            <w:sz w:val="22"/>
          </w:rPr>
          <w:delText xml:space="preserve">, DNA was extracted using </w:delText>
        </w:r>
      </w:del>
      <w:del w:id="2256" w:author="Thomas Kwong" w:date="2021-09-22T22:11:00Z">
        <w:r w:rsidRPr="00790445" w:rsidDel="00531B71">
          <w:rPr>
            <w:rFonts w:ascii="Times New Roman" w:hAnsi="Times New Roman" w:cs="Times New Roman"/>
            <w:sz w:val="22"/>
          </w:rPr>
          <w:delText>Qiagen</w:delText>
        </w:r>
      </w:del>
      <w:del w:id="2257" w:author="Thomas Kwong" w:date="2021-09-22T21:54:00Z">
        <w:r w:rsidRPr="00790445" w:rsidDel="00AA51E6">
          <w:rPr>
            <w:rFonts w:ascii="Times New Roman" w:hAnsi="Times New Roman" w:cs="Times New Roman"/>
            <w:sz w:val="22"/>
          </w:rPr>
          <w:delText xml:space="preserve"> (Hilden</w:delText>
        </w:r>
      </w:del>
      <w:del w:id="2258" w:author="Thomas Kwong" w:date="2021-09-22T22:11:00Z">
        <w:r w:rsidRPr="00790445" w:rsidDel="00531B71">
          <w:rPr>
            <w:rFonts w:ascii="Times New Roman" w:hAnsi="Times New Roman" w:cs="Times New Roman"/>
            <w:sz w:val="22"/>
          </w:rPr>
          <w:delText>, Germany)</w:delText>
        </w:r>
      </w:del>
      <w:del w:id="2259" w:author="Thomas Kwong" w:date="2021-09-22T21:48:00Z">
        <w:r w:rsidRPr="00790445" w:rsidDel="0052127A">
          <w:rPr>
            <w:rFonts w:ascii="Times New Roman" w:hAnsi="Times New Roman" w:cs="Times New Roman"/>
            <w:sz w:val="22"/>
          </w:rPr>
          <w:delText xml:space="preserve"> QIAamp DNA Stool Mini Kit</w:delText>
        </w:r>
      </w:del>
      <w:del w:id="2260" w:author="Thomas Kwong" w:date="2021-09-22T22:11:00Z">
        <w:r w:rsidRPr="00790445" w:rsidDel="00531B71">
          <w:rPr>
            <w:rFonts w:ascii="Times New Roman" w:hAnsi="Times New Roman" w:cs="Times New Roman"/>
            <w:sz w:val="22"/>
          </w:rPr>
          <w:delText xml:space="preserve">. All subjects had </w:delText>
        </w:r>
        <w:commentRangeStart w:id="2261"/>
        <w:r w:rsidRPr="00790445" w:rsidDel="00531B71">
          <w:rPr>
            <w:rFonts w:ascii="Times New Roman" w:hAnsi="Times New Roman" w:cs="Times New Roman"/>
            <w:sz w:val="22"/>
          </w:rPr>
          <w:delText xml:space="preserve">intact colonic lesions </w:delText>
        </w:r>
        <w:commentRangeEnd w:id="2261"/>
        <w:r w:rsidR="0052127A" w:rsidDel="00531B71">
          <w:rPr>
            <w:rStyle w:val="CommentReference"/>
          </w:rPr>
          <w:commentReference w:id="2261"/>
        </w:r>
        <w:r w:rsidRPr="00790445" w:rsidDel="00531B71">
          <w:rPr>
            <w:rFonts w:ascii="Times New Roman" w:hAnsi="Times New Roman" w:cs="Times New Roman"/>
            <w:sz w:val="22"/>
          </w:rPr>
          <w:delText>at the time of stool collection. An independent Chinese cohort of 112 control subjects, 111 patients with CRC, and 197 patients with colorectal adenomas were recruited. Part of the samples had been published in the previous research</w:delText>
        </w:r>
        <w:r w:rsidRPr="00790445" w:rsidDel="00531B71">
          <w:rPr>
            <w:rFonts w:ascii="Times New Roman" w:hAnsi="Times New Roman" w:cs="Times New Roman"/>
            <w:sz w:val="22"/>
          </w:rPr>
          <w:fldChar w:fldCharType="begin"/>
        </w:r>
        <w:r w:rsidR="00422C33" w:rsidDel="00531B71">
          <w:rPr>
            <w:rFonts w:ascii="Times New Roman" w:hAnsi="Times New Roman" w:cs="Times New Roman"/>
            <w:sz w:val="22"/>
          </w:rPr>
          <w:del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delInstrText>
        </w:r>
        <w:r w:rsidRPr="00790445" w:rsidDel="00531B71">
          <w:rPr>
            <w:rFonts w:ascii="Times New Roman" w:hAnsi="Times New Roman" w:cs="Times New Roman"/>
            <w:sz w:val="22"/>
          </w:rPr>
          <w:fldChar w:fldCharType="separate"/>
        </w:r>
        <w:r w:rsidR="00422C33" w:rsidRPr="00422C33" w:rsidDel="00531B71">
          <w:rPr>
            <w:rFonts w:ascii="Times New Roman" w:hAnsi="Times New Roman" w:cs="Times New Roman"/>
            <w:kern w:val="0"/>
            <w:sz w:val="22"/>
            <w:szCs w:val="24"/>
            <w:vertAlign w:val="superscript"/>
          </w:rPr>
          <w:delText>74</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w:delText>
        </w:r>
        <w:commentRangeEnd w:id="2241"/>
        <w:r w:rsidR="0052127A" w:rsidDel="00531B71">
          <w:rPr>
            <w:rStyle w:val="CommentReference"/>
          </w:rPr>
          <w:commentReference w:id="2241"/>
        </w:r>
      </w:del>
    </w:p>
    <w:p w14:paraId="56B6F913" w14:textId="2DD54E3F" w:rsidR="00D9531B" w:rsidRPr="00790445" w:rsidDel="00531B71" w:rsidRDefault="00D9531B" w:rsidP="007F1010">
      <w:pPr>
        <w:pStyle w:val="title20825"/>
        <w:rPr>
          <w:del w:id="2262" w:author="Thomas Kwong" w:date="2021-09-22T22:11:00Z"/>
        </w:rPr>
      </w:pPr>
      <w:del w:id="2263" w:author="Thomas Kwong" w:date="2021-09-22T22:11:00Z">
        <w:r w:rsidRPr="00790445" w:rsidDel="00531B71">
          <w:delText>Sample filter criteria</w:delText>
        </w:r>
      </w:del>
    </w:p>
    <w:p w14:paraId="6920F368" w14:textId="6E05A3CC" w:rsidR="00E84D28" w:rsidDel="00531B71" w:rsidRDefault="00E84D28" w:rsidP="00790445">
      <w:pPr>
        <w:rPr>
          <w:ins w:id="2264" w:author="LIN, Yufeng" w:date="2021-09-21T11:20:00Z"/>
          <w:del w:id="2265" w:author="Thomas Kwong" w:date="2021-09-22T22:11:00Z"/>
          <w:rFonts w:ascii="Times New Roman" w:hAnsi="Times New Roman" w:cs="Times New Roman"/>
          <w:sz w:val="22"/>
        </w:rPr>
      </w:pPr>
      <w:ins w:id="2266" w:author="LIN, Yufeng" w:date="2021-09-21T11:20:00Z">
        <w:del w:id="2267" w:author="Thomas Kwong" w:date="2021-09-22T21:56:00Z">
          <w:r w:rsidDel="00AA51E6">
            <w:rPr>
              <w:rFonts w:ascii="Times New Roman" w:hAnsi="Times New Roman" w:cs="Times New Roman"/>
              <w:sz w:val="22"/>
            </w:rPr>
            <w:delText xml:space="preserve">The </w:delText>
          </w:r>
        </w:del>
        <w:del w:id="2268" w:author="Thomas Kwong" w:date="2021-09-22T22:11:00Z">
          <w:r w:rsidDel="00531B71">
            <w:rPr>
              <w:rFonts w:ascii="Times New Roman" w:hAnsi="Times New Roman" w:cs="Times New Roman"/>
              <w:sz w:val="22"/>
            </w:rPr>
            <w:delText>sample</w:delText>
          </w:r>
        </w:del>
        <w:del w:id="2269" w:author="Thomas Kwong" w:date="2021-09-22T21:56:00Z">
          <w:r w:rsidDel="00AA51E6">
            <w:rPr>
              <w:rFonts w:ascii="Times New Roman" w:hAnsi="Times New Roman" w:cs="Times New Roman"/>
              <w:sz w:val="22"/>
            </w:rPr>
            <w:delText xml:space="preserve"> </w:delText>
          </w:r>
        </w:del>
        <w:del w:id="2270" w:author="Thomas Kwong" w:date="2021-09-22T22:03:00Z">
          <w:r w:rsidDel="00531B71">
            <w:rPr>
              <w:rFonts w:ascii="Times New Roman" w:hAnsi="Times New Roman" w:cs="Times New Roman"/>
              <w:sz w:val="22"/>
            </w:rPr>
            <w:delText>filte</w:delText>
          </w:r>
        </w:del>
      </w:ins>
      <w:ins w:id="2271" w:author="LIN, Yufeng" w:date="2021-09-21T11:21:00Z">
        <w:del w:id="2272" w:author="Thomas Kwong" w:date="2021-09-22T22:03:00Z">
          <w:r w:rsidDel="00531B71">
            <w:rPr>
              <w:rFonts w:ascii="Times New Roman" w:hAnsi="Times New Roman" w:cs="Times New Roman"/>
              <w:sz w:val="22"/>
            </w:rPr>
            <w:delText>r</w:delText>
          </w:r>
        </w:del>
        <w:del w:id="2273" w:author="Thomas Kwong" w:date="2021-09-22T21:58:00Z">
          <w:r w:rsidDel="00AA51E6">
            <w:rPr>
              <w:rFonts w:ascii="Times New Roman" w:hAnsi="Times New Roman" w:cs="Times New Roman"/>
              <w:sz w:val="22"/>
            </w:rPr>
            <w:delText xml:space="preserve"> </w:delText>
          </w:r>
        </w:del>
        <w:del w:id="2274" w:author="Thomas Kwong" w:date="2021-09-22T22:03:00Z">
          <w:r w:rsidDel="00531B71">
            <w:rPr>
              <w:rFonts w:ascii="Times New Roman" w:hAnsi="Times New Roman" w:cs="Times New Roman"/>
              <w:sz w:val="22"/>
            </w:rPr>
            <w:delText>criteria</w:delText>
          </w:r>
        </w:del>
        <w:del w:id="2275" w:author="Thomas Kwong" w:date="2021-09-22T21:58:00Z">
          <w:r w:rsidDel="00AA51E6">
            <w:rPr>
              <w:rFonts w:ascii="Times New Roman" w:hAnsi="Times New Roman" w:cs="Times New Roman"/>
              <w:sz w:val="22"/>
            </w:rPr>
            <w:delText xml:space="preserve"> contained three </w:delText>
          </w:r>
        </w:del>
      </w:ins>
      <w:ins w:id="2276" w:author="LIN, Yufeng" w:date="2021-09-21T14:15:00Z">
        <w:del w:id="2277" w:author="Thomas Kwong" w:date="2021-09-22T21:58:00Z">
          <w:r w:rsidR="00346168" w:rsidDel="00AA51E6">
            <w:rPr>
              <w:rFonts w:ascii="Times New Roman" w:hAnsi="Times New Roman" w:cs="Times New Roman" w:hint="eastAsia"/>
              <w:sz w:val="22"/>
            </w:rPr>
            <w:delText>major</w:delText>
          </w:r>
          <w:r w:rsidR="00346168" w:rsidDel="00AA51E6">
            <w:rPr>
              <w:rFonts w:ascii="Times New Roman" w:hAnsi="Times New Roman" w:cs="Times New Roman"/>
              <w:sz w:val="22"/>
            </w:rPr>
            <w:delText xml:space="preserve"> </w:delText>
          </w:r>
        </w:del>
      </w:ins>
      <w:ins w:id="2278" w:author="LIN, Yufeng" w:date="2021-09-21T11:21:00Z">
        <w:del w:id="2279" w:author="Thomas Kwong" w:date="2021-09-22T21:58:00Z">
          <w:r w:rsidDel="00AA51E6">
            <w:rPr>
              <w:rFonts w:ascii="Times New Roman" w:hAnsi="Times New Roman" w:cs="Times New Roman"/>
              <w:sz w:val="22"/>
            </w:rPr>
            <w:delText xml:space="preserve">parts, </w:delText>
          </w:r>
        </w:del>
        <w:del w:id="2280" w:author="Thomas Kwong" w:date="2021-09-22T22:03:00Z">
          <w:r w:rsidDel="00531B71">
            <w:rPr>
              <w:rFonts w:ascii="Times New Roman" w:hAnsi="Times New Roman" w:cs="Times New Roman"/>
              <w:sz w:val="22"/>
            </w:rPr>
            <w:delText>Sample sequence quality control, Suspected contamination sample filtering, and Low-eukaryotic de</w:delText>
          </w:r>
        </w:del>
      </w:ins>
      <w:ins w:id="2281" w:author="LIN, Yufeng" w:date="2021-09-21T11:22:00Z">
        <w:del w:id="2282" w:author="Thomas Kwong" w:date="2021-09-22T22:03:00Z">
          <w:r w:rsidDel="00531B71">
            <w:rPr>
              <w:rFonts w:ascii="Times New Roman" w:hAnsi="Times New Roman" w:cs="Times New Roman"/>
              <w:sz w:val="22"/>
            </w:rPr>
            <w:delText xml:space="preserve">pth sample discarding. </w:delText>
          </w:r>
        </w:del>
      </w:ins>
      <w:commentRangeStart w:id="2283"/>
      <w:ins w:id="2284" w:author="LIN, Yufeng" w:date="2021-09-21T11:33:00Z">
        <w:del w:id="2285" w:author="Thomas Kwong" w:date="2021-09-22T22:03:00Z">
          <w:r w:rsidR="00BA4627" w:rsidDel="00531B71">
            <w:rPr>
              <w:rFonts w:ascii="Times New Roman" w:hAnsi="Times New Roman" w:cs="Times New Roman"/>
              <w:sz w:val="22"/>
            </w:rPr>
            <w:delText xml:space="preserve">In the first </w:delText>
          </w:r>
        </w:del>
      </w:ins>
      <w:ins w:id="2286" w:author="LIN, Yufeng" w:date="2021-09-21T11:34:00Z">
        <w:del w:id="2287" w:author="Thomas Kwong" w:date="2021-09-22T22:03:00Z">
          <w:r w:rsidR="00BA4627" w:rsidDel="00531B71">
            <w:rPr>
              <w:rFonts w:ascii="Times New Roman" w:hAnsi="Times New Roman" w:cs="Times New Roman"/>
              <w:sz w:val="22"/>
            </w:rPr>
            <w:delText>section</w:delText>
          </w:r>
        </w:del>
      </w:ins>
      <w:ins w:id="2288" w:author="LIN, Yufeng" w:date="2021-09-21T11:33:00Z">
        <w:del w:id="2289" w:author="Thomas Kwong" w:date="2021-09-22T22:03:00Z">
          <w:r w:rsidR="00BA4627" w:rsidDel="00531B71">
            <w:rPr>
              <w:rFonts w:ascii="Times New Roman" w:hAnsi="Times New Roman" w:cs="Times New Roman"/>
              <w:sz w:val="22"/>
            </w:rPr>
            <w:delText xml:space="preserve">, </w:delText>
          </w:r>
        </w:del>
      </w:ins>
      <w:ins w:id="2290" w:author="LIN, Yufeng" w:date="2021-09-21T11:35:00Z">
        <w:del w:id="2291" w:author="Thomas Kwong" w:date="2021-09-22T22:03:00Z">
          <w:r w:rsidR="00BA4627" w:rsidDel="00531B71">
            <w:rPr>
              <w:rFonts w:ascii="Times New Roman" w:hAnsi="Times New Roman" w:cs="Times New Roman"/>
              <w:sz w:val="22"/>
            </w:rPr>
            <w:delText>the a</w:delText>
          </w:r>
        </w:del>
        <w:del w:id="2292" w:author="Thomas Kwong" w:date="2021-09-22T22:11:00Z">
          <w:r w:rsidR="00BA4627" w:rsidDel="00531B71">
            <w:rPr>
              <w:rFonts w:ascii="Times New Roman" w:hAnsi="Times New Roman" w:cs="Times New Roman"/>
              <w:sz w:val="22"/>
            </w:rPr>
            <w:delText xml:space="preserve">bnormal </w:delText>
          </w:r>
        </w:del>
        <w:del w:id="2293" w:author="Thomas Kwong" w:date="2021-09-22T22:06:00Z">
          <w:r w:rsidR="00BA4627" w:rsidDel="00531B71">
            <w:rPr>
              <w:rFonts w:ascii="Times New Roman" w:hAnsi="Times New Roman" w:cs="Times New Roman"/>
              <w:sz w:val="22"/>
            </w:rPr>
            <w:delText>healthy control</w:delText>
          </w:r>
        </w:del>
        <w:del w:id="2294" w:author="Thomas Kwong" w:date="2021-09-22T22:11:00Z">
          <w:r w:rsidR="00BA4627" w:rsidDel="00531B71">
            <w:rPr>
              <w:rFonts w:ascii="Times New Roman" w:hAnsi="Times New Roman" w:cs="Times New Roman"/>
              <w:sz w:val="22"/>
            </w:rPr>
            <w:delText>, such as the IBD, history sugery patient</w:delText>
          </w:r>
        </w:del>
      </w:ins>
      <w:ins w:id="2295" w:author="LIN, Yufeng" w:date="2021-09-21T11:36:00Z">
        <w:del w:id="2296" w:author="Thomas Kwong" w:date="2021-09-22T22:11:00Z">
          <w:r w:rsidR="00BA4627" w:rsidDel="00531B71">
            <w:rPr>
              <w:rFonts w:ascii="Times New Roman" w:hAnsi="Times New Roman" w:cs="Times New Roman"/>
              <w:sz w:val="22"/>
            </w:rPr>
            <w:delText xml:space="preserve">s, and </w:delText>
          </w:r>
        </w:del>
      </w:ins>
      <w:ins w:id="2297" w:author="LIN, Yufeng" w:date="2021-09-21T11:38:00Z">
        <w:del w:id="2298" w:author="Thomas Kwong" w:date="2021-09-22T22:11:00Z">
          <w:r w:rsidR="00B86D95" w:rsidDel="00531B71">
            <w:rPr>
              <w:rFonts w:ascii="Times New Roman" w:hAnsi="Times New Roman" w:cs="Times New Roman"/>
              <w:sz w:val="22"/>
            </w:rPr>
            <w:delText>ambiguous stage patients</w:delText>
          </w:r>
        </w:del>
      </w:ins>
      <w:ins w:id="2299" w:author="LIN, Yufeng" w:date="2021-09-21T11:39:00Z">
        <w:del w:id="2300" w:author="Thomas Kwong" w:date="2021-09-22T22:11:00Z">
          <w:r w:rsidR="00B86D95" w:rsidDel="00531B71">
            <w:rPr>
              <w:rFonts w:ascii="Times New Roman" w:hAnsi="Times New Roman" w:cs="Times New Roman"/>
              <w:sz w:val="22"/>
            </w:rPr>
            <w:delText xml:space="preserve"> were discarded</w:delText>
          </w:r>
        </w:del>
        <w:del w:id="2301" w:author="Thomas Kwong" w:date="2021-09-22T22:04:00Z">
          <w:r w:rsidR="00B86D95" w:rsidDel="00531B71">
            <w:rPr>
              <w:rFonts w:ascii="Times New Roman" w:hAnsi="Times New Roman" w:cs="Times New Roman"/>
              <w:sz w:val="22"/>
            </w:rPr>
            <w:delText xml:space="preserve"> at first</w:delText>
          </w:r>
        </w:del>
        <w:del w:id="2302" w:author="Thomas Kwong" w:date="2021-09-22T22:11:00Z">
          <w:r w:rsidR="00B86D95" w:rsidDel="00531B71">
            <w:rPr>
              <w:rFonts w:ascii="Times New Roman" w:hAnsi="Times New Roman" w:cs="Times New Roman"/>
              <w:sz w:val="22"/>
            </w:rPr>
            <w:delText xml:space="preserve">. </w:delText>
          </w:r>
        </w:del>
      </w:ins>
      <w:commentRangeEnd w:id="2283"/>
      <w:del w:id="2303" w:author="Thomas Kwong" w:date="2021-09-22T22:11:00Z">
        <w:r w:rsidR="00AA51E6" w:rsidDel="00531B71">
          <w:rPr>
            <w:rStyle w:val="CommentReference"/>
          </w:rPr>
          <w:commentReference w:id="2283"/>
        </w:r>
      </w:del>
      <w:ins w:id="2304" w:author="LIN, Yufeng" w:date="2021-09-21T14:15:00Z">
        <w:del w:id="2305" w:author="Thomas Kwong" w:date="2021-09-22T22:11:00Z">
          <w:r w:rsidR="00346168" w:rsidDel="00531B71">
            <w:rPr>
              <w:rFonts w:ascii="Times New Roman" w:hAnsi="Times New Roman" w:cs="Times New Roman"/>
              <w:sz w:val="22"/>
            </w:rPr>
            <w:delText>W</w:delText>
          </w:r>
        </w:del>
      </w:ins>
      <w:ins w:id="2306" w:author="LIN, Yufeng" w:date="2021-09-21T11:46:00Z">
        <w:del w:id="2307" w:author="Thomas Kwong" w:date="2021-09-22T22:11:00Z">
          <w:r w:rsidR="00B86D95" w:rsidDel="00531B71">
            <w:rPr>
              <w:rFonts w:ascii="Times New Roman" w:hAnsi="Times New Roman" w:cs="Times New Roman"/>
              <w:sz w:val="22"/>
            </w:rPr>
            <w:delText xml:space="preserve">e only included the PCR-free cohort, </w:delText>
          </w:r>
        </w:del>
      </w:ins>
      <w:ins w:id="2308" w:author="LIN, Yufeng" w:date="2021-09-21T11:52:00Z">
        <w:del w:id="2309" w:author="Thomas Kwong" w:date="2021-09-22T22:11:00Z">
          <w:r w:rsidR="00D21AB9" w:rsidDel="00531B71">
            <w:rPr>
              <w:rFonts w:ascii="Times New Roman" w:hAnsi="Times New Roman" w:cs="Times New Roman"/>
              <w:sz w:val="22"/>
            </w:rPr>
            <w:delText>because the PCR-free kits could reduce bias and cell spike-in control</w:delText>
          </w:r>
        </w:del>
      </w:ins>
      <w:ins w:id="2310" w:author="LIN, Yufeng" w:date="2021-09-21T11:53:00Z">
        <w:del w:id="2311" w:author="Thomas Kwong" w:date="2021-09-22T22:11:00Z">
          <w:r w:rsidR="00D21AB9" w:rsidDel="00531B71">
            <w:rPr>
              <w:rFonts w:ascii="Times New Roman" w:hAnsi="Times New Roman" w:cs="Times New Roman"/>
              <w:sz w:val="22"/>
            </w:rPr>
            <w:delText>s for more accurate quantification</w:delText>
          </w:r>
        </w:del>
      </w:ins>
      <w:del w:id="2312" w:author="Thomas Kwong" w:date="2021-09-22T22:11:00Z">
        <w:r w:rsidR="00D21AB9"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delInstrText>
        </w:r>
        <w:r w:rsidR="00D21AB9"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5</w:delText>
        </w:r>
        <w:r w:rsidR="00D21AB9" w:rsidDel="00531B71">
          <w:rPr>
            <w:rFonts w:ascii="Times New Roman" w:hAnsi="Times New Roman" w:cs="Times New Roman"/>
            <w:sz w:val="22"/>
          </w:rPr>
          <w:fldChar w:fldCharType="end"/>
        </w:r>
      </w:del>
      <w:ins w:id="2313" w:author="LIN, Yufeng" w:date="2021-09-21T11:53:00Z">
        <w:del w:id="2314" w:author="Thomas Kwong" w:date="2021-09-22T22:11:00Z">
          <w:r w:rsidR="00D21AB9" w:rsidDel="00531B71">
            <w:rPr>
              <w:rFonts w:ascii="Times New Roman" w:hAnsi="Times New Roman" w:cs="Times New Roman"/>
              <w:sz w:val="22"/>
            </w:rPr>
            <w:delText>.</w:delText>
          </w:r>
        </w:del>
      </w:ins>
      <w:ins w:id="2315" w:author="LIN, Yufeng" w:date="2021-09-21T11:55:00Z">
        <w:del w:id="2316" w:author="Thomas Kwong" w:date="2021-09-22T22:11:00Z">
          <w:r w:rsidR="00D21AB9" w:rsidDel="00531B71">
            <w:rPr>
              <w:rFonts w:ascii="Times New Roman" w:hAnsi="Times New Roman" w:cs="Times New Roman"/>
              <w:sz w:val="22"/>
            </w:rPr>
            <w:delText xml:space="preserve"> Last, we </w:delText>
          </w:r>
        </w:del>
      </w:ins>
      <w:ins w:id="2317" w:author="LIN, Yufeng" w:date="2021-09-21T11:56:00Z">
        <w:del w:id="2318" w:author="Thomas Kwong" w:date="2021-09-22T22:11:00Z">
          <w:r w:rsidR="00D21AB9" w:rsidDel="00531B71">
            <w:rPr>
              <w:rFonts w:ascii="Times New Roman" w:hAnsi="Times New Roman" w:cs="Times New Roman"/>
              <w:sz w:val="22"/>
            </w:rPr>
            <w:delText>excluded the low-aliganment reads samples, which might cause by the low sequen</w:delText>
          </w:r>
        </w:del>
      </w:ins>
      <w:ins w:id="2319" w:author="LIN, Yufeng" w:date="2021-09-21T11:57:00Z">
        <w:del w:id="2320" w:author="Thomas Kwong" w:date="2021-09-22T22:11:00Z">
          <w:r w:rsidR="00D21AB9" w:rsidDel="00531B71">
            <w:rPr>
              <w:rFonts w:ascii="Times New Roman" w:hAnsi="Times New Roman" w:cs="Times New Roman"/>
              <w:sz w:val="22"/>
            </w:rPr>
            <w:delText xml:space="preserve">cing depth, </w:delText>
          </w:r>
        </w:del>
      </w:ins>
      <w:ins w:id="2321" w:author="LIN, Yufeng" w:date="2021-09-21T11:59:00Z">
        <w:del w:id="2322" w:author="Thomas Kwong" w:date="2021-09-22T22:11:00Z">
          <w:r w:rsidR="0067668F" w:rsidDel="00531B71">
            <w:rPr>
              <w:rFonts w:ascii="Times New Roman" w:hAnsi="Times New Roman" w:cs="Times New Roman"/>
              <w:sz w:val="22"/>
            </w:rPr>
            <w:delText>host reads contamination</w:delText>
          </w:r>
          <w:commentRangeStart w:id="2323"/>
          <w:r w:rsidR="0067668F" w:rsidDel="00531B71">
            <w:rPr>
              <w:rFonts w:ascii="Times New Roman" w:hAnsi="Times New Roman" w:cs="Times New Roman"/>
              <w:sz w:val="22"/>
            </w:rPr>
            <w:delText>, and so on</w:delText>
          </w:r>
        </w:del>
      </w:ins>
      <w:commentRangeEnd w:id="2323"/>
      <w:del w:id="2324" w:author="Thomas Kwong" w:date="2021-09-22T22:11:00Z">
        <w:r w:rsidR="00531B71" w:rsidDel="00531B71">
          <w:rPr>
            <w:rStyle w:val="CommentReference"/>
          </w:rPr>
          <w:commentReference w:id="2323"/>
        </w:r>
      </w:del>
      <w:ins w:id="2325" w:author="LIN, Yufeng" w:date="2021-09-21T11:59:00Z">
        <w:del w:id="2326" w:author="Thomas Kwong" w:date="2021-09-22T22:11:00Z">
          <w:r w:rsidR="0067668F" w:rsidDel="00531B71">
            <w:rPr>
              <w:rFonts w:ascii="Times New Roman" w:hAnsi="Times New Roman" w:cs="Times New Roman"/>
              <w:sz w:val="22"/>
            </w:rPr>
            <w:delText xml:space="preserve">. In the </w:delText>
          </w:r>
          <w:commentRangeStart w:id="2327"/>
          <w:r w:rsidR="0067668F" w:rsidDel="00531B71">
            <w:rPr>
              <w:rFonts w:ascii="Times New Roman" w:hAnsi="Times New Roman" w:cs="Times New Roman"/>
              <w:sz w:val="22"/>
            </w:rPr>
            <w:delText>second part</w:delText>
          </w:r>
        </w:del>
      </w:ins>
      <w:ins w:id="2328" w:author="LIN, Yufeng" w:date="2021-09-21T12:00:00Z">
        <w:del w:id="2329" w:author="Thomas Kwong" w:date="2021-09-22T22:11:00Z">
          <w:r w:rsidR="0067668F" w:rsidDel="00531B71">
            <w:rPr>
              <w:rFonts w:ascii="Times New Roman" w:hAnsi="Times New Roman" w:cs="Times New Roman"/>
              <w:sz w:val="22"/>
            </w:rPr>
            <w:delText>, we tended to remove the outlier</w:delText>
          </w:r>
        </w:del>
      </w:ins>
      <w:ins w:id="2330" w:author="LIN, Yufeng" w:date="2021-09-21T12:01:00Z">
        <w:del w:id="2331" w:author="Thomas Kwong" w:date="2021-09-22T22:11:00Z">
          <w:r w:rsidR="0067668F" w:rsidDel="00531B71">
            <w:rPr>
              <w:rFonts w:ascii="Times New Roman" w:hAnsi="Times New Roman" w:cs="Times New Roman"/>
              <w:sz w:val="22"/>
            </w:rPr>
            <w:delText xml:space="preserve"> or </w:delText>
          </w:r>
        </w:del>
      </w:ins>
      <w:ins w:id="2332" w:author="LIN, Yufeng" w:date="2021-09-21T14:16:00Z">
        <w:del w:id="2333" w:author="Thomas Kwong" w:date="2021-09-22T22:11:00Z">
          <w:r w:rsidR="00346168" w:rsidDel="00531B71">
            <w:rPr>
              <w:rFonts w:ascii="Times New Roman" w:hAnsi="Times New Roman" w:cs="Times New Roman"/>
              <w:sz w:val="22"/>
            </w:rPr>
            <w:delText xml:space="preserve">suspected </w:delText>
          </w:r>
        </w:del>
      </w:ins>
      <w:ins w:id="2334" w:author="LIN, Yufeng" w:date="2021-09-21T12:01:00Z">
        <w:del w:id="2335" w:author="Thomas Kwong" w:date="2021-09-22T22:11:00Z">
          <w:r w:rsidR="0067668F" w:rsidDel="00531B71">
            <w:rPr>
              <w:rFonts w:ascii="Times New Roman" w:hAnsi="Times New Roman" w:cs="Times New Roman"/>
              <w:sz w:val="22"/>
            </w:rPr>
            <w:delText>contaminated cases, such as the high-</w:delText>
          </w:r>
        </w:del>
      </w:ins>
      <w:ins w:id="2336" w:author="LIN, Yufeng" w:date="2021-09-21T12:02:00Z">
        <w:del w:id="2337" w:author="Thomas Kwong" w:date="2021-09-22T22:11:00Z">
          <w:r w:rsidR="0067668F" w:rsidDel="00531B71">
            <w:rPr>
              <w:rFonts w:ascii="Times New Roman" w:hAnsi="Times New Roman" w:cs="Times New Roman"/>
              <w:sz w:val="22"/>
            </w:rPr>
            <w:delText>e</w:delText>
          </w:r>
        </w:del>
      </w:ins>
      <w:ins w:id="2338" w:author="LIN, Yufeng" w:date="2021-09-21T12:01:00Z">
        <w:del w:id="2339" w:author="Thomas Kwong" w:date="2021-09-22T22:11:00Z">
          <w:r w:rsidR="0067668F" w:rsidDel="00531B71">
            <w:rPr>
              <w:rFonts w:ascii="Times New Roman" w:hAnsi="Times New Roman" w:cs="Times New Roman"/>
              <w:sz w:val="22"/>
            </w:rPr>
            <w:delText>ukaryot</w:delText>
          </w:r>
        </w:del>
      </w:ins>
      <w:ins w:id="2340" w:author="LIN, Yufeng" w:date="2021-09-21T12:02:00Z">
        <w:del w:id="2341" w:author="Thomas Kwong" w:date="2021-09-22T22:11:00Z">
          <w:r w:rsidR="0067668F" w:rsidDel="00531B71">
            <w:rPr>
              <w:rFonts w:ascii="Times New Roman" w:hAnsi="Times New Roman" w:cs="Times New Roman"/>
              <w:sz w:val="22"/>
            </w:rPr>
            <w:delText xml:space="preserve">es (&gt; 1%), low-Eukaryotes (&lt;0.01%), </w:delText>
          </w:r>
        </w:del>
      </w:ins>
      <w:ins w:id="2342" w:author="LIN, Yufeng" w:date="2021-09-21T12:04:00Z">
        <w:del w:id="2343" w:author="Thomas Kwong" w:date="2021-09-22T22:11:00Z">
          <w:r w:rsidR="0067668F" w:rsidDel="00531B71">
            <w:rPr>
              <w:rFonts w:ascii="Times New Roman" w:hAnsi="Times New Roman" w:cs="Times New Roman"/>
              <w:sz w:val="22"/>
            </w:rPr>
            <w:delText xml:space="preserve">and </w:delText>
          </w:r>
        </w:del>
      </w:ins>
      <w:ins w:id="2344" w:author="LIN, Yufeng" w:date="2021-09-21T12:02:00Z">
        <w:del w:id="2345" w:author="Thomas Kwong" w:date="2021-09-22T22:11:00Z">
          <w:r w:rsidR="0067668F" w:rsidDel="00531B71">
            <w:rPr>
              <w:rFonts w:ascii="Times New Roman" w:hAnsi="Times New Roman" w:cs="Times New Roman"/>
              <w:sz w:val="22"/>
            </w:rPr>
            <w:delText>bacteria</w:delText>
          </w:r>
        </w:del>
      </w:ins>
      <w:ins w:id="2346" w:author="LIN, Yufeng" w:date="2021-09-21T12:03:00Z">
        <w:del w:id="2347" w:author="Thomas Kwong" w:date="2021-09-22T22:11:00Z">
          <w:r w:rsidR="0067668F" w:rsidDel="00531B71">
            <w:rPr>
              <w:rFonts w:ascii="Times New Roman" w:hAnsi="Times New Roman" w:cs="Times New Roman"/>
              <w:sz w:val="22"/>
            </w:rPr>
            <w:delText xml:space="preserve"> or eukary</w:delText>
          </w:r>
        </w:del>
      </w:ins>
      <w:ins w:id="2348" w:author="LIN, Yufeng" w:date="2021-09-21T12:04:00Z">
        <w:del w:id="2349" w:author="Thomas Kwong" w:date="2021-09-22T22:11:00Z">
          <w:r w:rsidR="0067668F" w:rsidDel="00531B71">
            <w:rPr>
              <w:rFonts w:ascii="Times New Roman" w:hAnsi="Times New Roman" w:cs="Times New Roman"/>
              <w:sz w:val="22"/>
            </w:rPr>
            <w:delText>otes</w:delText>
          </w:r>
        </w:del>
      </w:ins>
      <w:ins w:id="2350" w:author="LIN, Yufeng" w:date="2021-09-21T12:02:00Z">
        <w:del w:id="2351" w:author="Thomas Kwong" w:date="2021-09-22T22:11:00Z">
          <w:r w:rsidR="0067668F" w:rsidDel="00531B71">
            <w:rPr>
              <w:rFonts w:ascii="Times New Roman" w:hAnsi="Times New Roman" w:cs="Times New Roman"/>
              <w:sz w:val="22"/>
            </w:rPr>
            <w:delText xml:space="preserve"> </w:delText>
          </w:r>
        </w:del>
      </w:ins>
      <w:ins w:id="2352" w:author="LIN, Yufeng" w:date="2021-09-21T12:03:00Z">
        <w:del w:id="2353" w:author="Thomas Kwong" w:date="2021-09-22T22:11:00Z">
          <w:r w:rsidR="0067668F" w:rsidDel="00531B71">
            <w:rPr>
              <w:rFonts w:ascii="Times New Roman" w:hAnsi="Times New Roman" w:cs="Times New Roman"/>
              <w:sz w:val="22"/>
            </w:rPr>
            <w:delText>contamination (1 species &gt; 50%)</w:delText>
          </w:r>
        </w:del>
      </w:ins>
      <w:ins w:id="2354" w:author="LIN, Yufeng" w:date="2021-09-21T14:16:00Z">
        <w:del w:id="2355" w:author="Thomas Kwong" w:date="2021-09-22T22:11:00Z">
          <w:r w:rsidR="00346168" w:rsidDel="00531B71">
            <w:rPr>
              <w:rFonts w:ascii="Times New Roman" w:hAnsi="Times New Roman" w:cs="Times New Roman"/>
              <w:sz w:val="22"/>
            </w:rPr>
            <w:delText xml:space="preserve"> samples</w:delText>
          </w:r>
        </w:del>
      </w:ins>
      <w:ins w:id="2356" w:author="LIN, Yufeng" w:date="2021-09-21T12:04:00Z">
        <w:del w:id="2357" w:author="Thomas Kwong" w:date="2021-09-22T22:11:00Z">
          <w:r w:rsidR="0067668F" w:rsidDel="00531B71">
            <w:rPr>
              <w:rFonts w:ascii="Times New Roman" w:hAnsi="Times New Roman" w:cs="Times New Roman"/>
              <w:sz w:val="22"/>
            </w:rPr>
            <w:delText xml:space="preserve">. For the last division, low-eukaryotic sequence depth sample would be </w:delText>
          </w:r>
        </w:del>
      </w:ins>
      <w:ins w:id="2358" w:author="LIN, Yufeng" w:date="2021-09-21T12:05:00Z">
        <w:del w:id="2359" w:author="Thomas Kwong" w:date="2021-09-22T22:11:00Z">
          <w:r w:rsidR="0067668F" w:rsidDel="00531B71">
            <w:rPr>
              <w:rFonts w:ascii="Times New Roman" w:hAnsi="Times New Roman" w:cs="Times New Roman"/>
              <w:sz w:val="22"/>
            </w:rPr>
            <w:delText>dropped, because at least 30% individual</w:delText>
          </w:r>
        </w:del>
      </w:ins>
      <w:ins w:id="2360" w:author="LIN, Yufeng" w:date="2021-09-21T12:06:00Z">
        <w:del w:id="2361" w:author="Thomas Kwong" w:date="2021-09-22T22:11:00Z">
          <w:r w:rsidR="0067668F" w:rsidDel="00531B71">
            <w:rPr>
              <w:rFonts w:ascii="Times New Roman" w:hAnsi="Times New Roman" w:cs="Times New Roman"/>
              <w:sz w:val="22"/>
            </w:rPr>
            <w:delText xml:space="preserve"> couldn’t </w:delText>
          </w:r>
          <w:r w:rsidR="0067668F" w:rsidRPr="00790445" w:rsidDel="00531B71">
            <w:rPr>
              <w:rFonts w:ascii="Times New Roman" w:hAnsi="Times New Roman" w:cs="Times New Roman"/>
              <w:sz w:val="22"/>
            </w:rPr>
            <w:delText>be detected micro-eukaryotes in all gastrointestinal segments</w:delText>
          </w:r>
          <w:r w:rsidR="0067668F" w:rsidRPr="00790445" w:rsidDel="00531B71">
            <w:rPr>
              <w:rFonts w:ascii="Times New Roman" w:hAnsi="Times New Roman" w:cs="Times New Roman"/>
              <w:sz w:val="22"/>
            </w:rPr>
            <w:fldChar w:fldCharType="begin"/>
          </w:r>
        </w:del>
      </w:ins>
      <w:del w:id="2362" w:author="Thomas Kwong" w:date="2021-09-22T22:11:00Z">
        <w:r w:rsidR="001857BF" w:rsidDel="00531B71">
          <w:rPr>
            <w:rFonts w:ascii="Times New Roman" w:hAnsi="Times New Roman" w:cs="Times New Roman"/>
            <w:sz w:val="22"/>
          </w:rPr>
          <w:del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del>
      <w:ins w:id="2363" w:author="LIN, Yufeng" w:date="2021-09-21T12:06:00Z">
        <w:del w:id="2364" w:author="Thomas Kwong" w:date="2021-09-22T22:11:00Z">
          <w:r w:rsidR="0067668F" w:rsidRPr="00790445" w:rsidDel="00531B71">
            <w:rPr>
              <w:rFonts w:ascii="Times New Roman" w:hAnsi="Times New Roman" w:cs="Times New Roman"/>
              <w:sz w:val="22"/>
            </w:rPr>
            <w:fldChar w:fldCharType="separate"/>
          </w:r>
          <w:r w:rsidR="0067668F" w:rsidRPr="00D21AB9" w:rsidDel="00531B71">
            <w:rPr>
              <w:rFonts w:ascii="Times New Roman" w:hAnsi="Times New Roman" w:cs="Times New Roman"/>
              <w:kern w:val="0"/>
              <w:sz w:val="22"/>
              <w:szCs w:val="24"/>
              <w:vertAlign w:val="superscript"/>
            </w:rPr>
            <w:delText>19</w:delText>
          </w:r>
          <w:r w:rsidR="0067668F" w:rsidRPr="00790445" w:rsidDel="00531B71">
            <w:rPr>
              <w:rFonts w:ascii="Times New Roman" w:hAnsi="Times New Roman" w:cs="Times New Roman"/>
              <w:sz w:val="22"/>
            </w:rPr>
            <w:fldChar w:fldCharType="end"/>
          </w:r>
          <w:r w:rsidR="0067668F" w:rsidRPr="00790445" w:rsidDel="00531B71">
            <w:rPr>
              <w:rFonts w:ascii="Times New Roman" w:hAnsi="Times New Roman" w:cs="Times New Roman"/>
              <w:sz w:val="22"/>
            </w:rPr>
            <w:delText>.</w:delText>
          </w:r>
        </w:del>
      </w:ins>
      <w:commentRangeEnd w:id="2327"/>
      <w:del w:id="2365" w:author="Thomas Kwong" w:date="2021-09-22T22:11:00Z">
        <w:r w:rsidR="00531B71" w:rsidDel="00531B71">
          <w:rPr>
            <w:rStyle w:val="CommentReference"/>
          </w:rPr>
          <w:commentReference w:id="2327"/>
        </w:r>
      </w:del>
    </w:p>
    <w:p w14:paraId="38BE7F10" w14:textId="6875F6F0" w:rsidR="00D9531B" w:rsidRPr="00790445" w:rsidDel="00531B71" w:rsidRDefault="00D9531B" w:rsidP="001857BF">
      <w:pPr>
        <w:rPr>
          <w:del w:id="2366" w:author="Thomas Kwong" w:date="2021-09-22T22:11:00Z"/>
        </w:rPr>
      </w:pPr>
      <w:commentRangeStart w:id="2367"/>
      <w:del w:id="2368" w:author="Thomas Kwong" w:date="2021-09-22T22:11:00Z">
        <w:r w:rsidRPr="00790445" w:rsidDel="00531B71">
          <w:delTex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delText>
        </w:r>
        <w:r w:rsidR="000D0043" w:rsidRPr="00790445" w:rsidDel="00531B71">
          <w:delText>'</w:delText>
        </w:r>
        <w:r w:rsidRPr="00790445" w:rsidDel="00531B71">
          <w:delText>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rCVxStYD","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8</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applied the 12 cycles of limited-cycle PCR. The samples in this cohort would be filtered, and 1,837 cases would leave. One sample was filtered because of the low reads</w:delText>
        </w:r>
        <w:r w:rsidR="000D0043" w:rsidRPr="00790445" w:rsidDel="00531B71">
          <w:delText>'</w:delText>
        </w:r>
        <w:r w:rsidRPr="00790445" w:rsidDel="00531B71">
          <w:delText xml:space="preserve"> alignment (alignment reads number &lt; 1,000,000). In the second filtering section, we intended to exclude the suspected contamination and outlier samples. Following the previou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5FrIarSI","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7</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w:delText>
        </w:r>
        <w:r w:rsidR="00FA35F2" w:rsidRPr="00790445" w:rsidDel="00531B71">
          <w:delText>micro-eukaryotes</w:delText>
        </w:r>
        <w:r w:rsidRPr="00790445" w:rsidDel="00531B71">
          <w:delText xml:space="preserve"> account for around 0.1% of the total intestinal flora. So, we discarded 19 high-</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gt; 1%) and 78 low-</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lt; 0.01%) samples, respectively. We recognized the samples whose one species accounted for more than 50% were contaminated. Therefore, we reduced the 69 large proportion of </w:delText>
        </w:r>
        <w:r w:rsidR="00FA35F2" w:rsidRPr="00790445" w:rsidDel="00531B71">
          <w:delText>micro-eukaryotes</w:delText>
        </w:r>
        <w:r w:rsidRPr="00790445" w:rsidDel="00531B71">
          <w:delText xml:space="preserve"> and 45 large proportion of bacterial cases. Collectively, 221 samples were filtered in this section. Through the rarefaction curve (figure 1b), we could know that all cohort samples have reached or exceeded the plateau at 10,000. </w:delText>
        </w:r>
        <w:r w:rsidR="00EC22EF" w:rsidRPr="00790445" w:rsidDel="00531B71">
          <w:delText>In the last part, we abandoned the low micro-eukaryotes sequencing depth sample (RawReadseuk &lt; 10,000)</w:delText>
        </w:r>
        <w:r w:rsidRPr="00790445" w:rsidDel="00531B71">
          <w:delText>, and 296 cases were filtered. In summary, we move 216 cases for the sample sequence quality in the first section, 211 cases for reducing the outlier and contamination samples effect, and 296 cases for removing the low-</w:delText>
        </w:r>
        <w:r w:rsidR="00FA35F2" w:rsidRPr="00790445" w:rsidDel="00531B71">
          <w:delText>micro-eukaryotes</w:delText>
        </w:r>
        <w:r w:rsidRPr="00790445" w:rsidDel="00531B71">
          <w:delText xml:space="preserve"> sequencing depth samples</w:delText>
        </w:r>
        <w:commentRangeEnd w:id="2367"/>
        <w:r w:rsidR="00CE0FD9" w:rsidDel="00531B71">
          <w:rPr>
            <w:rStyle w:val="CommentReference"/>
          </w:rPr>
          <w:commentReference w:id="2367"/>
        </w:r>
        <w:r w:rsidRPr="00790445" w:rsidDel="00531B71">
          <w:delText>.</w:delText>
        </w:r>
      </w:del>
    </w:p>
    <w:p w14:paraId="7F1D69EB" w14:textId="5C0F9114" w:rsidR="00D9531B" w:rsidRPr="00790445" w:rsidDel="00531B71" w:rsidRDefault="00D9531B" w:rsidP="007F1010">
      <w:pPr>
        <w:pStyle w:val="title20825"/>
        <w:rPr>
          <w:del w:id="2369" w:author="Thomas Kwong" w:date="2021-09-22T22:11:00Z"/>
        </w:rPr>
      </w:pPr>
      <w:del w:id="2370" w:author="Thomas Kwong" w:date="2021-09-22T22:11:00Z">
        <w:r w:rsidRPr="00790445" w:rsidDel="00531B71">
          <w:delText>Sequence pre</w:delText>
        </w:r>
        <w:r w:rsidR="002F5B96" w:rsidRPr="00790445" w:rsidDel="00531B71">
          <w:delText>-</w:delText>
        </w:r>
        <w:r w:rsidRPr="00790445" w:rsidDel="00531B71">
          <w:delText>processing and taxonomic and functional profiling</w:delText>
        </w:r>
      </w:del>
    </w:p>
    <w:p w14:paraId="267545CC" w14:textId="59310ECC" w:rsidR="00D9531B" w:rsidRPr="00790445" w:rsidDel="00531B71" w:rsidRDefault="00D9531B" w:rsidP="00790445">
      <w:pPr>
        <w:rPr>
          <w:del w:id="2371" w:author="Thomas Kwong" w:date="2021-09-22T22:11:00Z"/>
          <w:rFonts w:ascii="Times New Roman" w:hAnsi="Times New Roman" w:cs="Times New Roman"/>
          <w:sz w:val="22"/>
        </w:rPr>
      </w:pPr>
      <w:del w:id="2372" w:author="Thomas Kwong" w:date="2021-09-22T22:11:00Z">
        <w:r w:rsidRPr="00790445" w:rsidDel="00531B71">
          <w:rPr>
            <w:rFonts w:ascii="Times New Roman" w:hAnsi="Times New Roman" w:cs="Times New Roman"/>
            <w:sz w:val="22"/>
          </w:rPr>
          <w:delText>We applied the KneadData</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s default parameters to quality control all the metagenomic samples, which aims to perform principled in silico separation of bacterial reads from these </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contaminant</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reads, be they from the host or other user-defined sources. In the second step, taxonomic profiles were generated with the Kraken2 v2.0.9-beta across the custom database. Our custom library contained 9,543 bacterial and 909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references from NCBI (https://www.ncbi.nlm.nih.gov/), FungiDB (https://fungidb.org/fungidb/), Ensemble (http://fungi.ensembl.org/index.html), and Broad Institute (https://www.broadinstitute.org/); and was established with the Jellyfish program by counting distinct 31-mer. </w:delText>
        </w:r>
        <w:r w:rsidR="00880064" w:rsidRPr="00790445" w:rsidDel="00531B71">
          <w:rPr>
            <w:rFonts w:ascii="Times New Roman" w:hAnsi="Times New Roman" w:cs="Times New Roman"/>
            <w:sz w:val="22"/>
          </w:rPr>
          <w:delText xml:space="preserve">We discarded all reads of quality less than 20 and shorter than 50 nucleotides, and the other parameters were default. </w:delText>
        </w:r>
        <w:r w:rsidRPr="00790445" w:rsidDel="00531B71">
          <w:rPr>
            <w:rFonts w:ascii="Times New Roman" w:hAnsi="Times New Roman" w:cs="Times New Roman"/>
            <w:sz w:val="22"/>
          </w:rPr>
          <w:delText>Each query was classified to a taxon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delText>
        </w:r>
      </w:del>
    </w:p>
    <w:p w14:paraId="2A64E467" w14:textId="1FA15733" w:rsidR="00D9531B" w:rsidRPr="00790445" w:rsidDel="00531B71" w:rsidRDefault="00D9531B" w:rsidP="007F1010">
      <w:pPr>
        <w:pStyle w:val="title20825"/>
        <w:rPr>
          <w:del w:id="2373" w:author="Thomas Kwong" w:date="2021-09-22T22:11:00Z"/>
        </w:rPr>
      </w:pPr>
      <w:del w:id="2374" w:author="Thomas Kwong" w:date="2021-09-22T22:11:00Z">
        <w:r w:rsidRPr="00790445" w:rsidDel="00531B71">
          <w:delText>Feature selections criteria</w:delText>
        </w:r>
      </w:del>
    </w:p>
    <w:p w14:paraId="7B9B0EDE" w14:textId="25549859" w:rsidR="00D9531B" w:rsidRPr="00790445" w:rsidDel="00531B71" w:rsidRDefault="00D9531B" w:rsidP="00790445">
      <w:pPr>
        <w:rPr>
          <w:del w:id="2375" w:author="Thomas Kwong" w:date="2021-09-22T22:11:00Z"/>
          <w:rFonts w:ascii="Times New Roman" w:hAnsi="Times New Roman" w:cs="Times New Roman"/>
          <w:sz w:val="22"/>
        </w:rPr>
      </w:pPr>
      <w:del w:id="2376" w:author="Thomas Kwong" w:date="2021-09-22T22:11:00Z">
        <w:r w:rsidRPr="00790445" w:rsidDel="00531B71">
          <w:rPr>
            <w:rFonts w:ascii="Times New Roman" w:hAnsi="Times New Roman" w:cs="Times New Roman"/>
            <w:sz w:val="22"/>
          </w:rPr>
          <w:delText xml:space="preserve">We had three criteria to select the potential candidates, whether it is bacteria or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In the most beginning, we excluded the rarefied candidates with an average abundance of less than 0.1% in all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We selected the same trend features (SSTF), required more than 3/4 cohorts (not less than six cohorts) to perform the same trends. And the log2 of Multiple Median Fold Chang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was the evaluation index of SSTF. We define th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as:</w:delText>
        </w:r>
      </w:del>
    </w:p>
    <w:p w14:paraId="0696577C" w14:textId="53A0C9DF" w:rsidR="00D9531B" w:rsidRPr="00790445" w:rsidDel="00531B71" w:rsidRDefault="00D724EE" w:rsidP="00790445">
      <w:pPr>
        <w:rPr>
          <w:del w:id="2377" w:author="Thomas Kwong" w:date="2021-09-22T22:11:00Z"/>
          <w:rFonts w:ascii="Times New Roman" w:hAnsi="Times New Roman" w:cs="Times New Roman"/>
          <w:sz w:val="22"/>
        </w:rPr>
      </w:pPr>
      <m:oMathPara>
        <m:oMath>
          <m:sSub>
            <m:sSubPr>
              <m:ctrlPr>
                <w:del w:id="2378" w:author="Thomas Kwong" w:date="2021-09-22T22:11:00Z">
                  <w:rPr>
                    <w:rFonts w:ascii="Cambria Math" w:hAnsi="Cambria Math" w:cs="Times New Roman"/>
                    <w:i/>
                    <w:sz w:val="22"/>
                  </w:rPr>
                </w:del>
              </m:ctrlPr>
            </m:sSubPr>
            <m:e>
              <m:sSub>
                <m:sSubPr>
                  <m:ctrlPr>
                    <w:del w:id="2379" w:author="Thomas Kwong" w:date="2021-09-22T22:11:00Z">
                      <w:rPr>
                        <w:rFonts w:ascii="Cambria Math" w:hAnsi="Cambria Math" w:cs="Times New Roman"/>
                        <w:i/>
                        <w:sz w:val="22"/>
                      </w:rPr>
                    </w:del>
                  </m:ctrlPr>
                </m:sSubPr>
                <m:e>
                  <m:r>
                    <w:del w:id="2380" w:author="Thomas Kwong" w:date="2021-09-22T22:11:00Z">
                      <w:rPr>
                        <w:rFonts w:ascii="Cambria Math" w:hAnsi="Cambria Math" w:cs="Times New Roman"/>
                        <w:sz w:val="22"/>
                      </w:rPr>
                      <m:t>log</m:t>
                    </w:del>
                  </m:r>
                </m:e>
                <m:sub>
                  <m:r>
                    <w:del w:id="2381" w:author="Thomas Kwong" w:date="2021-09-22T22:11:00Z">
                      <w:rPr>
                        <w:rFonts w:ascii="Cambria Math" w:hAnsi="Cambria Math" w:cs="Times New Roman"/>
                        <w:sz w:val="22"/>
                      </w:rPr>
                      <m:t>2</m:t>
                    </w:del>
                  </m:r>
                </m:sub>
              </m:sSub>
              <m:d>
                <m:dPr>
                  <m:ctrlPr>
                    <w:del w:id="2382" w:author="Thomas Kwong" w:date="2021-09-22T22:11:00Z">
                      <w:rPr>
                        <w:rFonts w:ascii="Cambria Math" w:hAnsi="Cambria Math" w:cs="Times New Roman"/>
                        <w:i/>
                        <w:sz w:val="22"/>
                      </w:rPr>
                    </w:del>
                  </m:ctrlPr>
                </m:dPr>
                <m:e>
                  <m:r>
                    <w:del w:id="2383" w:author="Thomas Kwong" w:date="2021-09-22T22:11:00Z">
                      <w:rPr>
                        <w:rFonts w:ascii="Cambria Math" w:hAnsi="Cambria Math" w:cs="Times New Roman"/>
                        <w:sz w:val="22"/>
                      </w:rPr>
                      <m:t>MultMedFC</m:t>
                    </w:del>
                  </m:r>
                </m:e>
              </m:d>
            </m:e>
            <m:sub>
              <m:r>
                <w:del w:id="2384" w:author="Thomas Kwong" w:date="2021-09-22T22:11:00Z">
                  <w:rPr>
                    <w:rFonts w:ascii="Cambria Math" w:hAnsi="Cambria Math" w:cs="Times New Roman"/>
                    <w:sz w:val="22"/>
                  </w:rPr>
                  <m:t>i</m:t>
                </w:del>
              </m:r>
            </m:sub>
          </m:sSub>
          <m:r>
            <w:del w:id="2385" w:author="Thomas Kwong" w:date="2021-09-22T22:11:00Z">
              <w:rPr>
                <w:rFonts w:ascii="Cambria Math" w:hAnsi="Cambria Math" w:cs="Times New Roman"/>
                <w:sz w:val="22"/>
              </w:rPr>
              <m:t>=</m:t>
            </w:del>
          </m:r>
          <m:sSub>
            <m:sSubPr>
              <m:ctrlPr>
                <w:del w:id="2386" w:author="Thomas Kwong" w:date="2021-09-22T22:11:00Z">
                  <w:rPr>
                    <w:rFonts w:ascii="Cambria Math" w:hAnsi="Cambria Math" w:cs="Times New Roman"/>
                    <w:i/>
                    <w:sz w:val="22"/>
                  </w:rPr>
                </w:del>
              </m:ctrlPr>
            </m:sSubPr>
            <m:e>
              <m:r>
                <w:del w:id="2387" w:author="Thomas Kwong" w:date="2021-09-22T22:11:00Z">
                  <w:rPr>
                    <w:rFonts w:ascii="Cambria Math" w:hAnsi="Cambria Math" w:cs="Times New Roman"/>
                    <w:sz w:val="22"/>
                  </w:rPr>
                  <m:t>log</m:t>
                </w:del>
              </m:r>
            </m:e>
            <m:sub>
              <m:r>
                <w:del w:id="2388" w:author="Thomas Kwong" w:date="2021-09-22T22:11:00Z">
                  <w:rPr>
                    <w:rFonts w:ascii="Cambria Math" w:hAnsi="Cambria Math" w:cs="Times New Roman"/>
                    <w:sz w:val="22"/>
                  </w:rPr>
                  <m:t>2</m:t>
                </w:del>
              </m:r>
            </m:sub>
          </m:sSub>
          <m:r>
            <w:del w:id="2389" w:author="Thomas Kwong" w:date="2021-09-22T22:11:00Z">
              <w:rPr>
                <w:rFonts w:ascii="Cambria Math" w:hAnsi="Cambria Math" w:cs="Times New Roman"/>
                <w:sz w:val="22"/>
              </w:rPr>
              <m:t>(median(</m:t>
            </w:del>
          </m:r>
          <m:nary>
            <m:naryPr>
              <m:chr m:val="∑"/>
              <m:limLoc m:val="undOvr"/>
              <m:ctrlPr>
                <w:del w:id="2390" w:author="Thomas Kwong" w:date="2021-09-22T22:11:00Z">
                  <w:rPr>
                    <w:rFonts w:ascii="Cambria Math" w:hAnsi="Cambria Math" w:cs="Times New Roman"/>
                    <w:i/>
                    <w:sz w:val="22"/>
                  </w:rPr>
                </w:del>
              </m:ctrlPr>
            </m:naryPr>
            <m:sub>
              <m:r>
                <w:del w:id="2391" w:author="Thomas Kwong" w:date="2021-09-22T22:11:00Z">
                  <w:rPr>
                    <w:rFonts w:ascii="Cambria Math" w:hAnsi="Cambria Math" w:cs="Times New Roman"/>
                    <w:sz w:val="22"/>
                  </w:rPr>
                  <m:t>j=1</m:t>
                </w:del>
              </m:r>
            </m:sub>
            <m:sup>
              <m:sSub>
                <m:sSubPr>
                  <m:ctrlPr>
                    <w:del w:id="2392" w:author="Thomas Kwong" w:date="2021-09-22T22:11:00Z">
                      <w:rPr>
                        <w:rFonts w:ascii="Cambria Math" w:hAnsi="Cambria Math" w:cs="Times New Roman"/>
                        <w:i/>
                        <w:sz w:val="22"/>
                      </w:rPr>
                    </w:del>
                  </m:ctrlPr>
                </m:sSubPr>
                <m:e>
                  <m:r>
                    <w:del w:id="2393" w:author="Thomas Kwong" w:date="2021-09-22T22:11:00Z">
                      <w:rPr>
                        <w:rFonts w:ascii="Cambria Math" w:hAnsi="Cambria Math" w:cs="Times New Roman"/>
                        <w:sz w:val="22"/>
                      </w:rPr>
                      <m:t>n</m:t>
                    </w:del>
                  </m:r>
                </m:e>
                <m:sub>
                  <m:r>
                    <w:del w:id="2394" w:author="Thomas Kwong" w:date="2021-09-22T22:11:00Z">
                      <w:rPr>
                        <w:rFonts w:ascii="Cambria Math" w:hAnsi="Cambria Math" w:cs="Times New Roman"/>
                        <w:sz w:val="22"/>
                      </w:rPr>
                      <m:t>crc</m:t>
                    </w:del>
                  </m:r>
                </m:sub>
              </m:sSub>
            </m:sup>
            <m:e>
              <m:nary>
                <m:naryPr>
                  <m:chr m:val="∑"/>
                  <m:limLoc m:val="undOvr"/>
                  <m:ctrlPr>
                    <w:del w:id="2395" w:author="Thomas Kwong" w:date="2021-09-22T22:11:00Z">
                      <w:rPr>
                        <w:rFonts w:ascii="Cambria Math" w:hAnsi="Cambria Math" w:cs="Times New Roman"/>
                        <w:i/>
                        <w:sz w:val="22"/>
                      </w:rPr>
                    </w:del>
                  </m:ctrlPr>
                </m:naryPr>
                <m:sub>
                  <m:r>
                    <w:del w:id="2396" w:author="Thomas Kwong" w:date="2021-09-22T22:11:00Z">
                      <w:rPr>
                        <w:rFonts w:ascii="Cambria Math" w:hAnsi="Cambria Math" w:cs="Times New Roman"/>
                        <w:sz w:val="22"/>
                      </w:rPr>
                      <m:t>k=1</m:t>
                    </w:del>
                  </m:r>
                </m:sub>
                <m:sup>
                  <m:sSub>
                    <m:sSubPr>
                      <m:ctrlPr>
                        <w:del w:id="2397" w:author="Thomas Kwong" w:date="2021-09-22T22:11:00Z">
                          <w:rPr>
                            <w:rFonts w:ascii="Cambria Math" w:hAnsi="Cambria Math" w:cs="Times New Roman"/>
                            <w:i/>
                            <w:sz w:val="22"/>
                          </w:rPr>
                        </w:del>
                      </m:ctrlPr>
                    </m:sSubPr>
                    <m:e>
                      <m:r>
                        <w:del w:id="2398" w:author="Thomas Kwong" w:date="2021-09-22T22:11:00Z">
                          <w:rPr>
                            <w:rFonts w:ascii="Cambria Math" w:hAnsi="Cambria Math" w:cs="Times New Roman"/>
                            <w:sz w:val="22"/>
                          </w:rPr>
                          <m:t>n</m:t>
                        </w:del>
                      </m:r>
                    </m:e>
                    <m:sub>
                      <m:r>
                        <w:del w:id="2399" w:author="Thomas Kwong" w:date="2021-09-22T22:11:00Z">
                          <w:rPr>
                            <w:rFonts w:ascii="Cambria Math" w:hAnsi="Cambria Math" w:cs="Times New Roman"/>
                            <w:sz w:val="22"/>
                          </w:rPr>
                          <m:t>ctrl</m:t>
                        </w:del>
                      </m:r>
                    </m:sub>
                  </m:sSub>
                </m:sup>
                <m:e>
                  <m:f>
                    <m:fPr>
                      <m:ctrlPr>
                        <w:del w:id="2400" w:author="Thomas Kwong" w:date="2021-09-22T22:11:00Z">
                          <w:rPr>
                            <w:rFonts w:ascii="Cambria Math" w:hAnsi="Cambria Math" w:cs="Times New Roman"/>
                            <w:i/>
                            <w:sz w:val="22"/>
                          </w:rPr>
                        </w:del>
                      </m:ctrlPr>
                    </m:fPr>
                    <m:num>
                      <m:sSub>
                        <m:sSubPr>
                          <m:ctrlPr>
                            <w:del w:id="2401" w:author="Thomas Kwong" w:date="2021-09-22T22:11:00Z">
                              <w:rPr>
                                <w:rFonts w:ascii="Cambria Math" w:hAnsi="Cambria Math" w:cs="Times New Roman"/>
                                <w:i/>
                                <w:sz w:val="22"/>
                              </w:rPr>
                            </w:del>
                          </m:ctrlPr>
                        </m:sSubPr>
                        <m:e>
                          <m:r>
                            <w:del w:id="2402" w:author="Thomas Kwong" w:date="2021-09-22T22:11:00Z">
                              <w:rPr>
                                <w:rFonts w:ascii="Cambria Math" w:hAnsi="Cambria Math" w:cs="Times New Roman"/>
                                <w:sz w:val="22"/>
                              </w:rPr>
                              <m:t>ReAbund</m:t>
                            </w:del>
                          </m:r>
                        </m:e>
                        <m:sub>
                          <m:r>
                            <w:del w:id="2403" w:author="Thomas Kwong" w:date="2021-09-22T22:11:00Z">
                              <w:rPr>
                                <w:rFonts w:ascii="Cambria Math" w:hAnsi="Cambria Math" w:cs="Times New Roman"/>
                                <w:sz w:val="22"/>
                              </w:rPr>
                              <m:t>j,  i</m:t>
                            </w:del>
                          </m:r>
                        </m:sub>
                      </m:sSub>
                    </m:num>
                    <m:den>
                      <m:sSub>
                        <m:sSubPr>
                          <m:ctrlPr>
                            <w:del w:id="2404" w:author="Thomas Kwong" w:date="2021-09-22T22:11:00Z">
                              <w:rPr>
                                <w:rFonts w:ascii="Cambria Math" w:hAnsi="Cambria Math" w:cs="Times New Roman"/>
                                <w:i/>
                                <w:sz w:val="22"/>
                              </w:rPr>
                            </w:del>
                          </m:ctrlPr>
                        </m:sSubPr>
                        <m:e>
                          <m:r>
                            <w:del w:id="2405" w:author="Thomas Kwong" w:date="2021-09-22T22:11:00Z">
                              <w:rPr>
                                <w:rFonts w:ascii="Cambria Math" w:hAnsi="Cambria Math" w:cs="Times New Roman"/>
                                <w:sz w:val="22"/>
                              </w:rPr>
                              <m:t>ReAbund</m:t>
                            </w:del>
                          </m:r>
                        </m:e>
                        <m:sub>
                          <m:r>
                            <w:del w:id="2406" w:author="Thomas Kwong" w:date="2021-09-22T22:11:00Z">
                              <w:rPr>
                                <w:rFonts w:ascii="Cambria Math" w:hAnsi="Cambria Math" w:cs="Times New Roman"/>
                                <w:sz w:val="22"/>
                              </w:rPr>
                              <m:t>k,  i</m:t>
                            </w:del>
                          </m:r>
                        </m:sub>
                      </m:sSub>
                    </m:den>
                  </m:f>
                </m:e>
              </m:nary>
            </m:e>
          </m:nary>
          <m:r>
            <w:del w:id="2407" w:author="Thomas Kwong" w:date="2021-09-22T22:11:00Z">
              <w:rPr>
                <w:rFonts w:ascii="Cambria Math" w:hAnsi="Cambria Math" w:cs="Times New Roman"/>
                <w:sz w:val="22"/>
              </w:rPr>
              <m:t>))</m:t>
            </w:del>
          </m:r>
        </m:oMath>
      </m:oMathPara>
    </w:p>
    <w:p w14:paraId="50A6D4D6" w14:textId="64569AA5" w:rsidR="00D9531B" w:rsidRPr="00790445" w:rsidDel="00531B71" w:rsidRDefault="00D724EE" w:rsidP="00790445">
      <w:pPr>
        <w:ind w:leftChars="100" w:left="210"/>
        <w:rPr>
          <w:del w:id="2408" w:author="Thomas Kwong" w:date="2021-09-22T22:11:00Z"/>
          <w:rFonts w:ascii="Times New Roman" w:hAnsi="Times New Roman" w:cs="Times New Roman"/>
          <w:sz w:val="22"/>
        </w:rPr>
      </w:pPr>
      <m:oMath>
        <m:sSub>
          <m:sSubPr>
            <m:ctrlPr>
              <w:del w:id="2409" w:author="Thomas Kwong" w:date="2021-09-22T22:11:00Z">
                <w:rPr>
                  <w:rFonts w:ascii="Cambria Math" w:hAnsi="Cambria Math" w:cs="Times New Roman"/>
                  <w:i/>
                  <w:sz w:val="22"/>
                </w:rPr>
              </w:del>
            </m:ctrlPr>
          </m:sSubPr>
          <m:e>
            <m:r>
              <w:del w:id="2410" w:author="Thomas Kwong" w:date="2021-09-22T22:11:00Z">
                <w:rPr>
                  <w:rFonts w:ascii="Cambria Math" w:hAnsi="Cambria Math" w:cs="Times New Roman"/>
                  <w:sz w:val="22"/>
                </w:rPr>
                <m:t>n</m:t>
              </w:del>
            </m:r>
          </m:e>
          <m:sub>
            <m:r>
              <w:del w:id="2411" w:author="Thomas Kwong" w:date="2021-09-22T22:11:00Z">
                <w:rPr>
                  <w:rFonts w:ascii="Cambria Math" w:hAnsi="Cambria Math" w:cs="Times New Roman"/>
                  <w:sz w:val="22"/>
                </w:rPr>
                <m:t>crc</m:t>
              </w:del>
            </m:r>
          </m:sub>
        </m:sSub>
        <m:r>
          <w:del w:id="2412" w:author="Thomas Kwong" w:date="2021-09-22T22:11:00Z">
            <w:rPr>
              <w:rFonts w:ascii="Cambria Math" w:hAnsi="Cambria Math" w:cs="Times New Roman"/>
              <w:sz w:val="22"/>
            </w:rPr>
            <m:t xml:space="preserve"> / </m:t>
          </w:del>
        </m:r>
        <m:sSub>
          <m:sSubPr>
            <m:ctrlPr>
              <w:del w:id="2413" w:author="Thomas Kwong" w:date="2021-09-22T22:11:00Z">
                <w:rPr>
                  <w:rFonts w:ascii="Cambria Math" w:hAnsi="Cambria Math" w:cs="Times New Roman"/>
                  <w:i/>
                  <w:sz w:val="22"/>
                </w:rPr>
              </w:del>
            </m:ctrlPr>
          </m:sSubPr>
          <m:e>
            <m:r>
              <w:del w:id="2414" w:author="Thomas Kwong" w:date="2021-09-22T22:11:00Z">
                <w:rPr>
                  <w:rFonts w:ascii="Cambria Math" w:hAnsi="Cambria Math" w:cs="Times New Roman"/>
                  <w:sz w:val="22"/>
                </w:rPr>
                <m:t>n</m:t>
              </w:del>
            </m:r>
          </m:e>
          <m:sub>
            <m:r>
              <w:del w:id="2415" w:author="Thomas Kwong" w:date="2021-09-22T22:11:00Z">
                <w:rPr>
                  <w:rFonts w:ascii="Cambria Math" w:hAnsi="Cambria Math" w:cs="Times New Roman"/>
                  <w:sz w:val="22"/>
                </w:rPr>
                <m:t>ctrl</m:t>
              </w:del>
            </m:r>
          </m:sub>
        </m:sSub>
        <m:r>
          <w:del w:id="2416" w:author="Thomas Kwong" w:date="2021-09-22T22:11:00Z">
            <w:rPr>
              <w:rFonts w:ascii="Cambria Math" w:hAnsi="Cambria Math" w:cs="Times New Roman"/>
              <w:sz w:val="22"/>
            </w:rPr>
            <m:t xml:space="preserve"> :</m:t>
          </w:del>
        </m:r>
      </m:oMath>
      <w:del w:id="2417" w:author="Thomas Kwong" w:date="2021-09-22T22:11:00Z">
        <w:r w:rsidR="00D9531B" w:rsidRPr="00790445" w:rsidDel="00531B71">
          <w:rPr>
            <w:rFonts w:ascii="Times New Roman" w:hAnsi="Times New Roman" w:cs="Times New Roman"/>
            <w:sz w:val="22"/>
          </w:rPr>
          <w:delText xml:space="preserve"> means the counts of CRC/CTRL samples in an individual cohort.</w:delText>
        </w:r>
      </w:del>
    </w:p>
    <w:p w14:paraId="2B3FF6B3" w14:textId="4C43E2F8" w:rsidR="00D9531B" w:rsidRPr="00790445" w:rsidDel="00531B71" w:rsidRDefault="00D9531B" w:rsidP="00790445">
      <w:pPr>
        <w:ind w:leftChars="100" w:left="210"/>
        <w:rPr>
          <w:del w:id="2418" w:author="Thomas Kwong" w:date="2021-09-22T22:11:00Z"/>
          <w:rFonts w:ascii="Times New Roman" w:hAnsi="Times New Roman" w:cs="Times New Roman"/>
          <w:sz w:val="22"/>
        </w:rPr>
      </w:pPr>
      <m:oMath>
        <m:r>
          <w:del w:id="2419" w:author="Thomas Kwong" w:date="2021-09-22T22:11:00Z">
            <w:rPr>
              <w:rFonts w:ascii="Cambria Math" w:hAnsi="Cambria Math" w:cs="Times New Roman"/>
              <w:sz w:val="22"/>
            </w:rPr>
            <m:t>i :</m:t>
          </w:del>
        </m:r>
      </m:oMath>
      <w:del w:id="2420" w:author="Thomas Kwong" w:date="2021-09-22T22:11:00Z">
        <w:r w:rsidRPr="00790445" w:rsidDel="00531B71">
          <w:rPr>
            <w:rFonts w:ascii="Times New Roman" w:hAnsi="Times New Roman" w:cs="Times New Roman"/>
            <w:sz w:val="22"/>
          </w:rPr>
          <w:delText xml:space="preserve"> means the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names.</w:delText>
        </w:r>
      </w:del>
    </w:p>
    <w:p w14:paraId="4FE80C84" w14:textId="578DC92B" w:rsidR="00D9531B" w:rsidRPr="00790445" w:rsidDel="00531B71" w:rsidRDefault="00D724EE" w:rsidP="00790445">
      <w:pPr>
        <w:ind w:leftChars="100" w:left="210"/>
        <w:rPr>
          <w:del w:id="2421" w:author="Thomas Kwong" w:date="2021-09-22T22:11:00Z"/>
          <w:rFonts w:ascii="Times New Roman" w:hAnsi="Times New Roman" w:cs="Times New Roman"/>
          <w:sz w:val="22"/>
        </w:rPr>
      </w:pPr>
      <m:oMath>
        <m:sSub>
          <m:sSubPr>
            <m:ctrlPr>
              <w:del w:id="2422" w:author="Thomas Kwong" w:date="2021-09-22T22:11:00Z">
                <w:rPr>
                  <w:rFonts w:ascii="Cambria Math" w:hAnsi="Cambria Math" w:cs="Times New Roman"/>
                  <w:i/>
                  <w:sz w:val="22"/>
                </w:rPr>
              </w:del>
            </m:ctrlPr>
          </m:sSubPr>
          <m:e>
            <m:r>
              <w:del w:id="2423" w:author="Thomas Kwong" w:date="2021-09-22T22:11:00Z">
                <w:rPr>
                  <w:rFonts w:ascii="Cambria Math" w:hAnsi="Cambria Math" w:cs="Times New Roman"/>
                  <w:sz w:val="22"/>
                </w:rPr>
                <m:t>ReAbund</m:t>
              </w:del>
            </m:r>
          </m:e>
          <m:sub>
            <m:r>
              <w:del w:id="2424" w:author="Thomas Kwong" w:date="2021-09-22T22:11:00Z">
                <w:rPr>
                  <w:rFonts w:ascii="Cambria Math" w:hAnsi="Cambria Math" w:cs="Times New Roman"/>
                  <w:sz w:val="22"/>
                </w:rPr>
                <m:t>j, i</m:t>
              </w:del>
            </m:r>
          </m:sub>
        </m:sSub>
        <m:r>
          <w:del w:id="2425" w:author="Thomas Kwong" w:date="2021-09-22T22:11:00Z">
            <w:rPr>
              <w:rFonts w:ascii="Cambria Math" w:hAnsi="Cambria Math" w:cs="Times New Roman"/>
              <w:sz w:val="22"/>
            </w:rPr>
            <m:t xml:space="preserve"> :</m:t>
          </w:del>
        </m:r>
      </m:oMath>
      <w:del w:id="2426" w:author="Thomas Kwong" w:date="2021-09-22T22:11:00Z">
        <w:r w:rsidR="00D9531B" w:rsidRPr="00790445" w:rsidDel="00531B71">
          <w:rPr>
            <w:rFonts w:ascii="Times New Roman" w:hAnsi="Times New Roman" w:cs="Times New Roman"/>
            <w:sz w:val="22"/>
          </w:rPr>
          <w:delText xml:space="preserve"> means the relative abundance of species </w:delText>
        </w:r>
      </w:del>
      <m:oMath>
        <m:r>
          <w:del w:id="2427" w:author="Thomas Kwong" w:date="2021-09-22T22:11:00Z">
            <w:rPr>
              <w:rFonts w:ascii="Cambria Math" w:hAnsi="Cambria Math" w:cs="Times New Roman"/>
              <w:sz w:val="22"/>
            </w:rPr>
            <m:t>i</m:t>
          </w:del>
        </m:r>
      </m:oMath>
      <w:del w:id="2428" w:author="Thomas Kwong" w:date="2021-09-22T22:11:00Z">
        <w:r w:rsidR="00D9531B" w:rsidRPr="00790445" w:rsidDel="00531B71">
          <w:rPr>
            <w:rFonts w:ascii="Times New Roman" w:hAnsi="Times New Roman" w:cs="Times New Roman"/>
            <w:sz w:val="22"/>
          </w:rPr>
          <w:delText xml:space="preserve"> in sample </w:delText>
        </w:r>
      </w:del>
      <m:oMath>
        <m:r>
          <w:del w:id="2429" w:author="Thomas Kwong" w:date="2021-09-22T22:11:00Z">
            <w:rPr>
              <w:rFonts w:ascii="Cambria Math" w:hAnsi="Cambria Math" w:cs="Times New Roman"/>
              <w:sz w:val="22"/>
            </w:rPr>
            <m:t>j</m:t>
          </w:del>
        </m:r>
      </m:oMath>
      <w:del w:id="2430" w:author="Thomas Kwong" w:date="2021-09-22T22:11:00Z">
        <w:r w:rsidR="00D9531B" w:rsidRPr="00790445" w:rsidDel="00531B71">
          <w:rPr>
            <w:rFonts w:ascii="Times New Roman" w:hAnsi="Times New Roman" w:cs="Times New Roman"/>
            <w:sz w:val="22"/>
          </w:rPr>
          <w:delText>.</w:delText>
        </w:r>
      </w:del>
    </w:p>
    <w:p w14:paraId="1434F57A" w14:textId="5306CCB9" w:rsidR="00D9531B" w:rsidRPr="00790445" w:rsidDel="00531B71" w:rsidRDefault="00D9531B" w:rsidP="00790445">
      <w:pPr>
        <w:rPr>
          <w:del w:id="2431" w:author="Thomas Kwong" w:date="2021-09-22T22:11:00Z"/>
          <w:rFonts w:ascii="Times New Roman" w:hAnsi="Times New Roman" w:cs="Times New Roman"/>
          <w:sz w:val="22"/>
        </w:rPr>
      </w:pPr>
      <w:del w:id="2432" w:author="Thomas Kwong" w:date="2021-09-22T22:11:00Z">
        <w:r w:rsidRPr="00790445" w:rsidDel="00531B71">
          <w:rPr>
            <w:rFonts w:ascii="Times New Roman" w:hAnsi="Times New Roman" w:cs="Times New Roman"/>
            <w:sz w:val="22"/>
          </w:rPr>
          <w:delText xml:space="preserve">The second measure was based on the Wilcoxon test. The significance of differential abundance was tested on a per species basis using a Wilcoxon test </w:delText>
        </w:r>
        <w:bookmarkStart w:id="2433" w:name="_Hlk82102298"/>
        <w:r w:rsidRPr="00790445" w:rsidDel="00531B71">
          <w:rPr>
            <w:rFonts w:ascii="Times New Roman" w:hAnsi="Times New Roman" w:cs="Times New Roman"/>
            <w:sz w:val="22"/>
          </w:rPr>
          <w:delText>and adjust the p-value with the conservative Bonferroni correction</w:delText>
        </w:r>
        <w:bookmarkEnd w:id="2433"/>
        <w:r w:rsidRPr="00790445" w:rsidDel="00531B71">
          <w:rPr>
            <w:rFonts w:ascii="Times New Roman" w:hAnsi="Times New Roman" w:cs="Times New Roman"/>
            <w:sz w:val="22"/>
          </w:rPr>
          <w:delText>. And the last strict criterion was Fold Change. We only focused on the absolute value of log2 of features</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Fold Change larger than 0.5. In addition, we ignored the unclassified strain of bacteria because we could not explain it.</w:delText>
        </w:r>
      </w:del>
      <w:ins w:id="2434" w:author="LIN, Yufeng" w:date="2021-09-21T14:19:00Z">
        <w:del w:id="2435" w:author="Thomas Kwong" w:date="2021-09-22T22:11:00Z">
          <w:r w:rsidR="00346168" w:rsidDel="00531B71">
            <w:rPr>
              <w:rFonts w:ascii="Times New Roman" w:hAnsi="Times New Roman" w:cs="Times New Roman"/>
              <w:sz w:val="22"/>
            </w:rPr>
            <w:delText xml:space="preserve"> The scripts w</w:delText>
          </w:r>
        </w:del>
      </w:ins>
      <w:ins w:id="2436" w:author="LIN, Yufeng" w:date="2021-09-21T14:21:00Z">
        <w:del w:id="2437" w:author="Thomas Kwong" w:date="2021-09-22T22:11:00Z">
          <w:r w:rsidR="00004CC2" w:rsidDel="00531B71">
            <w:rPr>
              <w:rFonts w:ascii="Times New Roman" w:hAnsi="Times New Roman" w:cs="Times New Roman"/>
              <w:sz w:val="22"/>
            </w:rPr>
            <w:delText>ere</w:delText>
          </w:r>
        </w:del>
      </w:ins>
      <w:ins w:id="2438" w:author="LIN, Yufeng" w:date="2021-09-21T14:19:00Z">
        <w:del w:id="2439" w:author="Thomas Kwong" w:date="2021-09-22T22:11:00Z">
          <w:r w:rsidR="00346168" w:rsidDel="00531B71">
            <w:rPr>
              <w:rFonts w:ascii="Times New Roman" w:hAnsi="Times New Roman" w:cs="Times New Roman"/>
              <w:sz w:val="22"/>
            </w:rPr>
            <w:delText xml:space="preserve"> also shared on the github</w:delText>
          </w:r>
        </w:del>
      </w:ins>
      <w:ins w:id="2440" w:author="LIN, Yufeng" w:date="2021-09-21T14:20:00Z">
        <w:del w:id="2441" w:author="Thomas Kwong" w:date="2021-09-22T22:11:00Z">
          <w:r w:rsidR="00346168" w:rsidDel="00531B71">
            <w:rPr>
              <w:rFonts w:ascii="Times New Roman" w:hAnsi="Times New Roman" w:cs="Times New Roman"/>
              <w:sz w:val="22"/>
            </w:rPr>
            <w:delText xml:space="preserve"> </w:delText>
          </w:r>
        </w:del>
      </w:ins>
      <w:ins w:id="2442" w:author="LIN, Yufeng" w:date="2021-09-21T14:19:00Z">
        <w:del w:id="2443" w:author="Thomas Kwong" w:date="2021-09-22T22:11:00Z">
          <w:r w:rsidR="00346168" w:rsidDel="00531B71">
            <w:rPr>
              <w:rFonts w:ascii="Times New Roman" w:hAnsi="Times New Roman" w:cs="Times New Roman"/>
              <w:sz w:val="22"/>
            </w:rPr>
            <w:delText>(</w:delText>
          </w:r>
          <w:r w:rsidR="00346168" w:rsidRPr="00790445" w:rsidDel="00531B71">
            <w:rPr>
              <w:rFonts w:ascii="Times New Roman" w:hAnsi="Times New Roman" w:cs="Times New Roman"/>
              <w:sz w:val="22"/>
            </w:rPr>
            <w:delText>https://github.com/ifanlyn95/multi-CRC-fungi</w:delText>
          </w:r>
          <w:r w:rsidR="00346168" w:rsidDel="00531B71">
            <w:rPr>
              <w:rFonts w:ascii="Times New Roman" w:hAnsi="Times New Roman" w:cs="Times New Roman"/>
              <w:sz w:val="22"/>
            </w:rPr>
            <w:delText>).</w:delText>
          </w:r>
        </w:del>
      </w:ins>
    </w:p>
    <w:p w14:paraId="4EBA14C6" w14:textId="46E8BE2E" w:rsidR="00D9531B" w:rsidRPr="00790445" w:rsidDel="00531B71" w:rsidRDefault="00D9531B" w:rsidP="00790445">
      <w:pPr>
        <w:rPr>
          <w:del w:id="2444" w:author="Thomas Kwong" w:date="2021-09-22T22:11:00Z"/>
          <w:rFonts w:ascii="Times New Roman" w:hAnsi="Times New Roman" w:cs="Times New Roman"/>
          <w:sz w:val="22"/>
        </w:rPr>
      </w:pPr>
    </w:p>
    <w:p w14:paraId="53BBC665" w14:textId="25456736" w:rsidR="00D9531B" w:rsidRPr="00790445" w:rsidDel="00531B71" w:rsidRDefault="00D9531B" w:rsidP="007F1010">
      <w:pPr>
        <w:pStyle w:val="title20825"/>
        <w:rPr>
          <w:del w:id="2445" w:author="Thomas Kwong" w:date="2021-09-22T22:11:00Z"/>
        </w:rPr>
      </w:pPr>
      <w:del w:id="2446" w:author="Thomas Kwong" w:date="2021-09-22T22:11:00Z">
        <w:r w:rsidRPr="00790445" w:rsidDel="00531B71">
          <w:delText>Association calculation and comparison</w:delText>
        </w:r>
      </w:del>
    </w:p>
    <w:p w14:paraId="65B7020E" w14:textId="4A3C59FF" w:rsidR="00D9531B" w:rsidRPr="00790445" w:rsidDel="00531B71" w:rsidRDefault="00D9531B" w:rsidP="00790445">
      <w:pPr>
        <w:rPr>
          <w:del w:id="2447" w:author="Thomas Kwong" w:date="2021-09-22T22:11:00Z"/>
          <w:rFonts w:ascii="Times New Roman" w:hAnsi="Times New Roman" w:cs="Times New Roman"/>
          <w:sz w:val="22"/>
        </w:rPr>
      </w:pPr>
      <w:del w:id="2448" w:author="Thomas Kwong" w:date="2021-09-22T22:11:00Z">
        <w:r w:rsidRPr="00790445" w:rsidDel="00531B71">
          <w:rPr>
            <w:rFonts w:ascii="Times New Roman" w:hAnsi="Times New Roman" w:cs="Times New Roman"/>
            <w:sz w:val="22"/>
          </w:rPr>
          <w:delText xml:space="preserve">Co-occurrence and co-exclusion relationships withi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etwee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acteria were estimated using the DGCA algorithm</w:delText>
        </w:r>
        <w:r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43</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delText>
        </w:r>
        <w:r w:rsidR="002F5B96" w:rsidRPr="00790445" w:rsidDel="00531B71">
          <w:rPr>
            <w:rFonts w:ascii="Times New Roman" w:hAnsi="Times New Roman" w:cs="Times New Roman"/>
            <w:sz w:val="22"/>
          </w:rPr>
          <w:delText>ly</w:delText>
        </w:r>
        <w:r w:rsidRPr="00790445" w:rsidDel="00531B71">
          <w:rPr>
            <w:rFonts w:ascii="Times New Roman" w:hAnsi="Times New Roman" w:cs="Times New Roman"/>
            <w:sz w:val="22"/>
          </w:rPr>
          <w:delText xml:space="preserve"> different correlation between different stages.</w:delText>
        </w:r>
      </w:del>
    </w:p>
    <w:p w14:paraId="38D6CC78" w14:textId="6919CCCE" w:rsidR="00D9531B" w:rsidRPr="00790445" w:rsidDel="00531B71" w:rsidRDefault="00D9531B" w:rsidP="007F1010">
      <w:pPr>
        <w:pStyle w:val="title20825"/>
        <w:rPr>
          <w:del w:id="2449" w:author="Thomas Kwong" w:date="2021-09-22T22:11:00Z"/>
        </w:rPr>
      </w:pPr>
      <w:del w:id="2450" w:author="Thomas Kwong" w:date="2021-09-22T22:11:00Z">
        <w:r w:rsidRPr="00790445" w:rsidDel="00531B71">
          <w:delText>Additional validation experiments on cancer cell line</w:delText>
        </w:r>
      </w:del>
    </w:p>
    <w:p w14:paraId="236EFB53" w14:textId="3F046230" w:rsidR="00D9531B" w:rsidRPr="00790445" w:rsidDel="00531B71" w:rsidRDefault="00D9531B" w:rsidP="00790445">
      <w:pPr>
        <w:rPr>
          <w:del w:id="2451" w:author="Thomas Kwong" w:date="2021-09-22T22:11:00Z"/>
          <w:rFonts w:ascii="Times New Roman" w:hAnsi="Times New Roman" w:cs="Times New Roman"/>
          <w:sz w:val="22"/>
        </w:rPr>
      </w:pPr>
      <w:del w:id="2452" w:author="Thomas Kwong" w:date="2021-09-22T22:11:00Z">
        <w:r w:rsidRPr="00790445" w:rsidDel="00531B71">
          <w:rPr>
            <w:rFonts w:ascii="Times New Roman" w:hAnsi="Times New Roman" w:cs="Times New Roman"/>
            <w:sz w:val="22"/>
          </w:rPr>
          <w:delText>TBA</w:delText>
        </w:r>
      </w:del>
    </w:p>
    <w:p w14:paraId="73AC6FEC" w14:textId="2637AA60" w:rsidR="00D9531B" w:rsidRPr="00790445" w:rsidDel="00531B71" w:rsidRDefault="00D9531B" w:rsidP="00790445">
      <w:pPr>
        <w:rPr>
          <w:del w:id="2453" w:author="Thomas Kwong" w:date="2021-09-22T22:11:00Z"/>
          <w:rFonts w:ascii="Times New Roman" w:hAnsi="Times New Roman" w:cs="Times New Roman"/>
          <w:sz w:val="22"/>
        </w:rPr>
      </w:pPr>
    </w:p>
    <w:p w14:paraId="55F0A667" w14:textId="6A37DD2F" w:rsidR="00F444BB" w:rsidRPr="00790445" w:rsidDel="00531B71" w:rsidRDefault="000D0043" w:rsidP="00790445">
      <w:pPr>
        <w:widowControl/>
        <w:rPr>
          <w:del w:id="2454" w:author="Thomas Kwong" w:date="2021-09-22T22:11:00Z"/>
          <w:rFonts w:ascii="Times New Roman" w:hAnsi="Times New Roman" w:cs="Times New Roman"/>
          <w:b/>
          <w:bCs/>
          <w:kern w:val="44"/>
          <w:sz w:val="22"/>
          <w:u w:val="single"/>
        </w:rPr>
      </w:pPr>
      <w:del w:id="2455" w:author="Thomas Kwong" w:date="2021-09-22T22:11:00Z">
        <w:r w:rsidRPr="00790445" w:rsidDel="00531B71">
          <w:rPr>
            <w:rFonts w:ascii="Times New Roman" w:hAnsi="Times New Roman" w:cs="Times New Roman"/>
            <w:sz w:val="22"/>
          </w:rPr>
          <w:br w:type="page"/>
        </w:r>
      </w:del>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ference</w:t>
      </w:r>
    </w:p>
    <w:p w14:paraId="606D1F95" w14:textId="77777777" w:rsidR="00852BD9" w:rsidRPr="00852BD9" w:rsidRDefault="001C7215" w:rsidP="00852BD9">
      <w:pPr>
        <w:pStyle w:val="Bibliography"/>
        <w:rPr>
          <w:rFonts w:ascii="DengXian" w:eastAsia="DengXian" w:hAnsi="DengXian"/>
        </w:rPr>
      </w:pPr>
      <w:r w:rsidRPr="00790445">
        <w:rPr>
          <w:sz w:val="22"/>
        </w:rPr>
        <w:fldChar w:fldCharType="begin"/>
      </w:r>
      <w:r w:rsidR="00852BD9">
        <w:rPr>
          <w:sz w:val="22"/>
        </w:rPr>
        <w:instrText xml:space="preserve"> ADDIN ZOTERO_BIBL {"uncited":[],"omitted":[],"custom":[]} CSL_BIBLIOGRAPHY </w:instrText>
      </w:r>
      <w:r w:rsidRPr="00790445">
        <w:rPr>
          <w:sz w:val="22"/>
        </w:rPr>
        <w:fldChar w:fldCharType="separate"/>
      </w:r>
      <w:r w:rsidR="00852BD9" w:rsidRPr="00852BD9">
        <w:rPr>
          <w:rFonts w:ascii="DengXian" w:eastAsia="DengXian" w:hAnsi="DengXian"/>
        </w:rPr>
        <w:t>1.</w:t>
      </w:r>
      <w:r w:rsidR="00852BD9" w:rsidRPr="00852BD9">
        <w:rPr>
          <w:rFonts w:ascii="DengXian" w:eastAsia="DengXian" w:hAnsi="DengXian"/>
        </w:rPr>
        <w:tab/>
        <w:t xml:space="preserve">Ferlay, J. </w:t>
      </w:r>
      <w:r w:rsidR="00852BD9" w:rsidRPr="00852BD9">
        <w:rPr>
          <w:rFonts w:ascii="DengXian" w:eastAsia="DengXian" w:hAnsi="DengXian"/>
          <w:i/>
          <w:iCs/>
        </w:rPr>
        <w:t>et al.</w:t>
      </w:r>
      <w:r w:rsidR="00852BD9" w:rsidRPr="00852BD9">
        <w:rPr>
          <w:rFonts w:ascii="DengXian" w:eastAsia="DengXian" w:hAnsi="DengXian"/>
        </w:rPr>
        <w:t xml:space="preserve"> Cancer incidence and mortality worldwide: Sources, methods and major patterns in GLOBOCAN 2012. </w:t>
      </w:r>
      <w:r w:rsidR="00852BD9" w:rsidRPr="00852BD9">
        <w:rPr>
          <w:rFonts w:ascii="DengXian" w:eastAsia="DengXian" w:hAnsi="DengXian"/>
          <w:i/>
          <w:iCs/>
        </w:rPr>
        <w:t>International Journal of Cancer</w:t>
      </w:r>
      <w:r w:rsidR="00852BD9" w:rsidRPr="00852BD9">
        <w:rPr>
          <w:rFonts w:ascii="DengXian" w:eastAsia="DengXian" w:hAnsi="DengXian"/>
        </w:rPr>
        <w:t xml:space="preserve"> </w:t>
      </w:r>
      <w:r w:rsidR="00852BD9" w:rsidRPr="00852BD9">
        <w:rPr>
          <w:rFonts w:ascii="DengXian" w:eastAsia="DengXian" w:hAnsi="DengXian"/>
          <w:b/>
          <w:bCs/>
        </w:rPr>
        <w:t>136</w:t>
      </w:r>
      <w:r w:rsidR="00852BD9" w:rsidRPr="00852BD9">
        <w:rPr>
          <w:rFonts w:ascii="DengXian" w:eastAsia="DengXian" w:hAnsi="DengXian"/>
        </w:rPr>
        <w:t>, E359–E386 (2015).</w:t>
      </w:r>
    </w:p>
    <w:p w14:paraId="55619216" w14:textId="77777777" w:rsidR="00852BD9" w:rsidRPr="00852BD9" w:rsidRDefault="00852BD9" w:rsidP="00852BD9">
      <w:pPr>
        <w:pStyle w:val="Bibliography"/>
        <w:rPr>
          <w:rFonts w:ascii="DengXian" w:eastAsia="DengXian" w:hAnsi="DengXian"/>
        </w:rPr>
      </w:pPr>
      <w:r w:rsidRPr="00852BD9">
        <w:rPr>
          <w:rFonts w:ascii="DengXian" w:eastAsia="DengXian" w:hAnsi="DengXian"/>
        </w:rPr>
        <w:t>2.</w:t>
      </w:r>
      <w:r w:rsidRPr="00852BD9">
        <w:rPr>
          <w:rFonts w:ascii="DengXian" w:eastAsia="DengXian" w:hAnsi="DengXian"/>
        </w:rPr>
        <w:tab/>
        <w:t xml:space="preserve">Lin, Y., Wang, G., Yu, J. &amp; Sung, J. J. Y. Artificial intelligence and metagenomics in intestinal diseases. </w:t>
      </w:r>
      <w:r w:rsidRPr="00852BD9">
        <w:rPr>
          <w:rFonts w:ascii="DengXian" w:eastAsia="DengXian" w:hAnsi="DengXian"/>
          <w:i/>
          <w:iCs/>
        </w:rPr>
        <w:t>Journal of Gastroenterology and Hepatology</w:t>
      </w:r>
      <w:r w:rsidRPr="00852BD9">
        <w:rPr>
          <w:rFonts w:ascii="DengXian" w:eastAsia="DengXian" w:hAnsi="DengXian"/>
        </w:rPr>
        <w:t xml:space="preserve"> </w:t>
      </w:r>
      <w:r w:rsidRPr="00852BD9">
        <w:rPr>
          <w:rFonts w:ascii="DengXian" w:eastAsia="DengXian" w:hAnsi="DengXian"/>
          <w:b/>
          <w:bCs/>
        </w:rPr>
        <w:t>36</w:t>
      </w:r>
      <w:r w:rsidRPr="00852BD9">
        <w:rPr>
          <w:rFonts w:ascii="DengXian" w:eastAsia="DengXian" w:hAnsi="DengXian"/>
        </w:rPr>
        <w:t>, 841–847 (2021).</w:t>
      </w:r>
    </w:p>
    <w:p w14:paraId="1B2E329B" w14:textId="77777777" w:rsidR="00852BD9" w:rsidRPr="00852BD9" w:rsidRDefault="00852BD9" w:rsidP="00852BD9">
      <w:pPr>
        <w:pStyle w:val="Bibliography"/>
        <w:rPr>
          <w:rFonts w:ascii="DengXian" w:eastAsia="DengXian" w:hAnsi="DengXian"/>
        </w:rPr>
      </w:pPr>
      <w:r w:rsidRPr="00852BD9">
        <w:rPr>
          <w:rFonts w:ascii="DengXian" w:eastAsia="DengXian" w:hAnsi="DengXian"/>
        </w:rPr>
        <w:t>3.</w:t>
      </w:r>
      <w:r w:rsidRPr="00852BD9">
        <w:rPr>
          <w:rFonts w:ascii="DengXian" w:eastAsia="DengXian" w:hAnsi="DengXian"/>
        </w:rPr>
        <w:tab/>
        <w:t xml:space="preserve">Siegel, R., DeSantis, C. &amp; Jemal, A. Colorectal cancer statistics, 2014. </w:t>
      </w:r>
      <w:r w:rsidRPr="00852BD9">
        <w:rPr>
          <w:rFonts w:ascii="DengXian" w:eastAsia="DengXian" w:hAnsi="DengXian"/>
          <w:i/>
          <w:iCs/>
        </w:rPr>
        <w:t>CA: A Cancer Journal for Clinicians</w:t>
      </w:r>
      <w:r w:rsidRPr="00852BD9">
        <w:rPr>
          <w:rFonts w:ascii="DengXian" w:eastAsia="DengXian" w:hAnsi="DengXian"/>
        </w:rPr>
        <w:t xml:space="preserve"> </w:t>
      </w:r>
      <w:r w:rsidRPr="00852BD9">
        <w:rPr>
          <w:rFonts w:ascii="DengXian" w:eastAsia="DengXian" w:hAnsi="DengXian"/>
          <w:b/>
          <w:bCs/>
        </w:rPr>
        <w:t>64</w:t>
      </w:r>
      <w:r w:rsidRPr="00852BD9">
        <w:rPr>
          <w:rFonts w:ascii="DengXian" w:eastAsia="DengXian" w:hAnsi="DengXian"/>
        </w:rPr>
        <w:t>, 104–117 (2014).</w:t>
      </w:r>
    </w:p>
    <w:p w14:paraId="56582B44" w14:textId="77777777" w:rsidR="00852BD9" w:rsidRPr="00852BD9" w:rsidRDefault="00852BD9" w:rsidP="00852BD9">
      <w:pPr>
        <w:pStyle w:val="Bibliography"/>
        <w:rPr>
          <w:rFonts w:ascii="DengXian" w:eastAsia="DengXian" w:hAnsi="DengXian"/>
        </w:rPr>
      </w:pPr>
      <w:r w:rsidRPr="00852BD9">
        <w:rPr>
          <w:rFonts w:ascii="DengXian" w:eastAsia="DengXian" w:hAnsi="DengXian"/>
        </w:rPr>
        <w:t>4.</w:t>
      </w:r>
      <w:r w:rsidRPr="00852BD9">
        <w:rPr>
          <w:rFonts w:ascii="DengXian" w:eastAsia="DengXian" w:hAnsi="DengXian"/>
        </w:rPr>
        <w:tab/>
        <w:t xml:space="preserve">Yamagishi, H., Kuroda, H., Imai, Y. &amp; Hiraishi, H. Molecular pathogenesis of sporadic colorectal cancers. </w:t>
      </w:r>
      <w:r w:rsidRPr="00852BD9">
        <w:rPr>
          <w:rFonts w:ascii="DengXian" w:eastAsia="DengXian" w:hAnsi="DengXian"/>
          <w:i/>
          <w:iCs/>
        </w:rPr>
        <w:t>Chin J Cancer</w:t>
      </w:r>
      <w:r w:rsidRPr="00852BD9">
        <w:rPr>
          <w:rFonts w:ascii="DengXian" w:eastAsia="DengXian" w:hAnsi="DengXian"/>
        </w:rPr>
        <w:t xml:space="preserve"> </w:t>
      </w:r>
      <w:r w:rsidRPr="00852BD9">
        <w:rPr>
          <w:rFonts w:ascii="DengXian" w:eastAsia="DengXian" w:hAnsi="DengXian"/>
          <w:b/>
          <w:bCs/>
        </w:rPr>
        <w:t>35</w:t>
      </w:r>
      <w:r w:rsidRPr="00852BD9">
        <w:rPr>
          <w:rFonts w:ascii="DengXian" w:eastAsia="DengXian" w:hAnsi="DengXian"/>
        </w:rPr>
        <w:t>, 4 (2016).</w:t>
      </w:r>
    </w:p>
    <w:p w14:paraId="0F80AA12" w14:textId="77777777" w:rsidR="00852BD9" w:rsidRPr="00852BD9" w:rsidRDefault="00852BD9" w:rsidP="00852BD9">
      <w:pPr>
        <w:pStyle w:val="Bibliography"/>
        <w:rPr>
          <w:rFonts w:ascii="DengXian" w:eastAsia="DengXian" w:hAnsi="DengXian"/>
        </w:rPr>
      </w:pPr>
      <w:r w:rsidRPr="00852BD9">
        <w:rPr>
          <w:rFonts w:ascii="DengXian" w:eastAsia="DengXian" w:hAnsi="DengXian"/>
        </w:rPr>
        <w:t>5.</w:t>
      </w:r>
      <w:r w:rsidRPr="00852BD9">
        <w:rPr>
          <w:rFonts w:ascii="DengXian" w:eastAsia="DengXian" w:hAnsi="DengXian"/>
        </w:rPr>
        <w:tab/>
        <w:t xml:space="preserve">Hong, J.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F. nucleatum</w:t>
      </w:r>
      <w:r w:rsidRPr="00852BD9">
        <w:rPr>
          <w:rFonts w:ascii="DengXian" w:eastAsia="DengXian" w:hAnsi="DengXian"/>
        </w:rPr>
        <w:t xml:space="preserve"> targets lncRNA ENO1-IT1 to promote glycolysis and oncogenesis in colorectal cancer. </w:t>
      </w:r>
      <w:r w:rsidRPr="00852BD9">
        <w:rPr>
          <w:rFonts w:ascii="DengXian" w:eastAsia="DengXian" w:hAnsi="DengXian"/>
          <w:i/>
          <w:iCs/>
        </w:rPr>
        <w:t>Gut</w:t>
      </w:r>
      <w:r w:rsidRPr="00852BD9">
        <w:rPr>
          <w:rFonts w:ascii="DengXian" w:eastAsia="DengXian" w:hAnsi="DengXian"/>
        </w:rPr>
        <w:t xml:space="preserve"> gutjnl-2020-322780 (2020) doi:10.1136/gutjnl-2020-322780.</w:t>
      </w:r>
    </w:p>
    <w:p w14:paraId="56092A43" w14:textId="77777777" w:rsidR="00852BD9" w:rsidRPr="00852BD9" w:rsidRDefault="00852BD9" w:rsidP="00852BD9">
      <w:pPr>
        <w:pStyle w:val="Bibliography"/>
        <w:rPr>
          <w:rFonts w:ascii="DengXian" w:eastAsia="DengXian" w:hAnsi="DengXian"/>
        </w:rPr>
      </w:pPr>
      <w:r w:rsidRPr="00852BD9">
        <w:rPr>
          <w:rFonts w:ascii="DengXian" w:eastAsia="DengXian" w:hAnsi="DengXian"/>
        </w:rPr>
        <w:t>6.</w:t>
      </w:r>
      <w:r w:rsidRPr="00852BD9">
        <w:rPr>
          <w:rFonts w:ascii="DengXian" w:eastAsia="DengXian" w:hAnsi="DengXian"/>
        </w:rPr>
        <w:tab/>
        <w:t xml:space="preserve">Wirbel, J. Meta-analysis of fecal metagenomes reveals global microbial signatures that are specific for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8A72F3F" w14:textId="77777777" w:rsidR="00852BD9" w:rsidRPr="00852BD9" w:rsidRDefault="00852BD9" w:rsidP="00852BD9">
      <w:pPr>
        <w:pStyle w:val="Bibliography"/>
        <w:rPr>
          <w:rFonts w:ascii="DengXian" w:eastAsia="DengXian" w:hAnsi="DengXian"/>
        </w:rPr>
      </w:pPr>
      <w:r w:rsidRPr="00852BD9">
        <w:rPr>
          <w:rFonts w:ascii="DengXian" w:eastAsia="DengXian" w:hAnsi="DengXian"/>
        </w:rPr>
        <w:t>7.</w:t>
      </w:r>
      <w:r w:rsidRPr="00852BD9">
        <w:rPr>
          <w:rFonts w:ascii="DengXian" w:eastAsia="DengXian" w:hAnsi="DengXian"/>
        </w:rPr>
        <w:tab/>
        <w:t xml:space="preserve">Thomas, A. M. Metagenomic analysis of colorectal cancer datasets identifies cross-cohort microbial diagnostic signatures and a link with choline degradation.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00CC54BD" w14:textId="77777777" w:rsidR="00852BD9" w:rsidRPr="00852BD9" w:rsidRDefault="00852BD9" w:rsidP="00852BD9">
      <w:pPr>
        <w:pStyle w:val="Bibliography"/>
        <w:rPr>
          <w:rFonts w:ascii="DengXian" w:eastAsia="DengXian" w:hAnsi="DengXian"/>
        </w:rPr>
      </w:pPr>
      <w:r w:rsidRPr="00852BD9">
        <w:rPr>
          <w:rFonts w:ascii="DengXian" w:eastAsia="DengXian" w:hAnsi="DengXian"/>
        </w:rPr>
        <w:t>8.</w:t>
      </w:r>
      <w:r w:rsidRPr="00852BD9">
        <w:rPr>
          <w:rFonts w:ascii="DengXian" w:eastAsia="DengXian" w:hAnsi="DengXian"/>
        </w:rPr>
        <w:tab/>
        <w:t xml:space="preserve">Botschuijver, S. Intestinal Fungal Dysbiosis Is Associated With Visceral Hypersensitivity in Patients With Irritable Bowel Syndrome and Rats. </w:t>
      </w:r>
      <w:r w:rsidRPr="00852BD9">
        <w:rPr>
          <w:rFonts w:ascii="DengXian" w:eastAsia="DengXian" w:hAnsi="DengXian"/>
          <w:b/>
          <w:bCs/>
        </w:rPr>
        <w:t>153</w:t>
      </w:r>
      <w:r w:rsidRPr="00852BD9">
        <w:rPr>
          <w:rFonts w:ascii="DengXian" w:eastAsia="DengXian" w:hAnsi="DengXian"/>
        </w:rPr>
        <w:t>, 14 (2017).</w:t>
      </w:r>
    </w:p>
    <w:p w14:paraId="39DB89C3" w14:textId="77777777" w:rsidR="00852BD9" w:rsidRPr="00852BD9" w:rsidRDefault="00852BD9" w:rsidP="00852BD9">
      <w:pPr>
        <w:pStyle w:val="Bibliography"/>
        <w:rPr>
          <w:rFonts w:ascii="DengXian" w:eastAsia="DengXian" w:hAnsi="DengXian"/>
        </w:rPr>
      </w:pPr>
      <w:r w:rsidRPr="00852BD9">
        <w:rPr>
          <w:rFonts w:ascii="DengXian" w:eastAsia="DengXian" w:hAnsi="DengXian"/>
        </w:rPr>
        <w:t>9.</w:t>
      </w:r>
      <w:r w:rsidRPr="00852BD9">
        <w:rPr>
          <w:rFonts w:ascii="DengXian" w:eastAsia="DengXian" w:hAnsi="DengXian"/>
        </w:rPr>
        <w:tab/>
        <w:t xml:space="preserve">Bajaj, J. S. </w:t>
      </w:r>
      <w:r w:rsidRPr="00852BD9">
        <w:rPr>
          <w:rFonts w:ascii="DengXian" w:eastAsia="DengXian" w:hAnsi="DengXian"/>
          <w:i/>
          <w:iCs/>
        </w:rPr>
        <w:t>et al.</w:t>
      </w:r>
      <w:r w:rsidRPr="00852BD9">
        <w:rPr>
          <w:rFonts w:ascii="DengXian" w:eastAsia="DengXian" w:hAnsi="DengXian"/>
        </w:rPr>
        <w:t xml:space="preserve"> Fungal dysbiosis in cirrhosis.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7</w:t>
      </w:r>
      <w:r w:rsidRPr="00852BD9">
        <w:rPr>
          <w:rFonts w:ascii="DengXian" w:eastAsia="DengXian" w:hAnsi="DengXian"/>
        </w:rPr>
        <w:t>, 1146–1154 (2018).</w:t>
      </w:r>
    </w:p>
    <w:p w14:paraId="3640D309" w14:textId="77777777" w:rsidR="00852BD9" w:rsidRPr="00852BD9" w:rsidRDefault="00852BD9" w:rsidP="00852BD9">
      <w:pPr>
        <w:pStyle w:val="Bibliography"/>
        <w:rPr>
          <w:rFonts w:ascii="DengXian" w:eastAsia="DengXian" w:hAnsi="DengXian"/>
        </w:rPr>
      </w:pPr>
      <w:r w:rsidRPr="00852BD9">
        <w:rPr>
          <w:rFonts w:ascii="DengXian" w:eastAsia="DengXian" w:hAnsi="DengXian"/>
        </w:rPr>
        <w:t>10.</w:t>
      </w:r>
      <w:r w:rsidRPr="00852BD9">
        <w:rPr>
          <w:rFonts w:ascii="DengXian" w:eastAsia="DengXian" w:hAnsi="DengXian"/>
        </w:rPr>
        <w:tab/>
        <w:t xml:space="preserve">Iliev, I. D. &amp; Leonardi, I. Fungal dysbiosis: immunity and interactions at mucosal barriers. </w:t>
      </w:r>
      <w:r w:rsidRPr="00852BD9">
        <w:rPr>
          <w:rFonts w:ascii="DengXian" w:eastAsia="DengXian" w:hAnsi="DengXian"/>
          <w:i/>
          <w:iCs/>
        </w:rPr>
        <w:t>Nat Rev Immunol</w:t>
      </w:r>
      <w:r w:rsidRPr="00852BD9">
        <w:rPr>
          <w:rFonts w:ascii="DengXian" w:eastAsia="DengXian" w:hAnsi="DengXian"/>
        </w:rPr>
        <w:t xml:space="preserve"> </w:t>
      </w:r>
      <w:r w:rsidRPr="00852BD9">
        <w:rPr>
          <w:rFonts w:ascii="DengXian" w:eastAsia="DengXian" w:hAnsi="DengXian"/>
          <w:b/>
          <w:bCs/>
        </w:rPr>
        <w:t>17</w:t>
      </w:r>
      <w:r w:rsidRPr="00852BD9">
        <w:rPr>
          <w:rFonts w:ascii="DengXian" w:eastAsia="DengXian" w:hAnsi="DengXian"/>
        </w:rPr>
        <w:t>, 635–646 (2017).</w:t>
      </w:r>
    </w:p>
    <w:p w14:paraId="6FECD35D" w14:textId="77777777" w:rsidR="00852BD9" w:rsidRPr="00852BD9" w:rsidRDefault="00852BD9" w:rsidP="00852BD9">
      <w:pPr>
        <w:pStyle w:val="Bibliography"/>
        <w:rPr>
          <w:rFonts w:ascii="DengXian" w:eastAsia="DengXian" w:hAnsi="DengXian"/>
        </w:rPr>
      </w:pPr>
      <w:r w:rsidRPr="00852BD9">
        <w:rPr>
          <w:rFonts w:ascii="DengXian" w:eastAsia="DengXian" w:hAnsi="DengXian"/>
        </w:rPr>
        <w:t>11.</w:t>
      </w:r>
      <w:r w:rsidRPr="00852BD9">
        <w:rPr>
          <w:rFonts w:ascii="DengXian" w:eastAsia="DengXian" w:hAnsi="DengXian"/>
        </w:rPr>
        <w:tab/>
        <w:t xml:space="preserve">Iliev, I. D. </w:t>
      </w:r>
      <w:r w:rsidRPr="00852BD9">
        <w:rPr>
          <w:rFonts w:ascii="DengXian" w:eastAsia="DengXian" w:hAnsi="DengXian"/>
          <w:i/>
          <w:iCs/>
        </w:rPr>
        <w:t>et al.</w:t>
      </w:r>
      <w:r w:rsidRPr="00852BD9">
        <w:rPr>
          <w:rFonts w:ascii="DengXian" w:eastAsia="DengXian" w:hAnsi="DengXian"/>
        </w:rPr>
        <w:t xml:space="preserve"> Interactions Between Commensal Fungi and the C-Type Lectin Receptor Dectin-</w:t>
      </w:r>
      <w:r w:rsidRPr="00852BD9">
        <w:rPr>
          <w:rFonts w:ascii="DengXian" w:eastAsia="DengXian" w:hAnsi="DengXian"/>
        </w:rPr>
        <w:lastRenderedPageBreak/>
        <w:t xml:space="preserve">1 Influence Colitis. </w:t>
      </w:r>
      <w:r w:rsidRPr="00852BD9">
        <w:rPr>
          <w:rFonts w:ascii="DengXian" w:eastAsia="DengXian" w:hAnsi="DengXian"/>
          <w:i/>
          <w:iCs/>
        </w:rPr>
        <w:t>Science</w:t>
      </w:r>
      <w:r w:rsidRPr="00852BD9">
        <w:rPr>
          <w:rFonts w:ascii="DengXian" w:eastAsia="DengXian" w:hAnsi="DengXian"/>
        </w:rPr>
        <w:t xml:space="preserve"> (2012).</w:t>
      </w:r>
    </w:p>
    <w:p w14:paraId="6B75817B" w14:textId="77777777" w:rsidR="00852BD9" w:rsidRPr="00852BD9" w:rsidRDefault="00852BD9" w:rsidP="00852BD9">
      <w:pPr>
        <w:pStyle w:val="Bibliography"/>
        <w:rPr>
          <w:rFonts w:ascii="DengXian" w:eastAsia="DengXian" w:hAnsi="DengXian"/>
        </w:rPr>
      </w:pPr>
      <w:r w:rsidRPr="00852BD9">
        <w:rPr>
          <w:rFonts w:ascii="DengXian" w:eastAsia="DengXian" w:hAnsi="DengXian"/>
        </w:rPr>
        <w:t>12.</w:t>
      </w:r>
      <w:r w:rsidRPr="00852BD9">
        <w:rPr>
          <w:rFonts w:ascii="DengXian" w:eastAsia="DengXian" w:hAnsi="DengXian"/>
        </w:rPr>
        <w:tab/>
        <w:t xml:space="preserve">Wheeler, M. L. </w:t>
      </w:r>
      <w:r w:rsidRPr="00852BD9">
        <w:rPr>
          <w:rFonts w:ascii="DengXian" w:eastAsia="DengXian" w:hAnsi="DengXian"/>
          <w:i/>
          <w:iCs/>
        </w:rPr>
        <w:t>et al.</w:t>
      </w:r>
      <w:r w:rsidRPr="00852BD9">
        <w:rPr>
          <w:rFonts w:ascii="DengXian" w:eastAsia="DengXian" w:hAnsi="DengXian"/>
        </w:rPr>
        <w:t xml:space="preserve"> Immunological Consequences of Intestinal Fungal Dysbiosis. </w:t>
      </w:r>
      <w:r w:rsidRPr="00852BD9">
        <w:rPr>
          <w:rFonts w:ascii="DengXian" w:eastAsia="DengXian" w:hAnsi="DengXian"/>
          <w:i/>
          <w:iCs/>
        </w:rPr>
        <w:t>Cell Host &amp; Microbe</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865–873 (2016).</w:t>
      </w:r>
    </w:p>
    <w:p w14:paraId="15F53EB4" w14:textId="77777777" w:rsidR="00852BD9" w:rsidRPr="00852BD9" w:rsidRDefault="00852BD9" w:rsidP="00852BD9">
      <w:pPr>
        <w:pStyle w:val="Bibliography"/>
        <w:rPr>
          <w:rFonts w:ascii="DengXian" w:eastAsia="DengXian" w:hAnsi="DengXian"/>
        </w:rPr>
      </w:pPr>
      <w:r w:rsidRPr="00852BD9">
        <w:rPr>
          <w:rFonts w:ascii="DengXian" w:eastAsia="DengXian" w:hAnsi="DengXian"/>
        </w:rPr>
        <w:t>13.</w:t>
      </w:r>
      <w:r w:rsidRPr="00852BD9">
        <w:rPr>
          <w:rFonts w:ascii="DengXian" w:eastAsia="DengXian" w:hAnsi="DengXian"/>
        </w:rPr>
        <w:tab/>
        <w:t xml:space="preserve">Malik, A. </w:t>
      </w:r>
      <w:r w:rsidRPr="00852BD9">
        <w:rPr>
          <w:rFonts w:ascii="DengXian" w:eastAsia="DengXian" w:hAnsi="DengXian"/>
          <w:i/>
          <w:iCs/>
        </w:rPr>
        <w:t>et al.</w:t>
      </w:r>
      <w:r w:rsidRPr="00852BD9">
        <w:rPr>
          <w:rFonts w:ascii="DengXian" w:eastAsia="DengXian" w:hAnsi="DengXian"/>
        </w:rPr>
        <w:t xml:space="preserve"> SYK-CARD9 Signaling Axis Promotes Gut Fungi-Mediated Inflammasome Activation to Restrict Colitis and Colon Cancer. </w:t>
      </w:r>
      <w:r w:rsidRPr="00852BD9">
        <w:rPr>
          <w:rFonts w:ascii="DengXian" w:eastAsia="DengXian" w:hAnsi="DengXian"/>
          <w:i/>
          <w:iCs/>
        </w:rPr>
        <w:t>Immunity</w:t>
      </w:r>
      <w:r w:rsidRPr="00852BD9">
        <w:rPr>
          <w:rFonts w:ascii="DengXian" w:eastAsia="DengXian" w:hAnsi="DengXian"/>
        </w:rPr>
        <w:t xml:space="preserve"> </w:t>
      </w:r>
      <w:r w:rsidRPr="00852BD9">
        <w:rPr>
          <w:rFonts w:ascii="DengXian" w:eastAsia="DengXian" w:hAnsi="DengXian"/>
          <w:b/>
          <w:bCs/>
        </w:rPr>
        <w:t>49</w:t>
      </w:r>
      <w:r w:rsidRPr="00852BD9">
        <w:rPr>
          <w:rFonts w:ascii="DengXian" w:eastAsia="DengXian" w:hAnsi="DengXian"/>
        </w:rPr>
        <w:t>, 515-530.e5 (2018).</w:t>
      </w:r>
    </w:p>
    <w:p w14:paraId="7C732BF8" w14:textId="77777777" w:rsidR="00852BD9" w:rsidRPr="00852BD9" w:rsidRDefault="00852BD9" w:rsidP="00852BD9">
      <w:pPr>
        <w:pStyle w:val="Bibliography"/>
        <w:rPr>
          <w:rFonts w:ascii="DengXian" w:eastAsia="DengXian" w:hAnsi="DengXian"/>
        </w:rPr>
      </w:pPr>
      <w:r w:rsidRPr="00852BD9">
        <w:rPr>
          <w:rFonts w:ascii="DengXian" w:eastAsia="DengXian" w:hAnsi="DengXian"/>
        </w:rPr>
        <w:t>14.</w:t>
      </w:r>
      <w:r w:rsidRPr="00852BD9">
        <w:rPr>
          <w:rFonts w:ascii="DengXian" w:eastAsia="DengXian" w:hAnsi="DengXian"/>
        </w:rPr>
        <w:tab/>
        <w:t xml:space="preserve">Coker, O. O. </w:t>
      </w:r>
      <w:r w:rsidRPr="00852BD9">
        <w:rPr>
          <w:rFonts w:ascii="DengXian" w:eastAsia="DengXian" w:hAnsi="DengXian"/>
          <w:i/>
          <w:iCs/>
        </w:rPr>
        <w:t>et al.</w:t>
      </w:r>
      <w:r w:rsidRPr="00852BD9">
        <w:rPr>
          <w:rFonts w:ascii="DengXian" w:eastAsia="DengXian" w:hAnsi="DengXian"/>
        </w:rPr>
        <w:t xml:space="preserve"> Enteric fungal microbiota dysbiosis and ecological alterations in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8</w:t>
      </w:r>
      <w:r w:rsidRPr="00852BD9">
        <w:rPr>
          <w:rFonts w:ascii="DengXian" w:eastAsia="DengXian" w:hAnsi="DengXian"/>
        </w:rPr>
        <w:t>, 654–662 (2019).</w:t>
      </w:r>
    </w:p>
    <w:p w14:paraId="696ACC37" w14:textId="77777777" w:rsidR="00852BD9" w:rsidRPr="00852BD9" w:rsidRDefault="00852BD9" w:rsidP="00852BD9">
      <w:pPr>
        <w:pStyle w:val="Bibliography"/>
        <w:rPr>
          <w:rFonts w:ascii="DengXian" w:eastAsia="DengXian" w:hAnsi="DengXian"/>
        </w:rPr>
      </w:pPr>
      <w:r w:rsidRPr="00852BD9">
        <w:rPr>
          <w:rFonts w:ascii="DengXian" w:eastAsia="DengXian" w:hAnsi="DengXian"/>
        </w:rPr>
        <w:t>15.</w:t>
      </w:r>
      <w:r w:rsidRPr="00852BD9">
        <w:rPr>
          <w:rFonts w:ascii="DengXian" w:eastAsia="DengXian" w:hAnsi="DengXian"/>
        </w:rPr>
        <w:tab/>
        <w:t xml:space="preserve">Zeller, G. </w:t>
      </w:r>
      <w:r w:rsidRPr="00852BD9">
        <w:rPr>
          <w:rFonts w:ascii="DengXian" w:eastAsia="DengXian" w:hAnsi="DengXian"/>
          <w:i/>
          <w:iCs/>
        </w:rPr>
        <w:t>et al.</w:t>
      </w:r>
      <w:r w:rsidRPr="00852BD9">
        <w:rPr>
          <w:rFonts w:ascii="DengXian" w:eastAsia="DengXian" w:hAnsi="DengXian"/>
        </w:rPr>
        <w:t xml:space="preserve"> Potential of fecal microbiota for early-stage detection of colorectal cancer. </w:t>
      </w:r>
      <w:r w:rsidRPr="00852BD9">
        <w:rPr>
          <w:rFonts w:ascii="DengXian" w:eastAsia="DengXian" w:hAnsi="DengXian"/>
          <w:i/>
          <w:iCs/>
        </w:rPr>
        <w:t>Mol Syst 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6 (2014).</w:t>
      </w:r>
    </w:p>
    <w:p w14:paraId="41295563" w14:textId="77777777" w:rsidR="00852BD9" w:rsidRPr="00852BD9" w:rsidRDefault="00852BD9" w:rsidP="00852BD9">
      <w:pPr>
        <w:pStyle w:val="Bibliography"/>
        <w:rPr>
          <w:rFonts w:ascii="DengXian" w:eastAsia="DengXian" w:hAnsi="DengXian"/>
        </w:rPr>
      </w:pPr>
      <w:r w:rsidRPr="00852BD9">
        <w:rPr>
          <w:rFonts w:ascii="DengXian" w:eastAsia="DengXian" w:hAnsi="DengXian"/>
        </w:rPr>
        <w:t>16.</w:t>
      </w:r>
      <w:r w:rsidRPr="00852BD9">
        <w:rPr>
          <w:rFonts w:ascii="DengXian" w:eastAsia="DengXian" w:hAnsi="DengXian"/>
        </w:rPr>
        <w:tab/>
        <w:t xml:space="preserve">Feng, Q. </w:t>
      </w:r>
      <w:r w:rsidRPr="00852BD9">
        <w:rPr>
          <w:rFonts w:ascii="DengXian" w:eastAsia="DengXian" w:hAnsi="DengXian"/>
          <w:i/>
          <w:iCs/>
        </w:rPr>
        <w:t>et al.</w:t>
      </w:r>
      <w:r w:rsidRPr="00852BD9">
        <w:rPr>
          <w:rFonts w:ascii="DengXian" w:eastAsia="DengXian" w:hAnsi="DengXian"/>
        </w:rPr>
        <w:t xml:space="preserve"> Gut microbiome development along the colorectal adenoma–carcinoma sequence.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6528 (2015).</w:t>
      </w:r>
    </w:p>
    <w:p w14:paraId="69BD9705" w14:textId="77777777" w:rsidR="00852BD9" w:rsidRPr="00852BD9" w:rsidRDefault="00852BD9" w:rsidP="00852BD9">
      <w:pPr>
        <w:pStyle w:val="Bibliography"/>
        <w:rPr>
          <w:rFonts w:ascii="DengXian" w:eastAsia="DengXian" w:hAnsi="DengXian"/>
        </w:rPr>
      </w:pPr>
      <w:r w:rsidRPr="00852BD9">
        <w:rPr>
          <w:rFonts w:ascii="DengXian" w:eastAsia="DengXian" w:hAnsi="DengXian"/>
        </w:rPr>
        <w:t>17.</w:t>
      </w:r>
      <w:r w:rsidRPr="00852BD9">
        <w:rPr>
          <w:rFonts w:ascii="DengXian" w:eastAsia="DengXian" w:hAnsi="DengXian"/>
        </w:rPr>
        <w:tab/>
        <w:t xml:space="preserve">Yu, J. </w:t>
      </w:r>
      <w:r w:rsidRPr="00852BD9">
        <w:rPr>
          <w:rFonts w:ascii="DengXian" w:eastAsia="DengXian" w:hAnsi="DengXian"/>
          <w:i/>
          <w:iCs/>
        </w:rPr>
        <w:t>et al.</w:t>
      </w:r>
      <w:r w:rsidRPr="00852BD9">
        <w:rPr>
          <w:rFonts w:ascii="DengXian" w:eastAsia="DengXian" w:hAnsi="DengXian"/>
        </w:rPr>
        <w:t xml:space="preserve"> Metagenomic analysis of faecal microbiome as a tool towards targeted non-invasive biomarkers for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6</w:t>
      </w:r>
      <w:r w:rsidRPr="00852BD9">
        <w:rPr>
          <w:rFonts w:ascii="DengXian" w:eastAsia="DengXian" w:hAnsi="DengXian"/>
        </w:rPr>
        <w:t>, 70–78 (2017).</w:t>
      </w:r>
    </w:p>
    <w:p w14:paraId="295795C7" w14:textId="77777777" w:rsidR="00852BD9" w:rsidRPr="00852BD9" w:rsidRDefault="00852BD9" w:rsidP="00852BD9">
      <w:pPr>
        <w:pStyle w:val="Bibliography"/>
        <w:rPr>
          <w:rFonts w:ascii="DengXian" w:eastAsia="DengXian" w:hAnsi="DengXian"/>
        </w:rPr>
      </w:pPr>
      <w:r w:rsidRPr="00852BD9">
        <w:rPr>
          <w:rFonts w:ascii="DengXian" w:eastAsia="DengXian" w:hAnsi="DengXian"/>
        </w:rPr>
        <w:t>18.</w:t>
      </w:r>
      <w:r w:rsidRPr="00852BD9">
        <w:rPr>
          <w:rFonts w:ascii="DengXian" w:eastAsia="DengXian" w:hAnsi="DengXian"/>
        </w:rPr>
        <w:tab/>
        <w:t xml:space="preserve">Vogtmann, E. </w:t>
      </w:r>
      <w:r w:rsidRPr="00852BD9">
        <w:rPr>
          <w:rFonts w:ascii="DengXian" w:eastAsia="DengXian" w:hAnsi="DengXian"/>
          <w:i/>
          <w:iCs/>
        </w:rPr>
        <w:t>et al.</w:t>
      </w:r>
      <w:r w:rsidRPr="00852BD9">
        <w:rPr>
          <w:rFonts w:ascii="DengXian" w:eastAsia="DengXian" w:hAnsi="DengXian"/>
        </w:rPr>
        <w:t xml:space="preserve"> Colorectal Cancer and the Human Gut Microbiome: Reproducibility with Whole-Genome Shotgun Sequencing.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e0155362 (2016).</w:t>
      </w:r>
    </w:p>
    <w:p w14:paraId="2019A98B" w14:textId="77777777" w:rsidR="00852BD9" w:rsidRPr="00852BD9" w:rsidRDefault="00852BD9" w:rsidP="00852BD9">
      <w:pPr>
        <w:pStyle w:val="Bibliography"/>
        <w:rPr>
          <w:rFonts w:ascii="DengXian" w:eastAsia="DengXian" w:hAnsi="DengXian"/>
        </w:rPr>
      </w:pPr>
      <w:r w:rsidRPr="00852BD9">
        <w:rPr>
          <w:rFonts w:ascii="DengXian" w:eastAsia="DengXian" w:hAnsi="DengXian"/>
        </w:rPr>
        <w:t>19.</w:t>
      </w:r>
      <w:r w:rsidRPr="00852BD9">
        <w:rPr>
          <w:rFonts w:ascii="DengXian" w:eastAsia="DengXian" w:hAnsi="DengXian"/>
        </w:rPr>
        <w:tab/>
        <w:t xml:space="preserve">Hannigan, G. D., Duhaime, M. B., Ruffin, M. T., Koumpouras, C. C. &amp; Schloss, P. D. Diagnostic Potential and Interactive Dynamics of the Colorectal Cancer Virome. </w:t>
      </w:r>
      <w:r w:rsidRPr="00852BD9">
        <w:rPr>
          <w:rFonts w:ascii="DengXian" w:eastAsia="DengXian" w:hAnsi="DengXian"/>
          <w:i/>
          <w:iCs/>
        </w:rPr>
        <w:t>mBio</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018).</w:t>
      </w:r>
    </w:p>
    <w:p w14:paraId="138A00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0.</w:t>
      </w:r>
      <w:r w:rsidRPr="00852BD9">
        <w:rPr>
          <w:rFonts w:ascii="DengXian" w:eastAsia="DengXian" w:hAnsi="DengXian"/>
        </w:rPr>
        <w:tab/>
        <w:t xml:space="preserve">Yachida, S. Metagenomic and metabolomic analyses reveal distinct stage-specific phenotypes of the gut microbiota in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0403C81" w14:textId="77777777" w:rsidR="00852BD9" w:rsidRPr="00852BD9" w:rsidRDefault="00852BD9" w:rsidP="00852BD9">
      <w:pPr>
        <w:pStyle w:val="Bibliography"/>
        <w:rPr>
          <w:rFonts w:ascii="DengXian" w:eastAsia="DengXian" w:hAnsi="DengXian"/>
        </w:rPr>
      </w:pPr>
      <w:r w:rsidRPr="00852BD9">
        <w:rPr>
          <w:rFonts w:ascii="DengXian" w:eastAsia="DengXian" w:hAnsi="DengXian"/>
        </w:rPr>
        <w:t>21.</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Alterations in Enteric Virome Are Associated With Colorectal Cancer and Survival Outcomes.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529-541.e5 (2018).</w:t>
      </w:r>
    </w:p>
    <w:p w14:paraId="2B5DFCF4" w14:textId="77777777" w:rsidR="00852BD9" w:rsidRPr="00852BD9" w:rsidRDefault="00852BD9" w:rsidP="00852BD9">
      <w:pPr>
        <w:pStyle w:val="Bibliography"/>
        <w:rPr>
          <w:rFonts w:ascii="DengXian" w:eastAsia="DengXian" w:hAnsi="DengXian"/>
        </w:rPr>
      </w:pPr>
      <w:r w:rsidRPr="00852BD9">
        <w:rPr>
          <w:rFonts w:ascii="DengXian" w:eastAsia="DengXian" w:hAnsi="DengXian"/>
        </w:rPr>
        <w:t>22.</w:t>
      </w:r>
      <w:r w:rsidRPr="00852BD9">
        <w:rPr>
          <w:rFonts w:ascii="DengXian" w:eastAsia="DengXian" w:hAnsi="DengXian"/>
        </w:rPr>
        <w:tab/>
        <w:t xml:space="preserve">Jones, M. B. </w:t>
      </w:r>
      <w:r w:rsidRPr="00852BD9">
        <w:rPr>
          <w:rFonts w:ascii="DengXian" w:eastAsia="DengXian" w:hAnsi="DengXian"/>
          <w:i/>
          <w:iCs/>
        </w:rPr>
        <w:t>et al.</w:t>
      </w:r>
      <w:r w:rsidRPr="00852BD9">
        <w:rPr>
          <w:rFonts w:ascii="DengXian" w:eastAsia="DengXian" w:hAnsi="DengXian"/>
        </w:rPr>
        <w:t xml:space="preserve"> Library preparation methodology can influence genomic and functional </w:t>
      </w:r>
      <w:r w:rsidRPr="00852BD9">
        <w:rPr>
          <w:rFonts w:ascii="DengXian" w:eastAsia="DengXian" w:hAnsi="DengXian"/>
        </w:rPr>
        <w:lastRenderedPageBreak/>
        <w:t xml:space="preserve">predictions in human microbiome research. </w:t>
      </w:r>
      <w:r w:rsidRPr="00852BD9">
        <w:rPr>
          <w:rFonts w:ascii="DengXian" w:eastAsia="DengXian" w:hAnsi="DengXian"/>
          <w:i/>
          <w:iCs/>
        </w:rPr>
        <w:t>Proc Natl Acad Sci USA</w:t>
      </w:r>
      <w:r w:rsidRPr="00852BD9">
        <w:rPr>
          <w:rFonts w:ascii="DengXian" w:eastAsia="DengXian" w:hAnsi="DengXian"/>
        </w:rPr>
        <w:t xml:space="preserve"> </w:t>
      </w:r>
      <w:r w:rsidRPr="00852BD9">
        <w:rPr>
          <w:rFonts w:ascii="DengXian" w:eastAsia="DengXian" w:hAnsi="DengXian"/>
          <w:b/>
          <w:bCs/>
        </w:rPr>
        <w:t>112</w:t>
      </w:r>
      <w:r w:rsidRPr="00852BD9">
        <w:rPr>
          <w:rFonts w:ascii="DengXian" w:eastAsia="DengXian" w:hAnsi="DengXian"/>
        </w:rPr>
        <w:t>, 14024–14029 (2015).</w:t>
      </w:r>
    </w:p>
    <w:p w14:paraId="4FBDD92F" w14:textId="77777777" w:rsidR="00852BD9" w:rsidRPr="00852BD9" w:rsidRDefault="00852BD9" w:rsidP="00852BD9">
      <w:pPr>
        <w:pStyle w:val="Bibliography"/>
        <w:rPr>
          <w:rFonts w:ascii="DengXian" w:eastAsia="DengXian" w:hAnsi="DengXian"/>
        </w:rPr>
      </w:pPr>
      <w:r w:rsidRPr="00852BD9">
        <w:rPr>
          <w:rFonts w:ascii="DengXian" w:eastAsia="DengXian" w:hAnsi="DengXian"/>
        </w:rPr>
        <w:t>23.</w:t>
      </w:r>
      <w:r w:rsidRPr="00852BD9">
        <w:rPr>
          <w:rFonts w:ascii="DengXian" w:eastAsia="DengXian" w:hAnsi="DengXian"/>
        </w:rPr>
        <w:tab/>
        <w:t xml:space="preserve">Schulze, J. &amp; Sonnenborn, U. Yeasts in the Gut: From Commensals to Infectious Agents. </w:t>
      </w:r>
      <w:r w:rsidRPr="00852BD9">
        <w:rPr>
          <w:rFonts w:ascii="DengXian" w:eastAsia="DengXian" w:hAnsi="DengXian"/>
          <w:i/>
          <w:iCs/>
        </w:rPr>
        <w:t>Dtsch Arztebl Int</w:t>
      </w:r>
      <w:r w:rsidRPr="00852BD9">
        <w:rPr>
          <w:rFonts w:ascii="DengXian" w:eastAsia="DengXian" w:hAnsi="DengXian"/>
        </w:rPr>
        <w:t xml:space="preserve"> </w:t>
      </w:r>
      <w:r w:rsidRPr="00852BD9">
        <w:rPr>
          <w:rFonts w:ascii="DengXian" w:eastAsia="DengXian" w:hAnsi="DengXian"/>
          <w:b/>
          <w:bCs/>
        </w:rPr>
        <w:t>106</w:t>
      </w:r>
      <w:r w:rsidRPr="00852BD9">
        <w:rPr>
          <w:rFonts w:ascii="DengXian" w:eastAsia="DengXian" w:hAnsi="DengXian"/>
        </w:rPr>
        <w:t>, 837–842 (2009).</w:t>
      </w:r>
    </w:p>
    <w:p w14:paraId="4141B0EC" w14:textId="77777777" w:rsidR="00852BD9" w:rsidRPr="00852BD9" w:rsidRDefault="00852BD9" w:rsidP="00852BD9">
      <w:pPr>
        <w:pStyle w:val="Bibliography"/>
        <w:rPr>
          <w:rFonts w:ascii="DengXian" w:eastAsia="DengXian" w:hAnsi="DengXian"/>
        </w:rPr>
      </w:pPr>
      <w:r w:rsidRPr="00852BD9">
        <w:rPr>
          <w:rFonts w:ascii="DengXian" w:eastAsia="DengXian" w:hAnsi="DengXian"/>
        </w:rPr>
        <w:t>24.</w:t>
      </w:r>
      <w:r w:rsidRPr="00852BD9">
        <w:rPr>
          <w:rFonts w:ascii="DengXian" w:eastAsia="DengXian" w:hAnsi="DengXian"/>
        </w:rPr>
        <w:tab/>
        <w:t xml:space="preserve">McKenzie, A. T., Katsyv, I., Song, W.-M., Wang, M. &amp; Zhang, B. DGCA: A comprehensive R package for Differential Gene Correlation Analysis. </w:t>
      </w:r>
      <w:r w:rsidRPr="00852BD9">
        <w:rPr>
          <w:rFonts w:ascii="DengXian" w:eastAsia="DengXian" w:hAnsi="DengXian"/>
          <w:i/>
          <w:iCs/>
        </w:rPr>
        <w:t>BMC Systems Bi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106 (2016).</w:t>
      </w:r>
    </w:p>
    <w:p w14:paraId="102D2734" w14:textId="77777777" w:rsidR="00852BD9" w:rsidRPr="00852BD9" w:rsidRDefault="00852BD9" w:rsidP="00852BD9">
      <w:pPr>
        <w:pStyle w:val="Bibliography"/>
        <w:rPr>
          <w:rFonts w:ascii="DengXian" w:eastAsia="DengXian" w:hAnsi="DengXian"/>
        </w:rPr>
      </w:pPr>
      <w:r w:rsidRPr="00852BD9">
        <w:rPr>
          <w:rFonts w:ascii="DengXian" w:eastAsia="DengXian" w:hAnsi="DengXian"/>
        </w:rPr>
        <w:t>25.</w:t>
      </w:r>
      <w:r w:rsidRPr="00852BD9">
        <w:rPr>
          <w:rFonts w:ascii="DengXian" w:eastAsia="DengXian" w:hAnsi="DengXian"/>
        </w:rPr>
        <w:tab/>
        <w:t xml:space="preserve">Wood, D. E., Lu, J. &amp; Langmead, B. Improved metagenomic analysis with Kraken 2. </w:t>
      </w:r>
      <w:r w:rsidRPr="00852BD9">
        <w:rPr>
          <w:rFonts w:ascii="DengXian" w:eastAsia="DengXian" w:hAnsi="DengXian"/>
          <w:i/>
          <w:iCs/>
        </w:rPr>
        <w:t>Genome Biology</w:t>
      </w:r>
      <w:r w:rsidRPr="00852BD9">
        <w:rPr>
          <w:rFonts w:ascii="DengXian" w:eastAsia="DengXian" w:hAnsi="DengXian"/>
        </w:rPr>
        <w:t xml:space="preserve"> </w:t>
      </w:r>
      <w:r w:rsidRPr="00852BD9">
        <w:rPr>
          <w:rFonts w:ascii="DengXian" w:eastAsia="DengXian" w:hAnsi="DengXian"/>
          <w:b/>
          <w:bCs/>
        </w:rPr>
        <w:t>20</w:t>
      </w:r>
      <w:r w:rsidRPr="00852BD9">
        <w:rPr>
          <w:rFonts w:ascii="DengXian" w:eastAsia="DengXian" w:hAnsi="DengXian"/>
        </w:rPr>
        <w:t>, 257 (2019).</w:t>
      </w:r>
    </w:p>
    <w:p w14:paraId="2F45A4B9" w14:textId="77777777" w:rsidR="00852BD9" w:rsidRPr="00852BD9" w:rsidRDefault="00852BD9" w:rsidP="00852BD9">
      <w:pPr>
        <w:pStyle w:val="Bibliography"/>
        <w:rPr>
          <w:rFonts w:ascii="DengXian" w:eastAsia="DengXian" w:hAnsi="DengXian"/>
        </w:rPr>
      </w:pPr>
      <w:r w:rsidRPr="00852BD9">
        <w:rPr>
          <w:rFonts w:ascii="DengXian" w:eastAsia="DengXian" w:hAnsi="DengXian"/>
        </w:rPr>
        <w:t>26.</w:t>
      </w:r>
      <w:r w:rsidRPr="00852BD9">
        <w:rPr>
          <w:rFonts w:ascii="DengXian" w:eastAsia="DengXian" w:hAnsi="DengXian"/>
        </w:rPr>
        <w:tab/>
        <w:t xml:space="preserve">Lu, J., Breitwieser, F. P., Thielen, P. &amp; Salzberg, S. L. Bracken: estimating species abundance in metagenomics data. </w:t>
      </w:r>
      <w:r w:rsidRPr="00852BD9">
        <w:rPr>
          <w:rFonts w:ascii="DengXian" w:eastAsia="DengXian" w:hAnsi="DengXian"/>
          <w:i/>
          <w:iCs/>
        </w:rPr>
        <w:t>PeerJ Comput. Sci.</w:t>
      </w:r>
      <w:r w:rsidRPr="00852BD9">
        <w:rPr>
          <w:rFonts w:ascii="DengXian" w:eastAsia="DengXian" w:hAnsi="DengXian"/>
        </w:rPr>
        <w:t xml:space="preserve"> </w:t>
      </w:r>
      <w:r w:rsidRPr="00852BD9">
        <w:rPr>
          <w:rFonts w:ascii="DengXian" w:eastAsia="DengXian" w:hAnsi="DengXian"/>
          <w:b/>
          <w:bCs/>
        </w:rPr>
        <w:t>3</w:t>
      </w:r>
      <w:r w:rsidRPr="00852BD9">
        <w:rPr>
          <w:rFonts w:ascii="DengXian" w:eastAsia="DengXian" w:hAnsi="DengXian"/>
        </w:rPr>
        <w:t>, e104 (2017).</w:t>
      </w:r>
    </w:p>
    <w:p w14:paraId="1DCD14D7" w14:textId="77777777" w:rsidR="00852BD9" w:rsidRPr="00852BD9" w:rsidRDefault="00852BD9" w:rsidP="00852BD9">
      <w:pPr>
        <w:pStyle w:val="Bibliography"/>
        <w:rPr>
          <w:rFonts w:ascii="DengXian" w:eastAsia="DengXian" w:hAnsi="DengXian"/>
        </w:rPr>
      </w:pPr>
      <w:r w:rsidRPr="00852BD9">
        <w:rPr>
          <w:rFonts w:ascii="DengXian" w:eastAsia="DengXian" w:hAnsi="DengXian"/>
        </w:rPr>
        <w:t>27.</w:t>
      </w:r>
      <w:r w:rsidRPr="00852BD9">
        <w:rPr>
          <w:rFonts w:ascii="DengXian" w:eastAsia="DengXian" w:hAnsi="DengXian"/>
        </w:rPr>
        <w:tab/>
        <w:t xml:space="preserve">Chin, V. K. </w:t>
      </w:r>
      <w:r w:rsidRPr="00852BD9">
        <w:rPr>
          <w:rFonts w:ascii="DengXian" w:eastAsia="DengXian" w:hAnsi="DengXian"/>
          <w:i/>
          <w:iCs/>
        </w:rPr>
        <w:t>et al.</w:t>
      </w:r>
      <w:r w:rsidRPr="00852BD9">
        <w:rPr>
          <w:rFonts w:ascii="DengXian" w:eastAsia="DengXian" w:hAnsi="DengXian"/>
        </w:rPr>
        <w:t xml:space="preserve"> Mycobiome in the Gut: A Multiperspective Review. </w:t>
      </w:r>
      <w:r w:rsidRPr="00852BD9">
        <w:rPr>
          <w:rFonts w:ascii="DengXian" w:eastAsia="DengXian" w:hAnsi="DengXian"/>
          <w:i/>
          <w:iCs/>
        </w:rPr>
        <w:t>Mediators of Inflammation</w:t>
      </w:r>
      <w:r w:rsidRPr="00852BD9">
        <w:rPr>
          <w:rFonts w:ascii="DengXian" w:eastAsia="DengXian" w:hAnsi="DengXian"/>
        </w:rPr>
        <w:t xml:space="preserve"> </w:t>
      </w:r>
      <w:r w:rsidRPr="00852BD9">
        <w:rPr>
          <w:rFonts w:ascii="DengXian" w:eastAsia="DengXian" w:hAnsi="DengXian"/>
          <w:b/>
          <w:bCs/>
        </w:rPr>
        <w:t>2020</w:t>
      </w:r>
      <w:r w:rsidRPr="00852BD9">
        <w:rPr>
          <w:rFonts w:ascii="DengXian" w:eastAsia="DengXian" w:hAnsi="DengXian"/>
        </w:rPr>
        <w:t>, e9560684 (2020).</w:t>
      </w:r>
    </w:p>
    <w:p w14:paraId="5FA548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8.</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Gut mucosal microbiome across stages of colorectal carcinogenesis.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8727 (2015).</w:t>
      </w:r>
    </w:p>
    <w:p w14:paraId="62D98DDD" w14:textId="77777777" w:rsidR="00852BD9" w:rsidRPr="00852BD9" w:rsidRDefault="00852BD9" w:rsidP="00852BD9">
      <w:pPr>
        <w:pStyle w:val="Bibliography"/>
        <w:rPr>
          <w:rFonts w:ascii="DengXian" w:eastAsia="DengXian" w:hAnsi="DengXian"/>
        </w:rPr>
      </w:pPr>
      <w:r w:rsidRPr="00852BD9">
        <w:rPr>
          <w:rFonts w:ascii="DengXian" w:eastAsia="DengXian" w:hAnsi="DengXian"/>
        </w:rPr>
        <w:t>29.</w:t>
      </w:r>
      <w:r w:rsidRPr="00852BD9">
        <w:rPr>
          <w:rFonts w:ascii="DengXian" w:eastAsia="DengXian" w:hAnsi="DengXian"/>
        </w:rPr>
        <w:tab/>
        <w:t xml:space="preserve">Cary, J. W., Ehrlich, K. C., Beltz, S. B., Harris-Coward, P. &amp; Klich, M. A. Characterization of the Aspergillus ochraceoroseus aflatoxin/sterigmatocystin biosynthetic gene cluster. </w:t>
      </w:r>
      <w:r w:rsidRPr="00852BD9">
        <w:rPr>
          <w:rFonts w:ascii="DengXian" w:eastAsia="DengXian" w:hAnsi="DengXian"/>
          <w:i/>
          <w:iCs/>
        </w:rPr>
        <w:t>Mycologia</w:t>
      </w:r>
      <w:r w:rsidRPr="00852BD9">
        <w:rPr>
          <w:rFonts w:ascii="DengXian" w:eastAsia="DengXian" w:hAnsi="DengXian"/>
        </w:rPr>
        <w:t xml:space="preserve"> </w:t>
      </w:r>
      <w:r w:rsidRPr="00852BD9">
        <w:rPr>
          <w:rFonts w:ascii="DengXian" w:eastAsia="DengXian" w:hAnsi="DengXian"/>
          <w:b/>
          <w:bCs/>
        </w:rPr>
        <w:t>101</w:t>
      </w:r>
      <w:r w:rsidRPr="00852BD9">
        <w:rPr>
          <w:rFonts w:ascii="DengXian" w:eastAsia="DengXian" w:hAnsi="DengXian"/>
        </w:rPr>
        <w:t>, 352–362 (2009).</w:t>
      </w:r>
    </w:p>
    <w:p w14:paraId="4F243D90" w14:textId="77777777" w:rsidR="00852BD9" w:rsidRPr="00852BD9" w:rsidRDefault="00852BD9" w:rsidP="00852BD9">
      <w:pPr>
        <w:pStyle w:val="Bibliography"/>
        <w:rPr>
          <w:rFonts w:ascii="DengXian" w:eastAsia="DengXian" w:hAnsi="DengXian"/>
        </w:rPr>
      </w:pPr>
      <w:r w:rsidRPr="00852BD9">
        <w:rPr>
          <w:rFonts w:ascii="DengXian" w:eastAsia="DengXian" w:hAnsi="DengXian"/>
        </w:rPr>
        <w:t>30.</w:t>
      </w:r>
      <w:r w:rsidRPr="00852BD9">
        <w:rPr>
          <w:rFonts w:ascii="DengXian" w:eastAsia="DengXian" w:hAnsi="DengXian"/>
        </w:rPr>
        <w:tab/>
        <w:t xml:space="preserve">Frisvad, J. C., Skouboe, P. &amp; Samson, R. A. Taxonomic comparison of three different groups of aflatoxin producers and a new efficient producer of aflatoxin B1, sterigmatocystin and 3-O-methylsterigmatocystin, Aspergillus rambellii sp. nov. </w:t>
      </w:r>
      <w:r w:rsidRPr="00852BD9">
        <w:rPr>
          <w:rFonts w:ascii="DengXian" w:eastAsia="DengXian" w:hAnsi="DengXian"/>
          <w:i/>
          <w:iCs/>
        </w:rPr>
        <w:t>Systematic and Applied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42–453 (2005).</w:t>
      </w:r>
    </w:p>
    <w:p w14:paraId="3C5A94D4" w14:textId="77777777" w:rsidR="00852BD9" w:rsidRPr="00852BD9" w:rsidRDefault="00852BD9" w:rsidP="00852BD9">
      <w:pPr>
        <w:pStyle w:val="Bibliography"/>
        <w:rPr>
          <w:rFonts w:ascii="DengXian" w:eastAsia="DengXian" w:hAnsi="DengXian"/>
        </w:rPr>
      </w:pPr>
      <w:r w:rsidRPr="00852BD9">
        <w:rPr>
          <w:rFonts w:ascii="DengXian" w:eastAsia="DengXian" w:hAnsi="DengXian"/>
        </w:rPr>
        <w:t>31.</w:t>
      </w:r>
      <w:r w:rsidRPr="00852BD9">
        <w:rPr>
          <w:rFonts w:ascii="DengXian" w:eastAsia="DengXian" w:hAnsi="DengXian"/>
        </w:rPr>
        <w:tab/>
        <w:t xml:space="preserve">Kim, S.-Y., Yang, E.-J., Son, Y. K., Yeo, J.-H. &amp; Song, K.-S. Enhanced anti-oxidative effect of fermented Korean mistletoe is originated from an increase in the contents of caffeic acid and </w:t>
      </w:r>
      <w:r w:rsidRPr="00852BD9">
        <w:rPr>
          <w:rFonts w:ascii="DengXian" w:eastAsia="DengXian" w:hAnsi="DengXian"/>
        </w:rPr>
        <w:lastRenderedPageBreak/>
        <w:t xml:space="preserve">lyoniresinol. </w:t>
      </w:r>
      <w:r w:rsidRPr="00852BD9">
        <w:rPr>
          <w:rFonts w:ascii="DengXian" w:eastAsia="DengXian" w:hAnsi="DengXian"/>
          <w:i/>
          <w:iCs/>
        </w:rPr>
        <w:t>Food Funct.</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2270–2277 (2016).</w:t>
      </w:r>
    </w:p>
    <w:p w14:paraId="7A0C68D8" w14:textId="77777777" w:rsidR="00852BD9" w:rsidRPr="00852BD9" w:rsidRDefault="00852BD9" w:rsidP="00852BD9">
      <w:pPr>
        <w:pStyle w:val="Bibliography"/>
        <w:rPr>
          <w:rFonts w:ascii="DengXian" w:eastAsia="DengXian" w:hAnsi="DengXian"/>
        </w:rPr>
      </w:pPr>
      <w:r w:rsidRPr="00852BD9">
        <w:rPr>
          <w:rFonts w:ascii="DengXian" w:eastAsia="DengXian" w:hAnsi="DengXian"/>
        </w:rPr>
        <w:t>32.</w:t>
      </w:r>
      <w:r w:rsidRPr="00852BD9">
        <w:rPr>
          <w:rFonts w:ascii="DengXian" w:eastAsia="DengXian" w:hAnsi="DengXian"/>
        </w:rPr>
        <w:tab/>
        <w:t xml:space="preserve">Cho, H.-D. </w:t>
      </w:r>
      <w:r w:rsidRPr="00852BD9">
        <w:rPr>
          <w:rFonts w:ascii="DengXian" w:eastAsia="DengXian" w:hAnsi="DengXian"/>
          <w:i/>
          <w:iCs/>
        </w:rPr>
        <w:t>et al.</w:t>
      </w:r>
      <w:r w:rsidRPr="00852BD9">
        <w:rPr>
          <w:rFonts w:ascii="DengXian" w:eastAsia="DengXian" w:hAnsi="DengXian"/>
        </w:rPr>
        <w:t xml:space="preserve"> Solid state fermentation process with Aspergillus kawachii enhances the cancer-suppressive potential of silkworm larva in hepatocellular carcinoma cells. </w:t>
      </w:r>
      <w:r w:rsidRPr="00852BD9">
        <w:rPr>
          <w:rFonts w:ascii="DengXian" w:eastAsia="DengXian" w:hAnsi="DengXian"/>
          <w:i/>
          <w:iCs/>
        </w:rPr>
        <w:t>BMC Complement Altern Med</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41 (2019).</w:t>
      </w:r>
    </w:p>
    <w:p w14:paraId="491F32E2" w14:textId="77777777" w:rsidR="00852BD9" w:rsidRPr="00852BD9" w:rsidRDefault="00852BD9" w:rsidP="00852BD9">
      <w:pPr>
        <w:pStyle w:val="Bibliography"/>
        <w:rPr>
          <w:rFonts w:ascii="DengXian" w:eastAsia="DengXian" w:hAnsi="DengXian"/>
        </w:rPr>
      </w:pPr>
      <w:r w:rsidRPr="00852BD9">
        <w:rPr>
          <w:rFonts w:ascii="DengXian" w:eastAsia="DengXian" w:hAnsi="DengXian"/>
        </w:rPr>
        <w:t>33.</w:t>
      </w:r>
      <w:r w:rsidRPr="00852BD9">
        <w:rPr>
          <w:rFonts w:ascii="DengXian" w:eastAsia="DengXian" w:hAnsi="DengXian"/>
        </w:rPr>
        <w:tab/>
        <w:t xml:space="preserve">Parhi, L. </w:t>
      </w:r>
      <w:r w:rsidRPr="00852BD9">
        <w:rPr>
          <w:rFonts w:ascii="DengXian" w:eastAsia="DengXian" w:hAnsi="DengXian"/>
          <w:i/>
          <w:iCs/>
        </w:rPr>
        <w:t>et al.</w:t>
      </w:r>
      <w:r w:rsidRPr="00852BD9">
        <w:rPr>
          <w:rFonts w:ascii="DengXian" w:eastAsia="DengXian" w:hAnsi="DengXian"/>
        </w:rPr>
        <w:t xml:space="preserve"> Breast cancer colonization by Fusobacterium nucleatum accelerates tumor growth and metastatic progression.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3259 (2020).</w:t>
      </w:r>
    </w:p>
    <w:p w14:paraId="4CEFF13A" w14:textId="77777777" w:rsidR="00852BD9" w:rsidRPr="00852BD9" w:rsidRDefault="00852BD9" w:rsidP="00852BD9">
      <w:pPr>
        <w:pStyle w:val="Bibliography"/>
        <w:rPr>
          <w:rFonts w:ascii="DengXian" w:eastAsia="DengXian" w:hAnsi="DengXian"/>
        </w:rPr>
      </w:pPr>
      <w:r w:rsidRPr="00852BD9">
        <w:rPr>
          <w:rFonts w:ascii="DengXian" w:eastAsia="DengXian" w:hAnsi="DengXian"/>
        </w:rPr>
        <w:t>34.</w:t>
      </w:r>
      <w:r w:rsidRPr="00852BD9">
        <w:rPr>
          <w:rFonts w:ascii="DengXian" w:eastAsia="DengXian" w:hAnsi="DengXian"/>
        </w:rPr>
        <w:tab/>
        <w:t xml:space="preserve">Stott, K. J., Phillips, B., Parry, L. &amp; May, S. Recent advancements in the exploitation of the gut microbiome in the diagnosis and treatment of colorectal cancer. </w:t>
      </w:r>
      <w:r w:rsidRPr="00852BD9">
        <w:rPr>
          <w:rFonts w:ascii="DengXian" w:eastAsia="DengXian" w:hAnsi="DengXian"/>
          <w:i/>
          <w:iCs/>
        </w:rPr>
        <w:t>Biosci Rep</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BSR20204113 (2021).</w:t>
      </w:r>
    </w:p>
    <w:p w14:paraId="2C0611D7" w14:textId="77777777" w:rsidR="00852BD9" w:rsidRPr="00852BD9" w:rsidRDefault="00852BD9" w:rsidP="00852BD9">
      <w:pPr>
        <w:pStyle w:val="Bibliography"/>
        <w:rPr>
          <w:rFonts w:ascii="DengXian" w:eastAsia="DengXian" w:hAnsi="DengXian"/>
        </w:rPr>
      </w:pPr>
      <w:r w:rsidRPr="00852BD9">
        <w:rPr>
          <w:rFonts w:ascii="DengXian" w:eastAsia="DengXian" w:hAnsi="DengXian"/>
        </w:rPr>
        <w:t>35.</w:t>
      </w:r>
      <w:r w:rsidRPr="00852BD9">
        <w:rPr>
          <w:rFonts w:ascii="DengXian" w:eastAsia="DengXian" w:hAnsi="DengXian"/>
        </w:rPr>
        <w:tab/>
        <w:t xml:space="preserve">Reyes, R., Abay, A. &amp; Siegel, M. Gemella morbillorum bacteremia associated with adenocarcinoma of the cecum. </w:t>
      </w:r>
      <w:r w:rsidRPr="00852BD9">
        <w:rPr>
          <w:rFonts w:ascii="DengXian" w:eastAsia="DengXian" w:hAnsi="DengXian"/>
          <w:i/>
          <w:iCs/>
        </w:rPr>
        <w:t>The American Journal of Medicine</w:t>
      </w:r>
      <w:r w:rsidRPr="00852BD9">
        <w:rPr>
          <w:rFonts w:ascii="DengXian" w:eastAsia="DengXian" w:hAnsi="DengXian"/>
        </w:rPr>
        <w:t xml:space="preserve"> </w:t>
      </w:r>
      <w:r w:rsidRPr="00852BD9">
        <w:rPr>
          <w:rFonts w:ascii="DengXian" w:eastAsia="DengXian" w:hAnsi="DengXian"/>
          <w:b/>
          <w:bCs/>
        </w:rPr>
        <w:t>111</w:t>
      </w:r>
      <w:r w:rsidRPr="00852BD9">
        <w:rPr>
          <w:rFonts w:ascii="DengXian" w:eastAsia="DengXian" w:hAnsi="DengXian"/>
        </w:rPr>
        <w:t>, 164–165 (2001).</w:t>
      </w:r>
    </w:p>
    <w:p w14:paraId="7FE741CA" w14:textId="77777777" w:rsidR="00852BD9" w:rsidRPr="00852BD9" w:rsidRDefault="00852BD9" w:rsidP="00852BD9">
      <w:pPr>
        <w:pStyle w:val="Bibliography"/>
        <w:rPr>
          <w:rFonts w:ascii="DengXian" w:eastAsia="DengXian" w:hAnsi="DengXian"/>
        </w:rPr>
      </w:pPr>
      <w:r w:rsidRPr="00852BD9">
        <w:rPr>
          <w:rFonts w:ascii="DengXian" w:eastAsia="DengXian" w:hAnsi="DengXian"/>
        </w:rPr>
        <w:t>36.</w:t>
      </w:r>
      <w:r w:rsidRPr="00852BD9">
        <w:rPr>
          <w:rFonts w:ascii="DengXian" w:eastAsia="DengXian" w:hAnsi="DengXian"/>
        </w:rPr>
        <w:tab/>
        <w:t xml:space="preserve">Ai, D. </w:t>
      </w:r>
      <w:r w:rsidRPr="00852BD9">
        <w:rPr>
          <w:rFonts w:ascii="DengXian" w:eastAsia="DengXian" w:hAnsi="DengXian"/>
          <w:i/>
          <w:iCs/>
        </w:rPr>
        <w:t>et al.</w:t>
      </w:r>
      <w:r w:rsidRPr="00852BD9">
        <w:rPr>
          <w:rFonts w:ascii="DengXian" w:eastAsia="DengXian" w:hAnsi="DengXian"/>
        </w:rPr>
        <w:t xml:space="preserve"> Identifying Gut Microbiota Associated With Colorectal Cancer Using a Zero-Inflated Lognormal Model.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826 (2019).</w:t>
      </w:r>
    </w:p>
    <w:p w14:paraId="65D3D6AB" w14:textId="77777777" w:rsidR="00852BD9" w:rsidRPr="00852BD9" w:rsidRDefault="00852BD9" w:rsidP="00852BD9">
      <w:pPr>
        <w:pStyle w:val="Bibliography"/>
        <w:rPr>
          <w:rFonts w:ascii="DengXian" w:eastAsia="DengXian" w:hAnsi="DengXian"/>
        </w:rPr>
      </w:pPr>
      <w:r w:rsidRPr="00852BD9">
        <w:rPr>
          <w:rFonts w:ascii="DengXian" w:eastAsia="DengXian" w:hAnsi="DengXian"/>
        </w:rPr>
        <w:t>37.</w:t>
      </w:r>
      <w:r w:rsidRPr="00852BD9">
        <w:rPr>
          <w:rFonts w:ascii="DengXian" w:eastAsia="DengXian" w:hAnsi="DengXian"/>
        </w:rPr>
        <w:tab/>
        <w:t xml:space="preserve">Loftus, M., Hassouneh, S. A.-D. &amp; Yooseph, S. Bacterial community structure alterations within the colorectal cancer gut microbiome. </w:t>
      </w:r>
      <w:r w:rsidRPr="00852BD9">
        <w:rPr>
          <w:rFonts w:ascii="DengXian" w:eastAsia="DengXian" w:hAnsi="DengXian"/>
          <w:i/>
          <w:iCs/>
        </w:rPr>
        <w:t>BMC Microbiol</w:t>
      </w:r>
      <w:r w:rsidRPr="00852BD9">
        <w:rPr>
          <w:rFonts w:ascii="DengXian" w:eastAsia="DengXian" w:hAnsi="DengXian"/>
        </w:rPr>
        <w:t xml:space="preserve"> </w:t>
      </w:r>
      <w:r w:rsidRPr="00852BD9">
        <w:rPr>
          <w:rFonts w:ascii="DengXian" w:eastAsia="DengXian" w:hAnsi="DengXian"/>
          <w:b/>
          <w:bCs/>
        </w:rPr>
        <w:t>21</w:t>
      </w:r>
      <w:r w:rsidRPr="00852BD9">
        <w:rPr>
          <w:rFonts w:ascii="DengXian" w:eastAsia="DengXian" w:hAnsi="DengXian"/>
        </w:rPr>
        <w:t>, 98 (2021).</w:t>
      </w:r>
    </w:p>
    <w:p w14:paraId="0ADF5ABB" w14:textId="77777777" w:rsidR="00852BD9" w:rsidRPr="00852BD9" w:rsidRDefault="00852BD9" w:rsidP="00852BD9">
      <w:pPr>
        <w:pStyle w:val="Bibliography"/>
        <w:rPr>
          <w:rFonts w:ascii="DengXian" w:eastAsia="DengXian" w:hAnsi="DengXian"/>
        </w:rPr>
      </w:pPr>
      <w:r w:rsidRPr="00852BD9">
        <w:rPr>
          <w:rFonts w:ascii="DengXian" w:eastAsia="DengXian" w:hAnsi="DengXian"/>
        </w:rPr>
        <w:t>38.</w:t>
      </w:r>
      <w:r w:rsidRPr="00852BD9">
        <w:rPr>
          <w:rFonts w:ascii="DengXian" w:eastAsia="DengXian" w:hAnsi="DengXian"/>
        </w:rPr>
        <w:tab/>
        <w:t xml:space="preserve">Mu, W. </w:t>
      </w:r>
      <w:r w:rsidRPr="00852BD9">
        <w:rPr>
          <w:rFonts w:ascii="DengXian" w:eastAsia="DengXian" w:hAnsi="DengXian"/>
          <w:i/>
          <w:iCs/>
        </w:rPr>
        <w:t>et al.</w:t>
      </w:r>
      <w:r w:rsidRPr="00852BD9">
        <w:rPr>
          <w:rFonts w:ascii="DengXian" w:eastAsia="DengXian" w:hAnsi="DengXian"/>
        </w:rPr>
        <w:t xml:space="preserve"> Intracellular Porphyromonas gingivalis Promotes the Proliferation of Colorectal Cancer Cells via the MAPK/ERK Signaling Pathway. </w:t>
      </w:r>
      <w:r w:rsidRPr="00852BD9">
        <w:rPr>
          <w:rFonts w:ascii="DengXian" w:eastAsia="DengXian" w:hAnsi="DengXian"/>
          <w:i/>
          <w:iCs/>
        </w:rPr>
        <w:t>Front. Cell. Infec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584798 (2020).</w:t>
      </w:r>
    </w:p>
    <w:p w14:paraId="35A86E08" w14:textId="77777777" w:rsidR="00852BD9" w:rsidRPr="00852BD9" w:rsidRDefault="00852BD9" w:rsidP="00852BD9">
      <w:pPr>
        <w:pStyle w:val="Bibliography"/>
        <w:rPr>
          <w:rFonts w:ascii="DengXian" w:eastAsia="DengXian" w:hAnsi="DengXian"/>
        </w:rPr>
      </w:pPr>
      <w:r w:rsidRPr="00852BD9">
        <w:rPr>
          <w:rFonts w:ascii="DengXian" w:eastAsia="DengXian" w:hAnsi="DengXian"/>
        </w:rPr>
        <w:t>39.</w:t>
      </w:r>
      <w:r w:rsidRPr="00852BD9">
        <w:rPr>
          <w:rFonts w:ascii="DengXian" w:eastAsia="DengXian" w:hAnsi="DengXian"/>
        </w:rPr>
        <w:tab/>
        <w:t xml:space="preserve">Zhou, Y. &amp; Luo, G.-H. Porphyromonas gingivalis and digestive system cancers. </w:t>
      </w:r>
      <w:r w:rsidRPr="00852BD9">
        <w:rPr>
          <w:rFonts w:ascii="DengXian" w:eastAsia="DengXian" w:hAnsi="DengXian"/>
          <w:i/>
          <w:iCs/>
        </w:rPr>
        <w:t>WJCC</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819–829 (2019).</w:t>
      </w:r>
    </w:p>
    <w:p w14:paraId="1992084B" w14:textId="77777777" w:rsidR="00852BD9" w:rsidRPr="00852BD9" w:rsidRDefault="00852BD9" w:rsidP="00852BD9">
      <w:pPr>
        <w:pStyle w:val="Bibliography"/>
        <w:rPr>
          <w:rFonts w:ascii="DengXian" w:eastAsia="DengXian" w:hAnsi="DengXian"/>
        </w:rPr>
      </w:pPr>
      <w:r w:rsidRPr="00852BD9">
        <w:rPr>
          <w:rFonts w:ascii="DengXian" w:eastAsia="DengXian" w:hAnsi="DengXian"/>
        </w:rPr>
        <w:t>40.</w:t>
      </w:r>
      <w:r w:rsidRPr="00852BD9">
        <w:rPr>
          <w:rFonts w:ascii="DengXian" w:eastAsia="DengXian" w:hAnsi="DengXian"/>
        </w:rPr>
        <w:tab/>
        <w:t xml:space="preserve">Yang, C.-Y. </w:t>
      </w:r>
      <w:r w:rsidRPr="00852BD9">
        <w:rPr>
          <w:rFonts w:ascii="DengXian" w:eastAsia="DengXian" w:hAnsi="DengXian"/>
          <w:i/>
          <w:iCs/>
        </w:rPr>
        <w:t>et al.</w:t>
      </w:r>
      <w:r w:rsidRPr="00852BD9">
        <w:rPr>
          <w:rFonts w:ascii="DengXian" w:eastAsia="DengXian" w:hAnsi="DengXian"/>
        </w:rPr>
        <w:t xml:space="preserve"> Oral Microbiota Community Dynamics Associated With Oral Squamous Cell Carcinoma Staging.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862 (2018).</w:t>
      </w:r>
    </w:p>
    <w:p w14:paraId="1254E17E"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41.</w:t>
      </w:r>
      <w:r w:rsidRPr="00852BD9">
        <w:rPr>
          <w:rFonts w:ascii="DengXian" w:eastAsia="DengXian" w:hAnsi="DengXian"/>
        </w:rPr>
        <w:tab/>
        <w:t xml:space="preserve">Masood, U., Sharma, A., Lowe, D., Khan, R. &amp; Manocha, D. Colorectal Cancer Associated with Streptococcus anginosus Bacteremia and Liver Abscesses. </w:t>
      </w:r>
      <w:r w:rsidRPr="00852BD9">
        <w:rPr>
          <w:rFonts w:ascii="DengXian" w:eastAsia="DengXian" w:hAnsi="DengXian"/>
          <w:i/>
          <w:iCs/>
        </w:rPr>
        <w:t>Case Rep Gastroenter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9–774 (2016).</w:t>
      </w:r>
    </w:p>
    <w:p w14:paraId="5D5B53BF" w14:textId="77777777" w:rsidR="00852BD9" w:rsidRPr="00852BD9" w:rsidRDefault="00852BD9" w:rsidP="00852BD9">
      <w:pPr>
        <w:pStyle w:val="Bibliography"/>
        <w:rPr>
          <w:rFonts w:ascii="DengXian" w:eastAsia="DengXian" w:hAnsi="DengXian"/>
        </w:rPr>
      </w:pPr>
      <w:r w:rsidRPr="00852BD9">
        <w:rPr>
          <w:rFonts w:ascii="DengXian" w:eastAsia="DengXian" w:hAnsi="DengXian"/>
        </w:rPr>
        <w:t>42.</w:t>
      </w:r>
      <w:r w:rsidRPr="00852BD9">
        <w:rPr>
          <w:rFonts w:ascii="DengXian" w:eastAsia="DengXian" w:hAnsi="DengXian"/>
        </w:rPr>
        <w:tab/>
        <w:t xml:space="preserve">Suzuki, H., Hase, R., Otsuka, Y. &amp; Hosokawa, N. Bloodstream infections caused by Streptococcus anginosus group bacteria: A retrospective analysis of 78 cases at a Japanese tertiary hospital. </w:t>
      </w:r>
      <w:r w:rsidRPr="00852BD9">
        <w:rPr>
          <w:rFonts w:ascii="DengXian" w:eastAsia="DengXian" w:hAnsi="DengXian"/>
          <w:i/>
          <w:iCs/>
        </w:rPr>
        <w:t>Journal of Infection and Chemotherapy</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456–460 (2016).</w:t>
      </w:r>
    </w:p>
    <w:p w14:paraId="13A8B057" w14:textId="77777777" w:rsidR="00852BD9" w:rsidRPr="00852BD9" w:rsidRDefault="00852BD9" w:rsidP="00852BD9">
      <w:pPr>
        <w:pStyle w:val="Bibliography"/>
        <w:rPr>
          <w:rFonts w:ascii="DengXian" w:eastAsia="DengXian" w:hAnsi="DengXian"/>
        </w:rPr>
      </w:pPr>
      <w:r w:rsidRPr="00852BD9">
        <w:rPr>
          <w:rFonts w:ascii="DengXian" w:eastAsia="DengXian" w:hAnsi="DengXian"/>
        </w:rPr>
        <w:t>43.</w:t>
      </w:r>
      <w:r w:rsidRPr="00852BD9">
        <w:rPr>
          <w:rFonts w:ascii="DengXian" w:eastAsia="DengXian" w:hAnsi="DengXian"/>
        </w:rPr>
        <w:tab/>
        <w:t xml:space="preserve">Zupancic, K., Kriksic, V., Kovacevic, I. &amp; Kovacevic, D. Influence of Oral Probiotic Streptococcus salivarius K12 on Ear and Oral Cavity Health in Humans: Systematic Review. </w:t>
      </w:r>
      <w:r w:rsidRPr="00852BD9">
        <w:rPr>
          <w:rFonts w:ascii="DengXian" w:eastAsia="DengXian" w:hAnsi="DengXian"/>
          <w:i/>
          <w:iCs/>
        </w:rPr>
        <w:t>Probiotics &amp; Antimicro. Prot.</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102–110 (2017).</w:t>
      </w:r>
    </w:p>
    <w:p w14:paraId="4981A6F0" w14:textId="77777777" w:rsidR="00852BD9" w:rsidRPr="00852BD9" w:rsidRDefault="00852BD9" w:rsidP="00852BD9">
      <w:pPr>
        <w:pStyle w:val="Bibliography"/>
        <w:rPr>
          <w:rFonts w:ascii="DengXian" w:eastAsia="DengXian" w:hAnsi="DengXian"/>
        </w:rPr>
      </w:pPr>
      <w:r w:rsidRPr="00852BD9">
        <w:rPr>
          <w:rFonts w:ascii="DengXian" w:eastAsia="DengXian" w:hAnsi="DengXian"/>
        </w:rPr>
        <w:t>44.</w:t>
      </w:r>
      <w:r w:rsidRPr="00852BD9">
        <w:rPr>
          <w:rFonts w:ascii="DengXian" w:eastAsia="DengXian" w:hAnsi="DengXian"/>
        </w:rPr>
        <w:tab/>
        <w:t xml:space="preserve">Ternes, D. </w:t>
      </w:r>
      <w:r w:rsidRPr="00852BD9">
        <w:rPr>
          <w:rFonts w:ascii="DengXian" w:eastAsia="DengXian" w:hAnsi="DengXian"/>
          <w:i/>
          <w:iCs/>
        </w:rPr>
        <w:t>et al.</w:t>
      </w:r>
      <w:r w:rsidRPr="00852BD9">
        <w:rPr>
          <w:rFonts w:ascii="DengXian" w:eastAsia="DengXian" w:hAnsi="DengXian"/>
        </w:rPr>
        <w:t xml:space="preserve"> Microbiome in Colorectal Cancer: How to Get from Meta-omics to Mechanism? </w:t>
      </w:r>
      <w:r w:rsidRPr="00852BD9">
        <w:rPr>
          <w:rFonts w:ascii="DengXian" w:eastAsia="DengXian" w:hAnsi="DengXian"/>
          <w:i/>
          <w:iCs/>
        </w:rPr>
        <w:t>Trends in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01–423 (2020).</w:t>
      </w:r>
    </w:p>
    <w:p w14:paraId="0DEE1AE9" w14:textId="77777777" w:rsidR="00852BD9" w:rsidRPr="00852BD9" w:rsidRDefault="00852BD9" w:rsidP="00852BD9">
      <w:pPr>
        <w:pStyle w:val="Bibliography"/>
        <w:rPr>
          <w:rFonts w:ascii="DengXian" w:eastAsia="DengXian" w:hAnsi="DengXian"/>
        </w:rPr>
      </w:pPr>
      <w:r w:rsidRPr="00852BD9">
        <w:rPr>
          <w:rFonts w:ascii="DengXian" w:eastAsia="DengXian" w:hAnsi="DengXian"/>
        </w:rPr>
        <w:t>45.</w:t>
      </w:r>
      <w:r w:rsidRPr="00852BD9">
        <w:rPr>
          <w:rFonts w:ascii="DengXian" w:eastAsia="DengXian" w:hAnsi="DengXian"/>
        </w:rPr>
        <w:tab/>
        <w:t xml:space="preserve">Liang, Q. </w:t>
      </w:r>
      <w:r w:rsidRPr="00852BD9">
        <w:rPr>
          <w:rFonts w:ascii="DengXian" w:eastAsia="DengXian" w:hAnsi="DengXian"/>
          <w:i/>
          <w:iCs/>
        </w:rPr>
        <w:t>et al.</w:t>
      </w:r>
      <w:r w:rsidRPr="00852BD9">
        <w:rPr>
          <w:rFonts w:ascii="DengXian" w:eastAsia="DengXian" w:hAnsi="DengXian"/>
        </w:rPr>
        <w:t xml:space="preserve"> Fecal Bacteria Act as Novel Biomarkers for Noninvasive Diagnosis of Colorectal Cancer. </w:t>
      </w:r>
      <w:r w:rsidRPr="00852BD9">
        <w:rPr>
          <w:rFonts w:ascii="DengXian" w:eastAsia="DengXian" w:hAnsi="DengXian"/>
          <w:i/>
          <w:iCs/>
        </w:rPr>
        <w:t>Clin Cancer Res</w:t>
      </w:r>
      <w:r w:rsidRPr="00852BD9">
        <w:rPr>
          <w:rFonts w:ascii="DengXian" w:eastAsia="DengXian" w:hAnsi="DengXian"/>
        </w:rPr>
        <w:t xml:space="preserve"> </w:t>
      </w:r>
      <w:r w:rsidRPr="00852BD9">
        <w:rPr>
          <w:rFonts w:ascii="DengXian" w:eastAsia="DengXian" w:hAnsi="DengXian"/>
          <w:b/>
          <w:bCs/>
        </w:rPr>
        <w:t>23</w:t>
      </w:r>
      <w:r w:rsidRPr="00852BD9">
        <w:rPr>
          <w:rFonts w:ascii="DengXian" w:eastAsia="DengXian" w:hAnsi="DengXian"/>
        </w:rPr>
        <w:t>, 2061–2070 (2017).</w:t>
      </w:r>
    </w:p>
    <w:p w14:paraId="028B0855" w14:textId="77777777" w:rsidR="00852BD9" w:rsidRPr="00852BD9" w:rsidRDefault="00852BD9" w:rsidP="00852BD9">
      <w:pPr>
        <w:pStyle w:val="Bibliography"/>
        <w:rPr>
          <w:rFonts w:ascii="DengXian" w:eastAsia="DengXian" w:hAnsi="DengXian"/>
        </w:rPr>
      </w:pPr>
      <w:r w:rsidRPr="00852BD9">
        <w:rPr>
          <w:rFonts w:ascii="DengXian" w:eastAsia="DengXian" w:hAnsi="DengXian"/>
        </w:rPr>
        <w:t>46.</w:t>
      </w:r>
      <w:r w:rsidRPr="00852BD9">
        <w:rPr>
          <w:rFonts w:ascii="DengXian" w:eastAsia="DengXian" w:hAnsi="DengXian"/>
        </w:rPr>
        <w:tab/>
        <w:t xml:space="preserve">Jia, W., Rajani, C., Xu, H. &amp; Zheng, X. Gut microbiota alterations are distinct for primary colorectal cancer and hepatocellular carcinoma. </w:t>
      </w:r>
      <w:r w:rsidRPr="00852BD9">
        <w:rPr>
          <w:rFonts w:ascii="DengXian" w:eastAsia="DengXian" w:hAnsi="DengXian"/>
          <w:i/>
          <w:iCs/>
        </w:rPr>
        <w:t>Protein Cell</w:t>
      </w:r>
      <w:r w:rsidRPr="00852BD9">
        <w:rPr>
          <w:rFonts w:ascii="DengXian" w:eastAsia="DengXian" w:hAnsi="DengXian"/>
        </w:rPr>
        <w:t xml:space="preserve"> </w:t>
      </w:r>
      <w:r w:rsidRPr="00852BD9">
        <w:rPr>
          <w:rFonts w:ascii="DengXian" w:eastAsia="DengXian" w:hAnsi="DengXian"/>
          <w:b/>
          <w:bCs/>
        </w:rPr>
        <w:t>12</w:t>
      </w:r>
      <w:r w:rsidRPr="00852BD9">
        <w:rPr>
          <w:rFonts w:ascii="DengXian" w:eastAsia="DengXian" w:hAnsi="DengXian"/>
        </w:rPr>
        <w:t>, 374–393 (2021).</w:t>
      </w:r>
    </w:p>
    <w:p w14:paraId="2ACB5463" w14:textId="77777777" w:rsidR="00852BD9" w:rsidRPr="00852BD9" w:rsidRDefault="00852BD9" w:rsidP="00852BD9">
      <w:pPr>
        <w:pStyle w:val="Bibliography"/>
        <w:rPr>
          <w:rFonts w:ascii="DengXian" w:eastAsia="DengXian" w:hAnsi="DengXian"/>
        </w:rPr>
      </w:pPr>
      <w:r w:rsidRPr="00852BD9">
        <w:rPr>
          <w:rFonts w:ascii="DengXian" w:eastAsia="DengXian" w:hAnsi="DengXian"/>
        </w:rPr>
        <w:t>47.</w:t>
      </w:r>
      <w:r w:rsidRPr="00852BD9">
        <w:rPr>
          <w:rFonts w:ascii="DengXian" w:eastAsia="DengXian" w:hAnsi="DengXian"/>
        </w:rPr>
        <w:tab/>
        <w:t xml:space="preserve">Yu, X. </w:t>
      </w:r>
      <w:r w:rsidRPr="00852BD9">
        <w:rPr>
          <w:rFonts w:ascii="DengXian" w:eastAsia="DengXian" w:hAnsi="DengXian"/>
          <w:i/>
          <w:iCs/>
        </w:rPr>
        <w:t>et al.</w:t>
      </w:r>
      <w:r w:rsidRPr="00852BD9">
        <w:rPr>
          <w:rFonts w:ascii="DengXian" w:eastAsia="DengXian" w:hAnsi="DengXian"/>
        </w:rPr>
        <w:t xml:space="preserve"> A Comparative Characterization of Different Host-sourced Lactobacillus ruminis Strains and Their Adhesive, Inhibitory, and Immunomodulating Functio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2017).</w:t>
      </w:r>
    </w:p>
    <w:p w14:paraId="55711396" w14:textId="77777777" w:rsidR="00852BD9" w:rsidRPr="00852BD9" w:rsidRDefault="00852BD9" w:rsidP="00852BD9">
      <w:pPr>
        <w:pStyle w:val="Bibliography"/>
        <w:rPr>
          <w:rFonts w:ascii="DengXian" w:eastAsia="DengXian" w:hAnsi="DengXian"/>
        </w:rPr>
      </w:pPr>
      <w:r w:rsidRPr="00852BD9">
        <w:rPr>
          <w:rFonts w:ascii="DengXian" w:eastAsia="DengXian" w:hAnsi="DengXian"/>
        </w:rPr>
        <w:t>48.</w:t>
      </w:r>
      <w:r w:rsidRPr="00852BD9">
        <w:rPr>
          <w:rFonts w:ascii="DengXian" w:eastAsia="DengXian" w:hAnsi="DengXian"/>
        </w:rPr>
        <w:tab/>
        <w:t xml:space="preserve">Department of Microbiology, Islamic Azad University School of Science, Fars, Iran </w:t>
      </w:r>
      <w:r w:rsidRPr="00852BD9">
        <w:rPr>
          <w:rFonts w:ascii="DengXian" w:eastAsia="DengXian" w:hAnsi="DengXian"/>
          <w:i/>
          <w:iCs/>
        </w:rPr>
        <w:t>et al.</w:t>
      </w:r>
      <w:r w:rsidRPr="00852BD9">
        <w:rPr>
          <w:rFonts w:ascii="DengXian" w:eastAsia="DengXian" w:hAnsi="DengXian"/>
        </w:rPr>
        <w:t xml:space="preserve"> Anti-colon cancer activity of Bifidobacterium metabolites on colon cancer cell line SW742. </w:t>
      </w:r>
      <w:r w:rsidRPr="00852BD9">
        <w:rPr>
          <w:rFonts w:ascii="DengXian" w:eastAsia="DengXian" w:hAnsi="DengXian"/>
          <w:i/>
          <w:iCs/>
        </w:rPr>
        <w:t>Turk J Gastroenterol</w:t>
      </w:r>
      <w:r w:rsidRPr="00852BD9">
        <w:rPr>
          <w:rFonts w:ascii="DengXian" w:eastAsia="DengXian" w:hAnsi="DengXian"/>
        </w:rPr>
        <w:t xml:space="preserve"> </w:t>
      </w:r>
      <w:r w:rsidRPr="00852BD9">
        <w:rPr>
          <w:rFonts w:ascii="DengXian" w:eastAsia="DengXian" w:hAnsi="DengXian"/>
          <w:b/>
          <w:bCs/>
        </w:rPr>
        <w:t>30</w:t>
      </w:r>
      <w:r w:rsidRPr="00852BD9">
        <w:rPr>
          <w:rFonts w:ascii="DengXian" w:eastAsia="DengXian" w:hAnsi="DengXian"/>
        </w:rPr>
        <w:t>, 835–842 (2019).</w:t>
      </w:r>
    </w:p>
    <w:p w14:paraId="6E09461E" w14:textId="77777777" w:rsidR="00852BD9" w:rsidRPr="00852BD9" w:rsidRDefault="00852BD9" w:rsidP="00852BD9">
      <w:pPr>
        <w:pStyle w:val="Bibliography"/>
        <w:rPr>
          <w:rFonts w:ascii="DengXian" w:eastAsia="DengXian" w:hAnsi="DengXian"/>
        </w:rPr>
      </w:pPr>
      <w:r w:rsidRPr="00852BD9">
        <w:rPr>
          <w:rFonts w:ascii="DengXian" w:eastAsia="DengXian" w:hAnsi="DengXian"/>
        </w:rPr>
        <w:t>49.</w:t>
      </w:r>
      <w:r w:rsidRPr="00852BD9">
        <w:rPr>
          <w:rFonts w:ascii="DengXian" w:eastAsia="DengXian" w:hAnsi="DengXian"/>
        </w:rPr>
        <w:tab/>
        <w:t xml:space="preserve">Tarrah, A. </w:t>
      </w:r>
      <w:r w:rsidRPr="00852BD9">
        <w:rPr>
          <w:rFonts w:ascii="DengXian" w:eastAsia="DengXian" w:hAnsi="DengXian"/>
          <w:i/>
          <w:iCs/>
        </w:rPr>
        <w:t>et al.</w:t>
      </w:r>
      <w:r w:rsidRPr="00852BD9">
        <w:rPr>
          <w:rFonts w:ascii="DengXian" w:eastAsia="DengXian" w:hAnsi="DengXian"/>
        </w:rPr>
        <w:t xml:space="preserve"> In vitro Probiotic Potential and Anti-cancer Activity of Newly Isolated Folate-</w:t>
      </w:r>
      <w:r w:rsidRPr="00852BD9">
        <w:rPr>
          <w:rFonts w:ascii="DengXian" w:eastAsia="DengXian" w:hAnsi="DengXian"/>
        </w:rPr>
        <w:lastRenderedPageBreak/>
        <w:t xml:space="preserve">Producing Streptococcus thermophilus Strai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214 (2018).</w:t>
      </w:r>
    </w:p>
    <w:p w14:paraId="74D3EAED" w14:textId="77777777" w:rsidR="00852BD9" w:rsidRPr="00852BD9" w:rsidRDefault="00852BD9" w:rsidP="00852BD9">
      <w:pPr>
        <w:pStyle w:val="Bibliography"/>
        <w:rPr>
          <w:rFonts w:ascii="DengXian" w:eastAsia="DengXian" w:hAnsi="DengXian"/>
        </w:rPr>
      </w:pPr>
      <w:r w:rsidRPr="00852BD9">
        <w:rPr>
          <w:rFonts w:ascii="DengXian" w:eastAsia="DengXian" w:hAnsi="DengXian"/>
        </w:rPr>
        <w:t>50.</w:t>
      </w:r>
      <w:r w:rsidRPr="00852BD9">
        <w:rPr>
          <w:rFonts w:ascii="DengXian" w:eastAsia="DengXian" w:hAnsi="DengXian"/>
        </w:rPr>
        <w:tab/>
        <w:t xml:space="preserve">Singh, J. Bifidobacterium longum, a lactic acid-producing intestinal bacterium inhibits colon cancer and modulates the intermediate biomarkers of colon carcinogenesis. </w:t>
      </w:r>
      <w:r w:rsidRPr="00852BD9">
        <w:rPr>
          <w:rFonts w:ascii="DengXian" w:eastAsia="DengXian" w:hAnsi="DengXian"/>
          <w:i/>
          <w:iCs/>
        </w:rPr>
        <w:t>Carcinogenesis</w:t>
      </w:r>
      <w:r w:rsidRPr="00852BD9">
        <w:rPr>
          <w:rFonts w:ascii="DengXian" w:eastAsia="DengXian" w:hAnsi="DengXian"/>
        </w:rPr>
        <w:t xml:space="preserve"> </w:t>
      </w:r>
      <w:r w:rsidRPr="00852BD9">
        <w:rPr>
          <w:rFonts w:ascii="DengXian" w:eastAsia="DengXian" w:hAnsi="DengXian"/>
          <w:b/>
          <w:bCs/>
        </w:rPr>
        <w:t>18</w:t>
      </w:r>
      <w:r w:rsidRPr="00852BD9">
        <w:rPr>
          <w:rFonts w:ascii="DengXian" w:eastAsia="DengXian" w:hAnsi="DengXian"/>
        </w:rPr>
        <w:t>, 833–841 (1997).</w:t>
      </w:r>
    </w:p>
    <w:p w14:paraId="00E87406" w14:textId="77777777" w:rsidR="00852BD9" w:rsidRPr="00852BD9" w:rsidRDefault="00852BD9" w:rsidP="00852BD9">
      <w:pPr>
        <w:pStyle w:val="Bibliography"/>
        <w:rPr>
          <w:rFonts w:ascii="DengXian" w:eastAsia="DengXian" w:hAnsi="DengXian"/>
        </w:rPr>
      </w:pPr>
      <w:r w:rsidRPr="00852BD9">
        <w:rPr>
          <w:rFonts w:ascii="DengXian" w:eastAsia="DengXian" w:hAnsi="DengXian"/>
        </w:rPr>
        <w:t>51.</w:t>
      </w:r>
      <w:r w:rsidRPr="00852BD9">
        <w:rPr>
          <w:rFonts w:ascii="DengXian" w:eastAsia="DengXian" w:hAnsi="DengXian"/>
        </w:rPr>
        <w:tab/>
        <w:t xml:space="preserve">Saber, A., Alipour, B., Faghfoori, Z., Mousavi jam, A. &amp; Yari Khosroushahi, A. Secretion metabolites of probiotic yeast, Pichia kudriavzevii AS-12, induces apoptosis pathways in human colorectal cancer cell lines. </w:t>
      </w:r>
      <w:r w:rsidRPr="00852BD9">
        <w:rPr>
          <w:rFonts w:ascii="DengXian" w:eastAsia="DengXian" w:hAnsi="DengXian"/>
          <w:i/>
          <w:iCs/>
        </w:rPr>
        <w:t>Nutrition Research</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36–46 (2017).</w:t>
      </w:r>
    </w:p>
    <w:p w14:paraId="70B7A946" w14:textId="77777777" w:rsidR="00852BD9" w:rsidRPr="00852BD9" w:rsidRDefault="00852BD9" w:rsidP="00852BD9">
      <w:pPr>
        <w:pStyle w:val="Bibliography"/>
        <w:rPr>
          <w:rFonts w:ascii="DengXian" w:eastAsia="DengXian" w:hAnsi="DengXian"/>
        </w:rPr>
      </w:pPr>
      <w:r w:rsidRPr="00852BD9">
        <w:rPr>
          <w:rFonts w:ascii="DengXian" w:eastAsia="DengXian" w:hAnsi="DengXian"/>
        </w:rPr>
        <w:t>52.</w:t>
      </w:r>
      <w:r w:rsidRPr="00852BD9">
        <w:rPr>
          <w:rFonts w:ascii="DengXian" w:eastAsia="DengXian" w:hAnsi="DengXian"/>
        </w:rPr>
        <w:tab/>
        <w:t xml:space="preserve">Pérez, J. C. Fungi of the human gut microbiota: Roles and significance. </w:t>
      </w:r>
      <w:r w:rsidRPr="00852BD9">
        <w:rPr>
          <w:rFonts w:ascii="DengXian" w:eastAsia="DengXian" w:hAnsi="DengXian"/>
          <w:i/>
          <w:iCs/>
        </w:rPr>
        <w:t>International Journal of Medical Microbiology</w:t>
      </w:r>
      <w:r w:rsidRPr="00852BD9">
        <w:rPr>
          <w:rFonts w:ascii="DengXian" w:eastAsia="DengXian" w:hAnsi="DengXian"/>
        </w:rPr>
        <w:t xml:space="preserve"> </w:t>
      </w:r>
      <w:r w:rsidRPr="00852BD9">
        <w:rPr>
          <w:rFonts w:ascii="DengXian" w:eastAsia="DengXian" w:hAnsi="DengXian"/>
          <w:b/>
          <w:bCs/>
        </w:rPr>
        <w:t>311</w:t>
      </w:r>
      <w:r w:rsidRPr="00852BD9">
        <w:rPr>
          <w:rFonts w:ascii="DengXian" w:eastAsia="DengXian" w:hAnsi="DengXian"/>
        </w:rPr>
        <w:t>, 151490 (2021).</w:t>
      </w:r>
    </w:p>
    <w:p w14:paraId="50E5CAE1" w14:textId="77777777" w:rsidR="00852BD9" w:rsidRPr="00852BD9" w:rsidRDefault="00852BD9" w:rsidP="00852BD9">
      <w:pPr>
        <w:pStyle w:val="Bibliography"/>
        <w:rPr>
          <w:rFonts w:ascii="DengXian" w:eastAsia="DengXian" w:hAnsi="DengXian"/>
        </w:rPr>
      </w:pPr>
      <w:r w:rsidRPr="00852BD9">
        <w:rPr>
          <w:rFonts w:ascii="DengXian" w:eastAsia="DengXian" w:hAnsi="DengXian"/>
        </w:rPr>
        <w:t>53.</w:t>
      </w:r>
      <w:r w:rsidRPr="00852BD9">
        <w:rPr>
          <w:rFonts w:ascii="DengXian" w:eastAsia="DengXian" w:hAnsi="DengXian"/>
        </w:rPr>
        <w:tab/>
        <w:t xml:space="preserve">Pérez, J. C. &amp; Johnson, A. D. Regulatory Circuits That Enable Proliferation of the Fungus Candida albicans in a Mammalian Host. </w:t>
      </w:r>
      <w:r w:rsidRPr="00852BD9">
        <w:rPr>
          <w:rFonts w:ascii="DengXian" w:eastAsia="DengXian" w:hAnsi="DengXian"/>
          <w:i/>
          <w:iCs/>
        </w:rPr>
        <w:t>PLOS Pathogens</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e1003780 (2013).</w:t>
      </w:r>
    </w:p>
    <w:p w14:paraId="1AA50710" w14:textId="77777777" w:rsidR="00852BD9" w:rsidRPr="00852BD9" w:rsidRDefault="00852BD9" w:rsidP="00852BD9">
      <w:pPr>
        <w:pStyle w:val="Bibliography"/>
        <w:rPr>
          <w:rFonts w:ascii="DengXian" w:eastAsia="DengXian" w:hAnsi="DengXian"/>
        </w:rPr>
      </w:pPr>
      <w:r w:rsidRPr="00852BD9">
        <w:rPr>
          <w:rFonts w:ascii="DengXian" w:eastAsia="DengXian" w:hAnsi="DengXian"/>
        </w:rPr>
        <w:t>54.</w:t>
      </w:r>
      <w:r w:rsidRPr="00852BD9">
        <w:rPr>
          <w:rFonts w:ascii="DengXian" w:eastAsia="DengXian" w:hAnsi="DengXian"/>
        </w:rPr>
        <w:tab/>
        <w:t xml:space="preserve">Aykut, B. </w:t>
      </w:r>
      <w:r w:rsidRPr="00852BD9">
        <w:rPr>
          <w:rFonts w:ascii="DengXian" w:eastAsia="DengXian" w:hAnsi="DengXian"/>
          <w:i/>
          <w:iCs/>
        </w:rPr>
        <w:t>et al.</w:t>
      </w:r>
      <w:r w:rsidRPr="00852BD9">
        <w:rPr>
          <w:rFonts w:ascii="DengXian" w:eastAsia="DengXian" w:hAnsi="DengXian"/>
        </w:rPr>
        <w:t xml:space="preserve"> The fungal mycobiome promotes pancreatic oncogenesis via activation of MBL. </w:t>
      </w:r>
      <w:r w:rsidRPr="00852BD9">
        <w:rPr>
          <w:rFonts w:ascii="DengXian" w:eastAsia="DengXian" w:hAnsi="DengXian"/>
          <w:i/>
          <w:iCs/>
        </w:rPr>
        <w:t>Nature</w:t>
      </w:r>
      <w:r w:rsidRPr="00852BD9">
        <w:rPr>
          <w:rFonts w:ascii="DengXian" w:eastAsia="DengXian" w:hAnsi="DengXian"/>
        </w:rPr>
        <w:t xml:space="preserve"> </w:t>
      </w:r>
      <w:r w:rsidRPr="00852BD9">
        <w:rPr>
          <w:rFonts w:ascii="DengXian" w:eastAsia="DengXian" w:hAnsi="DengXian"/>
          <w:b/>
          <w:bCs/>
        </w:rPr>
        <w:t>574</w:t>
      </w:r>
      <w:r w:rsidRPr="00852BD9">
        <w:rPr>
          <w:rFonts w:ascii="DengXian" w:eastAsia="DengXian" w:hAnsi="DengXian"/>
        </w:rPr>
        <w:t>, 264–267 (2019).</w:t>
      </w:r>
    </w:p>
    <w:p w14:paraId="480CA4D0" w14:textId="77777777" w:rsidR="00852BD9" w:rsidRPr="00852BD9" w:rsidRDefault="00852BD9" w:rsidP="00852BD9">
      <w:pPr>
        <w:pStyle w:val="Bibliography"/>
        <w:rPr>
          <w:rFonts w:ascii="DengXian" w:eastAsia="DengXian" w:hAnsi="DengXian"/>
        </w:rPr>
      </w:pPr>
      <w:r w:rsidRPr="00852BD9">
        <w:rPr>
          <w:rFonts w:ascii="DengXian" w:eastAsia="DengXian" w:hAnsi="DengXian"/>
        </w:rPr>
        <w:t>55.</w:t>
      </w:r>
      <w:r w:rsidRPr="00852BD9">
        <w:rPr>
          <w:rFonts w:ascii="DengXian" w:eastAsia="DengXian" w:hAnsi="DengXian"/>
        </w:rPr>
        <w:tab/>
        <w:t xml:space="preserve">Rajan, S. K., Lindqvist, M., Brummer, R. J., Schoultz, I. &amp; Repsilber, D. Phylogenetic microbiota profiling in fecal samples depends on combination of sequencing depth and choice of NGS analysis method.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e0222171 (2019).</w:t>
      </w:r>
    </w:p>
    <w:p w14:paraId="281B9BA7" w14:textId="77777777" w:rsidR="00852BD9" w:rsidRPr="00852BD9" w:rsidRDefault="00852BD9" w:rsidP="00852BD9">
      <w:pPr>
        <w:pStyle w:val="Bibliography"/>
        <w:rPr>
          <w:rFonts w:ascii="DengXian" w:eastAsia="DengXian" w:hAnsi="DengXian"/>
        </w:rPr>
      </w:pPr>
      <w:r w:rsidRPr="00852BD9">
        <w:rPr>
          <w:rFonts w:ascii="DengXian" w:eastAsia="DengXian" w:hAnsi="DengXian"/>
        </w:rPr>
        <w:t>56.</w:t>
      </w:r>
      <w:r w:rsidRPr="00852BD9">
        <w:rPr>
          <w:rFonts w:ascii="DengXian" w:eastAsia="DengXian" w:hAnsi="DengXian"/>
        </w:rPr>
        <w:tab/>
        <w:t xml:space="preserve">Gweon, H. S. </w:t>
      </w:r>
      <w:r w:rsidRPr="00852BD9">
        <w:rPr>
          <w:rFonts w:ascii="DengXian" w:eastAsia="DengXian" w:hAnsi="DengXian"/>
          <w:i/>
          <w:iCs/>
        </w:rPr>
        <w:t>et al.</w:t>
      </w:r>
      <w:r w:rsidRPr="00852BD9">
        <w:rPr>
          <w:rFonts w:ascii="DengXian" w:eastAsia="DengXian" w:hAnsi="DengXian"/>
        </w:rPr>
        <w:t xml:space="preserve"> The impact of sequencing depth on the inferred taxonomic composition and AMR gene content of metagenomic samples. </w:t>
      </w:r>
      <w:r w:rsidRPr="00852BD9">
        <w:rPr>
          <w:rFonts w:ascii="DengXian" w:eastAsia="DengXian" w:hAnsi="DengXian"/>
          <w:i/>
          <w:iCs/>
        </w:rPr>
        <w:t>Environmental Microbiom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7 (2019).</w:t>
      </w:r>
    </w:p>
    <w:p w14:paraId="462F1236" w14:textId="77777777" w:rsidR="00852BD9" w:rsidRPr="00852BD9" w:rsidRDefault="00852BD9" w:rsidP="00852BD9">
      <w:pPr>
        <w:pStyle w:val="Bibliography"/>
        <w:rPr>
          <w:rFonts w:ascii="DengXian" w:eastAsia="DengXian" w:hAnsi="DengXian"/>
        </w:rPr>
      </w:pPr>
      <w:r w:rsidRPr="00852BD9">
        <w:rPr>
          <w:rFonts w:ascii="DengXian" w:eastAsia="DengXian" w:hAnsi="DengXian"/>
        </w:rPr>
        <w:t>57.</w:t>
      </w:r>
      <w:r w:rsidRPr="00852BD9">
        <w:rPr>
          <w:rFonts w:ascii="DengXian" w:eastAsia="DengXian" w:hAnsi="DengXian"/>
        </w:rPr>
        <w:tab/>
        <w:t xml:space="preserve">Fontana </w:t>
      </w:r>
      <w:r w:rsidRPr="00852BD9">
        <w:rPr>
          <w:rFonts w:ascii="DengXian" w:eastAsia="DengXian" w:hAnsi="DengXian"/>
          <w:i/>
          <w:iCs/>
        </w:rPr>
        <w:t>et al.</w:t>
      </w:r>
      <w:r w:rsidRPr="00852BD9">
        <w:rPr>
          <w:rFonts w:ascii="DengXian" w:eastAsia="DengXian" w:hAnsi="DengXian"/>
        </w:rPr>
        <w:t xml:space="preserve"> Gut Microbiota Profiles Differ among Individuals Depending on Their Region of Origin: An Italian Pilot Study. </w:t>
      </w:r>
      <w:r w:rsidRPr="00852BD9">
        <w:rPr>
          <w:rFonts w:ascii="DengXian" w:eastAsia="DengXian" w:hAnsi="DengXian"/>
          <w:i/>
          <w:iCs/>
        </w:rPr>
        <w:t>IJERPH</w:t>
      </w:r>
      <w:r w:rsidRPr="00852BD9">
        <w:rPr>
          <w:rFonts w:ascii="DengXian" w:eastAsia="DengXian" w:hAnsi="DengXian"/>
        </w:rPr>
        <w:t xml:space="preserve"> </w:t>
      </w:r>
      <w:r w:rsidRPr="00852BD9">
        <w:rPr>
          <w:rFonts w:ascii="DengXian" w:eastAsia="DengXian" w:hAnsi="DengXian"/>
          <w:b/>
          <w:bCs/>
        </w:rPr>
        <w:t>16</w:t>
      </w:r>
      <w:r w:rsidRPr="00852BD9">
        <w:rPr>
          <w:rFonts w:ascii="DengXian" w:eastAsia="DengXian" w:hAnsi="DengXian"/>
        </w:rPr>
        <w:t>, 4065 (2019).</w:t>
      </w:r>
    </w:p>
    <w:p w14:paraId="16DA7278" w14:textId="77777777" w:rsidR="00852BD9" w:rsidRPr="00852BD9" w:rsidRDefault="00852BD9" w:rsidP="00852BD9">
      <w:pPr>
        <w:pStyle w:val="Bibliography"/>
        <w:rPr>
          <w:rFonts w:ascii="DengXian" w:eastAsia="DengXian" w:hAnsi="DengXian"/>
        </w:rPr>
      </w:pPr>
      <w:r w:rsidRPr="00852BD9">
        <w:rPr>
          <w:rFonts w:ascii="DengXian" w:eastAsia="DengXian" w:hAnsi="DengXian"/>
        </w:rPr>
        <w:t>58.</w:t>
      </w:r>
      <w:r w:rsidRPr="00852BD9">
        <w:rPr>
          <w:rFonts w:ascii="DengXian" w:eastAsia="DengXian" w:hAnsi="DengXian"/>
        </w:rPr>
        <w:tab/>
        <w:t xml:space="preserve">Duvallet, C., Gibbons, S. M., Gurry, T., Irizarry, R. A. &amp; Alm, E. J. Meta-analysis of gut microbiome studies identifies disease-specific and shared responses.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1784 (2017).</w:t>
      </w:r>
    </w:p>
    <w:p w14:paraId="556618B2"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59.</w:t>
      </w:r>
      <w:r w:rsidRPr="00852BD9">
        <w:rPr>
          <w:rFonts w:ascii="DengXian" w:eastAsia="DengXian" w:hAnsi="DengXian"/>
        </w:rPr>
        <w:tab/>
        <w:t xml:space="preserve">Chong, C. W. </w:t>
      </w:r>
      <w:r w:rsidRPr="00852BD9">
        <w:rPr>
          <w:rFonts w:ascii="DengXian" w:eastAsia="DengXian" w:hAnsi="DengXian"/>
          <w:i/>
          <w:iCs/>
        </w:rPr>
        <w:t>et al.</w:t>
      </w:r>
      <w:r w:rsidRPr="00852BD9">
        <w:rPr>
          <w:rFonts w:ascii="DengXian" w:eastAsia="DengXian" w:hAnsi="DengXian"/>
        </w:rPr>
        <w:t xml:space="preserve"> Effect of ethnicity and socioeconomic variation to the gut microbiota composition among pre-adolescent in Malaysia.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5</w:t>
      </w:r>
      <w:r w:rsidRPr="00852BD9">
        <w:rPr>
          <w:rFonts w:ascii="DengXian" w:eastAsia="DengXian" w:hAnsi="DengXian"/>
        </w:rPr>
        <w:t>, 13338 (2015).</w:t>
      </w:r>
    </w:p>
    <w:p w14:paraId="48CE39DB" w14:textId="77777777" w:rsidR="00852BD9" w:rsidRPr="00852BD9" w:rsidRDefault="00852BD9" w:rsidP="00852BD9">
      <w:pPr>
        <w:pStyle w:val="Bibliography"/>
        <w:rPr>
          <w:rFonts w:ascii="DengXian" w:eastAsia="DengXian" w:hAnsi="DengXian"/>
        </w:rPr>
      </w:pPr>
      <w:r w:rsidRPr="00852BD9">
        <w:rPr>
          <w:rFonts w:ascii="DengXian" w:eastAsia="DengXian" w:hAnsi="DengXian"/>
        </w:rPr>
        <w:t>60.</w:t>
      </w:r>
      <w:r w:rsidRPr="00852BD9">
        <w:rPr>
          <w:rFonts w:ascii="DengXian" w:eastAsia="DengXian" w:hAnsi="DengXian"/>
        </w:rPr>
        <w:tab/>
        <w:t xml:space="preserve">Pereira, M. B., Wallroth, M., Jonsson, V. &amp; Kristiansson, E. Comparison of normalization methods for the analysis of metagenomic gene abundance data. </w:t>
      </w:r>
      <w:r w:rsidRPr="00852BD9">
        <w:rPr>
          <w:rFonts w:ascii="DengXian" w:eastAsia="DengXian" w:hAnsi="DengXian"/>
          <w:i/>
          <w:iCs/>
        </w:rPr>
        <w:t>BMC Genomics</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74 (2018).</w:t>
      </w:r>
    </w:p>
    <w:p w14:paraId="2A8E748E" w14:textId="77777777" w:rsidR="00852BD9" w:rsidRPr="00852BD9" w:rsidRDefault="00852BD9" w:rsidP="00852BD9">
      <w:pPr>
        <w:pStyle w:val="Bibliography"/>
        <w:rPr>
          <w:rFonts w:ascii="DengXian" w:eastAsia="DengXian" w:hAnsi="DengXian"/>
        </w:rPr>
      </w:pPr>
      <w:r w:rsidRPr="00852BD9">
        <w:rPr>
          <w:rFonts w:ascii="DengXian" w:eastAsia="DengXian" w:hAnsi="DengXian"/>
        </w:rPr>
        <w:t>61.</w:t>
      </w:r>
      <w:r w:rsidRPr="00852BD9">
        <w:rPr>
          <w:rFonts w:ascii="DengXian" w:eastAsia="DengXian" w:hAnsi="DengXian"/>
        </w:rPr>
        <w:tab/>
        <w:t xml:space="preserve">Yu, T. </w:t>
      </w:r>
      <w:r w:rsidRPr="00852BD9">
        <w:rPr>
          <w:rFonts w:ascii="DengXian" w:eastAsia="DengXian" w:hAnsi="DengXian"/>
          <w:i/>
          <w:iCs/>
        </w:rPr>
        <w:t>et al.</w:t>
      </w:r>
      <w:r w:rsidRPr="00852BD9">
        <w:rPr>
          <w:rFonts w:ascii="DengXian" w:eastAsia="DengXian" w:hAnsi="DengXian"/>
        </w:rPr>
        <w:t xml:space="preserve"> Fusobacterium nucleatum Promotes Chemoresistance to Colorectal Cancer by Modulating Autophagy. </w:t>
      </w:r>
      <w:r w:rsidRPr="00852BD9">
        <w:rPr>
          <w:rFonts w:ascii="DengXian" w:eastAsia="DengXian" w:hAnsi="DengXian"/>
          <w:i/>
          <w:iCs/>
        </w:rPr>
        <w:t>Cell</w:t>
      </w:r>
      <w:r w:rsidRPr="00852BD9">
        <w:rPr>
          <w:rFonts w:ascii="DengXian" w:eastAsia="DengXian" w:hAnsi="DengXian"/>
        </w:rPr>
        <w:t xml:space="preserve"> </w:t>
      </w:r>
      <w:r w:rsidRPr="00852BD9">
        <w:rPr>
          <w:rFonts w:ascii="DengXian" w:eastAsia="DengXian" w:hAnsi="DengXian"/>
          <w:b/>
          <w:bCs/>
        </w:rPr>
        <w:t>170</w:t>
      </w:r>
      <w:r w:rsidRPr="00852BD9">
        <w:rPr>
          <w:rFonts w:ascii="DengXian" w:eastAsia="DengXian" w:hAnsi="DengXian"/>
        </w:rPr>
        <w:t>, 548-563.e16 (2017).</w:t>
      </w:r>
    </w:p>
    <w:p w14:paraId="361A37F0" w14:textId="77777777" w:rsidR="00852BD9" w:rsidRPr="00852BD9" w:rsidRDefault="00852BD9" w:rsidP="00852BD9">
      <w:pPr>
        <w:pStyle w:val="Bibliography"/>
        <w:rPr>
          <w:rFonts w:ascii="DengXian" w:eastAsia="DengXian" w:hAnsi="DengXian"/>
        </w:rPr>
      </w:pPr>
      <w:r w:rsidRPr="00852BD9">
        <w:rPr>
          <w:rFonts w:ascii="DengXian" w:eastAsia="DengXian" w:hAnsi="DengXian"/>
        </w:rPr>
        <w:t>62.</w:t>
      </w:r>
      <w:r w:rsidRPr="00852BD9">
        <w:rPr>
          <w:rFonts w:ascii="DengXian" w:eastAsia="DengXian" w:hAnsi="DengXian"/>
        </w:rPr>
        <w:tab/>
        <w:t xml:space="preserve">Kwong, T. N. Y. </w:t>
      </w:r>
      <w:r w:rsidRPr="00852BD9">
        <w:rPr>
          <w:rFonts w:ascii="DengXian" w:eastAsia="DengXian" w:hAnsi="DengXian"/>
          <w:i/>
          <w:iCs/>
        </w:rPr>
        <w:t>et al.</w:t>
      </w:r>
      <w:r w:rsidRPr="00852BD9">
        <w:rPr>
          <w:rFonts w:ascii="DengXian" w:eastAsia="DengXian" w:hAnsi="DengXian"/>
        </w:rPr>
        <w:t xml:space="preserve"> Association Between Bacteremia From Specific Microbes and Subsequent Diagnosis of Colorectal Cancer.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383-390.e8 (2018).</w:t>
      </w:r>
    </w:p>
    <w:p w14:paraId="26E0CF8D" w14:textId="77777777" w:rsidR="00852BD9" w:rsidRPr="00852BD9" w:rsidRDefault="00852BD9" w:rsidP="00852BD9">
      <w:pPr>
        <w:pStyle w:val="Bibliography"/>
        <w:rPr>
          <w:rFonts w:ascii="DengXian" w:eastAsia="DengXian" w:hAnsi="DengXian"/>
        </w:rPr>
      </w:pPr>
      <w:r w:rsidRPr="00852BD9">
        <w:rPr>
          <w:rFonts w:ascii="DengXian" w:eastAsia="DengXian" w:hAnsi="DengXian"/>
        </w:rPr>
        <w:t>63.</w:t>
      </w:r>
      <w:r w:rsidRPr="00852BD9">
        <w:rPr>
          <w:rFonts w:ascii="DengXian" w:eastAsia="DengXian" w:hAnsi="DengXian"/>
        </w:rPr>
        <w:tab/>
        <w:t xml:space="preserve">Lopez-Dupla, M., Creus, C., Navarro, O. &amp; Raga, X. Association of Gemella morbillorum Endocarditis with Adenomatous Polyps and Carcinoma of the Colon: Case Report and Review. </w:t>
      </w:r>
      <w:r w:rsidRPr="00852BD9">
        <w:rPr>
          <w:rFonts w:ascii="DengXian" w:eastAsia="DengXian" w:hAnsi="DengXian"/>
          <w:i/>
          <w:iCs/>
        </w:rPr>
        <w:t>Clinical Infectious Diseases</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379–379 (1996).</w:t>
      </w:r>
    </w:p>
    <w:p w14:paraId="19871424" w14:textId="77777777" w:rsidR="00852BD9" w:rsidRPr="00852BD9" w:rsidRDefault="00852BD9" w:rsidP="00852BD9">
      <w:pPr>
        <w:pStyle w:val="Bibliography"/>
        <w:rPr>
          <w:rFonts w:ascii="DengXian" w:eastAsia="DengXian" w:hAnsi="DengXian"/>
        </w:rPr>
      </w:pPr>
      <w:r w:rsidRPr="00852BD9">
        <w:rPr>
          <w:rFonts w:ascii="DengXian" w:eastAsia="DengXian" w:hAnsi="DengXian"/>
        </w:rPr>
        <w:t>64.</w:t>
      </w:r>
      <w:r w:rsidRPr="00852BD9">
        <w:rPr>
          <w:rFonts w:ascii="DengXian" w:eastAsia="DengXian" w:hAnsi="DengXian"/>
        </w:rPr>
        <w:tab/>
        <w:t xml:space="preserve">Zhang, Q. </w:t>
      </w:r>
      <w:r w:rsidRPr="00852BD9">
        <w:rPr>
          <w:rFonts w:ascii="DengXian" w:eastAsia="DengXian" w:hAnsi="DengXian"/>
          <w:i/>
          <w:iCs/>
        </w:rPr>
        <w:t>et al.</w:t>
      </w:r>
      <w:r w:rsidRPr="00852BD9">
        <w:rPr>
          <w:rFonts w:ascii="DengXian" w:eastAsia="DengXian" w:hAnsi="DengXian"/>
        </w:rPr>
        <w:t xml:space="preserve"> Accelerated dysbiosis of gut microbiota during aggravation of DSS-induced colitis by a butyrate-producing bacterium.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27572 (2016).</w:t>
      </w:r>
    </w:p>
    <w:p w14:paraId="6E1C5A3B" w14:textId="77777777" w:rsidR="00852BD9" w:rsidRPr="00852BD9" w:rsidRDefault="00852BD9" w:rsidP="00852BD9">
      <w:pPr>
        <w:pStyle w:val="Bibliography"/>
        <w:rPr>
          <w:rFonts w:ascii="DengXian" w:eastAsia="DengXian" w:hAnsi="DengXian"/>
        </w:rPr>
      </w:pPr>
      <w:r w:rsidRPr="00852BD9">
        <w:rPr>
          <w:rFonts w:ascii="DengXian" w:eastAsia="DengXian" w:hAnsi="DengXian"/>
        </w:rPr>
        <w:t>65.</w:t>
      </w:r>
      <w:r w:rsidRPr="00852BD9">
        <w:rPr>
          <w:rFonts w:ascii="DengXian" w:eastAsia="DengXian" w:hAnsi="DengXian"/>
        </w:rPr>
        <w:tab/>
        <w:t xml:space="preserve">Ma, L., Tang, L. &amp; Yi, Q. Salvianolic Acids: Potential Source of Natural Drugs for the Treatment of Fibrosis Disease and Cancer.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97 (2019).</w:t>
      </w:r>
    </w:p>
    <w:p w14:paraId="50BE6944" w14:textId="77777777" w:rsidR="00852BD9" w:rsidRPr="00852BD9" w:rsidRDefault="00852BD9" w:rsidP="00852BD9">
      <w:pPr>
        <w:pStyle w:val="Bibliography"/>
        <w:rPr>
          <w:rFonts w:ascii="DengXian" w:eastAsia="DengXian" w:hAnsi="DengXian"/>
        </w:rPr>
      </w:pPr>
      <w:r w:rsidRPr="00852BD9">
        <w:rPr>
          <w:rFonts w:ascii="DengXian" w:eastAsia="DengXian" w:hAnsi="DengXian"/>
        </w:rPr>
        <w:t>66.</w:t>
      </w:r>
      <w:r w:rsidRPr="00852BD9">
        <w:rPr>
          <w:rFonts w:ascii="DengXian" w:eastAsia="DengXian" w:hAnsi="DengXian"/>
        </w:rPr>
        <w:tab/>
        <w:t xml:space="preserve">Das, G. </w:t>
      </w:r>
      <w:r w:rsidRPr="00852BD9">
        <w:rPr>
          <w:rFonts w:ascii="DengXian" w:eastAsia="DengXian" w:hAnsi="DengXian"/>
          <w:i/>
          <w:iCs/>
        </w:rPr>
        <w:t>et al.</w:t>
      </w:r>
      <w:r w:rsidRPr="00852BD9">
        <w:rPr>
          <w:rFonts w:ascii="DengXian" w:eastAsia="DengXian" w:hAnsi="DengXian"/>
        </w:rPr>
        <w:t xml:space="preserve"> Cordyceps spp.: A Review on Its Immune-Stimulatory and Other Biological Potential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2250 (2021).</w:t>
      </w:r>
    </w:p>
    <w:p w14:paraId="33D93BD5" w14:textId="77777777" w:rsidR="00852BD9" w:rsidRPr="00852BD9" w:rsidRDefault="00852BD9" w:rsidP="00852BD9">
      <w:pPr>
        <w:pStyle w:val="Bibliography"/>
        <w:rPr>
          <w:rFonts w:ascii="DengXian" w:eastAsia="DengXian" w:hAnsi="DengXian"/>
        </w:rPr>
      </w:pPr>
      <w:r w:rsidRPr="00852BD9">
        <w:rPr>
          <w:rFonts w:ascii="DengXian" w:eastAsia="DengXian" w:hAnsi="DengXian"/>
        </w:rPr>
        <w:t>67.</w:t>
      </w:r>
      <w:r w:rsidRPr="00852BD9">
        <w:rPr>
          <w:rFonts w:ascii="DengXian" w:eastAsia="DengXian" w:hAnsi="DengXian"/>
        </w:rPr>
        <w:tab/>
        <w:t xml:space="preserve">Boskovic, I., </w:t>
      </w:r>
      <w:r w:rsidRPr="00852BD9">
        <w:rPr>
          <w:rFonts w:ascii="Cambria" w:eastAsia="DengXian" w:hAnsi="Cambria" w:cs="Cambria"/>
        </w:rPr>
        <w:t>Đ</w:t>
      </w:r>
      <w:r w:rsidRPr="00852BD9">
        <w:rPr>
          <w:rFonts w:ascii="DengXian" w:eastAsia="DengXian" w:hAnsi="DengXian"/>
        </w:rPr>
        <w:t>uki</w:t>
      </w:r>
      <w:r w:rsidRPr="00852BD9">
        <w:rPr>
          <w:rFonts w:ascii="Cambria" w:eastAsia="DengXian" w:hAnsi="Cambria" w:cs="Cambria"/>
        </w:rPr>
        <w:t>ć</w:t>
      </w:r>
      <w:r w:rsidRPr="00852BD9">
        <w:rPr>
          <w:rFonts w:ascii="DengXian" w:eastAsia="DengXian" w:hAnsi="DengXian"/>
        </w:rPr>
        <w:t>, D. A., Maskovic, P., Mandi</w:t>
      </w:r>
      <w:r w:rsidRPr="00852BD9">
        <w:rPr>
          <w:rFonts w:ascii="Cambria" w:eastAsia="DengXian" w:hAnsi="Cambria" w:cs="Cambria"/>
        </w:rPr>
        <w:t>ć</w:t>
      </w:r>
      <w:r w:rsidRPr="00852BD9">
        <w:rPr>
          <w:rFonts w:ascii="DengXian" w:eastAsia="DengXian" w:hAnsi="DengXian"/>
        </w:rPr>
        <w:t xml:space="preserve">, L. &amp; Perovic, S. Phytochemical composition and antimicrobial, antioxidant and cytotoxic activities of Anchusa officinalis L. extracts. </w:t>
      </w:r>
      <w:r w:rsidRPr="00852BD9">
        <w:rPr>
          <w:rFonts w:ascii="DengXian" w:eastAsia="DengXian" w:hAnsi="DengXian"/>
          <w:i/>
          <w:iCs/>
        </w:rPr>
        <w:t>Biologia</w:t>
      </w:r>
      <w:r w:rsidRPr="00852BD9">
        <w:rPr>
          <w:rFonts w:ascii="DengXian" w:eastAsia="DengXian" w:hAnsi="DengXian"/>
        </w:rPr>
        <w:t xml:space="preserve"> </w:t>
      </w:r>
      <w:r w:rsidRPr="00852BD9">
        <w:rPr>
          <w:rFonts w:ascii="DengXian" w:eastAsia="DengXian" w:hAnsi="DengXian"/>
          <w:b/>
          <w:bCs/>
        </w:rPr>
        <w:t>73</w:t>
      </w:r>
      <w:r w:rsidRPr="00852BD9">
        <w:rPr>
          <w:rFonts w:ascii="DengXian" w:eastAsia="DengXian" w:hAnsi="DengXian"/>
        </w:rPr>
        <w:t>, 1035–1041 (2018).</w:t>
      </w:r>
    </w:p>
    <w:p w14:paraId="2FD923F6" w14:textId="77777777" w:rsidR="00852BD9" w:rsidRPr="00852BD9" w:rsidRDefault="00852BD9" w:rsidP="00852BD9">
      <w:pPr>
        <w:pStyle w:val="Bibliography"/>
        <w:rPr>
          <w:rFonts w:ascii="DengXian" w:eastAsia="DengXian" w:hAnsi="DengXian"/>
        </w:rPr>
      </w:pPr>
      <w:r w:rsidRPr="00852BD9">
        <w:rPr>
          <w:rFonts w:ascii="DengXian" w:eastAsia="DengXian" w:hAnsi="DengXian"/>
        </w:rPr>
        <w:t>68.</w:t>
      </w:r>
      <w:r w:rsidRPr="00852BD9">
        <w:rPr>
          <w:rFonts w:ascii="DengXian" w:eastAsia="DengXian" w:hAnsi="DengXian"/>
        </w:rPr>
        <w:tab/>
        <w:t xml:space="preserve">Luo, C. </w:t>
      </w:r>
      <w:r w:rsidRPr="00852BD9">
        <w:rPr>
          <w:rFonts w:ascii="DengXian" w:eastAsia="DengXian" w:hAnsi="DengXian"/>
          <w:i/>
          <w:iCs/>
        </w:rPr>
        <w:t>et al.</w:t>
      </w:r>
      <w:r w:rsidRPr="00852BD9">
        <w:rPr>
          <w:rFonts w:ascii="DengXian" w:eastAsia="DengXian" w:hAnsi="DengXian"/>
        </w:rPr>
        <w:t xml:space="preserve"> A Review of the Anti-Inflammatory Effects of Rosmarinic Acid on Inflammatory Disease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153 (2020).</w:t>
      </w:r>
    </w:p>
    <w:p w14:paraId="38455615"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69.</w:t>
      </w:r>
      <w:r w:rsidRPr="00852BD9">
        <w:rPr>
          <w:rFonts w:ascii="DengXian" w:eastAsia="DengXian" w:hAnsi="DengXian"/>
        </w:rPr>
        <w:tab/>
        <w:t xml:space="preserve">Khil, L.-Y. </w:t>
      </w:r>
      <w:r w:rsidRPr="00852BD9">
        <w:rPr>
          <w:rFonts w:ascii="DengXian" w:eastAsia="DengXian" w:hAnsi="DengXian"/>
          <w:i/>
          <w:iCs/>
        </w:rPr>
        <w:t>et al.</w:t>
      </w:r>
      <w:r w:rsidRPr="00852BD9">
        <w:rPr>
          <w:rFonts w:ascii="DengXian" w:eastAsia="DengXian" w:hAnsi="DengXian"/>
        </w:rPr>
        <w:t xml:space="preserve"> Mechanisms involved in Korean mistletoe lectin-induced apoptosis of cancer cells. </w:t>
      </w:r>
      <w:r w:rsidRPr="00852BD9">
        <w:rPr>
          <w:rFonts w:ascii="DengXian" w:eastAsia="DengXian" w:hAnsi="DengXian"/>
          <w:i/>
          <w:iCs/>
        </w:rPr>
        <w:t>WJG</w:t>
      </w:r>
      <w:r w:rsidRPr="00852BD9">
        <w:rPr>
          <w:rFonts w:ascii="DengXian" w:eastAsia="DengXian" w:hAnsi="DengXian"/>
        </w:rPr>
        <w:t xml:space="preserve"> </w:t>
      </w:r>
      <w:r w:rsidRPr="00852BD9">
        <w:rPr>
          <w:rFonts w:ascii="DengXian" w:eastAsia="DengXian" w:hAnsi="DengXian"/>
          <w:b/>
          <w:bCs/>
        </w:rPr>
        <w:t>13</w:t>
      </w:r>
      <w:r w:rsidRPr="00852BD9">
        <w:rPr>
          <w:rFonts w:ascii="DengXian" w:eastAsia="DengXian" w:hAnsi="DengXian"/>
        </w:rPr>
        <w:t>, 2811 (2007).</w:t>
      </w:r>
    </w:p>
    <w:p w14:paraId="57042291" w14:textId="77777777" w:rsidR="00852BD9" w:rsidRPr="00852BD9" w:rsidRDefault="00852BD9" w:rsidP="00852BD9">
      <w:pPr>
        <w:pStyle w:val="Bibliography"/>
        <w:rPr>
          <w:rFonts w:ascii="DengXian" w:eastAsia="DengXian" w:hAnsi="DengXian"/>
        </w:rPr>
      </w:pPr>
      <w:r w:rsidRPr="00852BD9">
        <w:rPr>
          <w:rFonts w:ascii="DengXian" w:eastAsia="DengXian" w:hAnsi="DengXian"/>
        </w:rPr>
        <w:t>70.</w:t>
      </w:r>
      <w:r w:rsidRPr="00852BD9">
        <w:rPr>
          <w:rFonts w:ascii="DengXian" w:eastAsia="DengXian" w:hAnsi="DengXian"/>
        </w:rPr>
        <w:tab/>
        <w:t xml:space="preserve">Li, Q. </w:t>
      </w:r>
      <w:r w:rsidRPr="00852BD9">
        <w:rPr>
          <w:rFonts w:ascii="DengXian" w:eastAsia="DengXian" w:hAnsi="DengXian"/>
          <w:i/>
          <w:iCs/>
        </w:rPr>
        <w:t>et al.</w:t>
      </w:r>
      <w:r w:rsidRPr="00852BD9">
        <w:rPr>
          <w:rFonts w:ascii="DengXian" w:eastAsia="DengXian" w:hAnsi="DengXian"/>
        </w:rPr>
        <w:t xml:space="preserve"> Streptococcus thermophilus Inhibits Colorectal Tumorigenesis Through Secreting β-Galactosidase.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60</w:t>
      </w:r>
      <w:r w:rsidRPr="00852BD9">
        <w:rPr>
          <w:rFonts w:ascii="DengXian" w:eastAsia="DengXian" w:hAnsi="DengXian"/>
        </w:rPr>
        <w:t>, 1179-1193.e14 (2021).</w:t>
      </w:r>
    </w:p>
    <w:p w14:paraId="54AF04B1" w14:textId="77777777" w:rsidR="00852BD9" w:rsidRPr="00852BD9" w:rsidRDefault="00852BD9" w:rsidP="00852BD9">
      <w:pPr>
        <w:pStyle w:val="Bibliography"/>
        <w:rPr>
          <w:rFonts w:ascii="DengXian" w:eastAsia="DengXian" w:hAnsi="DengXian"/>
        </w:rPr>
      </w:pPr>
      <w:r w:rsidRPr="00852BD9">
        <w:rPr>
          <w:rFonts w:ascii="DengXian" w:eastAsia="DengXian" w:hAnsi="DengXian"/>
        </w:rPr>
        <w:t>71.</w:t>
      </w:r>
      <w:r w:rsidRPr="00852BD9">
        <w:rPr>
          <w:rFonts w:ascii="DengXian" w:eastAsia="DengXian" w:hAnsi="DengXian"/>
        </w:rPr>
        <w:tab/>
        <w:t xml:space="preserve">Zhao, L.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Parvimonas Micra Promotes Intestinal Tumorigenesis in Conventional Apcmin/+ Mice and in Germ-Free Mice</w:t>
      </w:r>
      <w:r w:rsidRPr="00852BD9">
        <w:rPr>
          <w:rFonts w:ascii="DengXian" w:eastAsia="DengXian" w:hAnsi="DengXian"/>
        </w:rPr>
        <w:t>. https://www.researchsquare.com/article/rs-25974/v1 (2020) doi:10.21203/rs.3.rs-25974/v1.</w:t>
      </w:r>
    </w:p>
    <w:p w14:paraId="5953E958" w14:textId="77777777" w:rsidR="00852BD9" w:rsidRPr="00852BD9" w:rsidRDefault="00852BD9" w:rsidP="00852BD9">
      <w:pPr>
        <w:pStyle w:val="Bibliography"/>
        <w:rPr>
          <w:rFonts w:ascii="DengXian" w:eastAsia="DengXian" w:hAnsi="DengXian"/>
        </w:rPr>
      </w:pPr>
      <w:r w:rsidRPr="00852BD9">
        <w:rPr>
          <w:rFonts w:ascii="DengXian" w:eastAsia="DengXian" w:hAnsi="DengXian"/>
        </w:rPr>
        <w:t>72.</w:t>
      </w:r>
      <w:r w:rsidRPr="00852BD9">
        <w:rPr>
          <w:rFonts w:ascii="DengXian" w:eastAsia="DengXian" w:hAnsi="DengXian"/>
        </w:rPr>
        <w:tab/>
        <w:t xml:space="preserve">Long, X. </w:t>
      </w:r>
      <w:r w:rsidRPr="00852BD9">
        <w:rPr>
          <w:rFonts w:ascii="DengXian" w:eastAsia="DengXian" w:hAnsi="DengXian"/>
          <w:i/>
          <w:iCs/>
        </w:rPr>
        <w:t>et al.</w:t>
      </w:r>
      <w:r w:rsidRPr="00852BD9">
        <w:rPr>
          <w:rFonts w:ascii="DengXian" w:eastAsia="DengXian" w:hAnsi="DengXian"/>
        </w:rPr>
        <w:t xml:space="preserve"> Peptostreptococcus anaerobius promotes colorectal carcinogenesis and modulates tumour immunity. </w:t>
      </w:r>
      <w:r w:rsidRPr="00852BD9">
        <w:rPr>
          <w:rFonts w:ascii="DengXian" w:eastAsia="DengXian" w:hAnsi="DengXian"/>
          <w:i/>
          <w:iCs/>
        </w:rPr>
        <w:t>Nat Microbiol</w:t>
      </w:r>
      <w:r w:rsidRPr="00852BD9">
        <w:rPr>
          <w:rFonts w:ascii="DengXian" w:eastAsia="DengXian" w:hAnsi="DengXian"/>
        </w:rPr>
        <w:t xml:space="preserve"> </w:t>
      </w:r>
      <w:r w:rsidRPr="00852BD9">
        <w:rPr>
          <w:rFonts w:ascii="DengXian" w:eastAsia="DengXian" w:hAnsi="DengXian"/>
          <w:b/>
          <w:bCs/>
        </w:rPr>
        <w:t>4</w:t>
      </w:r>
      <w:r w:rsidRPr="00852BD9">
        <w:rPr>
          <w:rFonts w:ascii="DengXian" w:eastAsia="DengXian" w:hAnsi="DengXian"/>
        </w:rPr>
        <w:t>, 2319–2330 (2019).</w:t>
      </w:r>
    </w:p>
    <w:p w14:paraId="032BB628" w14:textId="77777777" w:rsidR="00852BD9" w:rsidRPr="00852BD9" w:rsidRDefault="00852BD9" w:rsidP="00852BD9">
      <w:pPr>
        <w:pStyle w:val="Bibliography"/>
        <w:rPr>
          <w:rFonts w:ascii="DengXian" w:eastAsia="DengXian" w:hAnsi="DengXian"/>
        </w:rPr>
      </w:pPr>
      <w:r w:rsidRPr="00852BD9">
        <w:rPr>
          <w:rFonts w:ascii="DengXian" w:eastAsia="DengXian" w:hAnsi="DengXian"/>
        </w:rPr>
        <w:t>73.</w:t>
      </w:r>
      <w:r w:rsidRPr="00852BD9">
        <w:rPr>
          <w:rFonts w:ascii="DengXian" w:eastAsia="DengXian" w:hAnsi="DengXian"/>
        </w:rPr>
        <w:tab/>
        <w:t xml:space="preserve">Dai, Z. </w:t>
      </w:r>
      <w:r w:rsidRPr="00852BD9">
        <w:rPr>
          <w:rFonts w:ascii="DengXian" w:eastAsia="DengXian" w:hAnsi="DengXian"/>
          <w:i/>
          <w:iCs/>
        </w:rPr>
        <w:t>et al.</w:t>
      </w:r>
      <w:r w:rsidRPr="00852BD9">
        <w:rPr>
          <w:rFonts w:ascii="DengXian" w:eastAsia="DengXian" w:hAnsi="DengXian"/>
        </w:rPr>
        <w:t xml:space="preserve"> Multi-cohort analysis of colorectal cancer metagenome identified altered bacteria across populations and universal bacterial markers.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70 (2018).</w:t>
      </w:r>
    </w:p>
    <w:p w14:paraId="3EF7C033" w14:textId="77777777" w:rsidR="00852BD9" w:rsidRPr="00852BD9" w:rsidRDefault="00852BD9" w:rsidP="00852BD9">
      <w:pPr>
        <w:pStyle w:val="Bibliography"/>
        <w:rPr>
          <w:rFonts w:ascii="DengXian" w:eastAsia="DengXian" w:hAnsi="DengXian"/>
        </w:rPr>
      </w:pPr>
      <w:r w:rsidRPr="00852BD9">
        <w:rPr>
          <w:rFonts w:ascii="DengXian" w:eastAsia="DengXian" w:hAnsi="DengXian"/>
        </w:rPr>
        <w:t>74.</w:t>
      </w:r>
      <w:r w:rsidRPr="00852BD9">
        <w:rPr>
          <w:rFonts w:ascii="DengXian" w:eastAsia="DengXian" w:hAnsi="DengXian"/>
        </w:rPr>
        <w:tab/>
        <w:t xml:space="preserve">Sovran, B. </w:t>
      </w:r>
      <w:r w:rsidRPr="00852BD9">
        <w:rPr>
          <w:rFonts w:ascii="DengXian" w:eastAsia="DengXian" w:hAnsi="DengXian"/>
          <w:i/>
          <w:iCs/>
        </w:rPr>
        <w:t>et al.</w:t>
      </w:r>
      <w:r w:rsidRPr="00852BD9">
        <w:rPr>
          <w:rFonts w:ascii="DengXian" w:eastAsia="DengXian" w:hAnsi="DengXian"/>
        </w:rPr>
        <w:t xml:space="preserve"> Enterobacteriaceae are essential for the modulation of colitis severity by fungi.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152 (2018).</w:t>
      </w:r>
    </w:p>
    <w:p w14:paraId="419529B0" w14:textId="77777777" w:rsidR="00852BD9" w:rsidRPr="00852BD9" w:rsidRDefault="00852BD9" w:rsidP="00852BD9">
      <w:pPr>
        <w:pStyle w:val="Bibliography"/>
        <w:rPr>
          <w:rFonts w:ascii="DengXian" w:eastAsia="DengXian" w:hAnsi="DengXian"/>
        </w:rPr>
      </w:pPr>
      <w:r w:rsidRPr="00852BD9">
        <w:rPr>
          <w:rFonts w:ascii="DengXian" w:eastAsia="DengXian" w:hAnsi="DengXian"/>
        </w:rPr>
        <w:t>75.</w:t>
      </w:r>
      <w:r w:rsidRPr="00852BD9">
        <w:rPr>
          <w:rFonts w:ascii="DengXian" w:eastAsia="DengXian" w:hAnsi="DengXian"/>
        </w:rPr>
        <w:tab/>
        <w:t xml:space="preserve">Guo, S. </w:t>
      </w:r>
      <w:r w:rsidRPr="00852BD9">
        <w:rPr>
          <w:rFonts w:ascii="DengXian" w:eastAsia="DengXian" w:hAnsi="DengXian"/>
          <w:i/>
          <w:iCs/>
        </w:rPr>
        <w:t>et al.</w:t>
      </w:r>
      <w:r w:rsidRPr="00852BD9">
        <w:rPr>
          <w:rFonts w:ascii="DengXian" w:eastAsia="DengXian" w:hAnsi="DengXian"/>
        </w:rPr>
        <w:t xml:space="preserve"> Exosomes derived from </w:t>
      </w:r>
      <w:r w:rsidRPr="00852BD9">
        <w:rPr>
          <w:rFonts w:ascii="DengXian" w:eastAsia="DengXian" w:hAnsi="DengXian"/>
          <w:i/>
          <w:iCs/>
        </w:rPr>
        <w:t>Fusobacterium nucleatum</w:t>
      </w:r>
      <w:r w:rsidRPr="00852BD9">
        <w:rPr>
          <w:rFonts w:ascii="DengXian" w:eastAsia="DengXian" w:hAnsi="DengXian"/>
        </w:rPr>
        <w:t xml:space="preserve"> -infected colorectal cancer cells facilitate tumour metastasis by selectively carrying miR-1246/92b-3p/27a-3p and CXCL16.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70</w:t>
      </w:r>
      <w:r w:rsidRPr="00852BD9">
        <w:rPr>
          <w:rFonts w:ascii="DengXian" w:eastAsia="DengXian" w:hAnsi="DengXian"/>
        </w:rPr>
        <w:t>, 1507–1519 (2021).</w:t>
      </w:r>
    </w:p>
    <w:p w14:paraId="1B350E19" w14:textId="00B83928"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70" w:author="Thomas Kwong" w:date="2021-09-22T18:12:00Z" w:initials="T.K">
    <w:p w14:paraId="3B21FAE8" w14:textId="21A368DB" w:rsidR="00752EF5" w:rsidRDefault="00752EF5">
      <w:pPr>
        <w:pStyle w:val="CommentText"/>
      </w:pPr>
      <w:r>
        <w:rPr>
          <w:rStyle w:val="CommentReference"/>
        </w:rPr>
        <w:annotationRef/>
      </w:r>
    </w:p>
  </w:comment>
  <w:comment w:id="71"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77"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83"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84"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78"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79" w:author="LIN, Yufeng" w:date="2021-09-20T19:30:00Z" w:initials="LY">
    <w:p w14:paraId="74F0A10A" w14:textId="66A20692" w:rsidR="00AC6DD3" w:rsidRDefault="00AC6DD3">
      <w:pPr>
        <w:pStyle w:val="CommentText"/>
      </w:pPr>
      <w:r>
        <w:rPr>
          <w:rStyle w:val="CommentReference"/>
        </w:rPr>
        <w:annotationRef/>
      </w:r>
      <w:r>
        <w:t>Done ~~~</w:t>
      </w:r>
    </w:p>
  </w:comment>
  <w:comment w:id="96"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139"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140"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48"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61" w:author="Thomas Kwong" w:date="2021-09-12T16:09:00Z" w:initials="T.K">
    <w:p w14:paraId="0F8E60A5" w14:textId="738D1760" w:rsidR="007148B3" w:rsidRDefault="007148B3">
      <w:pPr>
        <w:pStyle w:val="CommentText"/>
      </w:pPr>
      <w:r>
        <w:rPr>
          <w:rStyle w:val="CommentReference"/>
        </w:rPr>
        <w:annotationRef/>
      </w:r>
      <w:r>
        <w:t>Like what?</w:t>
      </w:r>
    </w:p>
  </w:comment>
  <w:comment w:id="162"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179"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14" w:name="bau1"/>
      <w:bookmarkStart w:id="215" w:name="bau2"/>
      <w:r w:rsidRPr="00070C6B">
        <w:rPr>
          <w:rStyle w:val="title-text"/>
          <w:b w:val="0"/>
          <w:bCs w:val="0"/>
        </w:rPr>
        <w:t xml:space="preserve">, </w:t>
      </w:r>
      <w:r w:rsidRPr="00070C6B">
        <w:rPr>
          <w:rStyle w:val="text"/>
          <w:b w:val="0"/>
          <w:bCs w:val="0"/>
        </w:rPr>
        <w:t>ClaireConche and</w:t>
      </w:r>
      <w:bookmarkEnd w:id="214"/>
      <w:r w:rsidRPr="00070C6B">
        <w:rPr>
          <w:rStyle w:val="text"/>
          <w:b w:val="0"/>
          <w:bCs w:val="0"/>
        </w:rPr>
        <w:t xml:space="preserve"> Florian R.Greten, </w:t>
      </w:r>
      <w:bookmarkEnd w:id="215"/>
      <w:r w:rsidRPr="00070C6B">
        <w:rPr>
          <w:b w:val="0"/>
          <w:bCs w:val="0"/>
        </w:rPr>
        <w:t>immunity 2018 described at least 2 papers.</w:t>
      </w:r>
    </w:p>
  </w:comment>
  <w:comment w:id="180"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51"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52"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340"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348"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393" w:author="LIN, Yufeng" w:date="2021-08-18T10:00:00Z" w:initials="LY">
    <w:p w14:paraId="7F1353A8" w14:textId="77777777" w:rsidR="00531B71" w:rsidRDefault="00531B71" w:rsidP="00531B71">
      <w:pPr>
        <w:pStyle w:val="CommentText"/>
      </w:pPr>
      <w:r>
        <w:rPr>
          <w:rFonts w:hint="eastAsia"/>
        </w:rPr>
        <w:t>每个cohort的病人的个数</w:t>
      </w:r>
    </w:p>
  </w:comment>
  <w:comment w:id="398"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394"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406"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407"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385"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349"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412"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413"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416"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417"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424"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425" w:author="LIN, Yufeng" w:date="2021-09-23T12:04:00Z" w:initials="LY">
    <w:p w14:paraId="2C5E5946" w14:textId="70FE7DF3" w:rsidR="000F3921" w:rsidRDefault="000F3921">
      <w:pPr>
        <w:pStyle w:val="CommentText"/>
      </w:pPr>
      <w:r>
        <w:rPr>
          <w:rStyle w:val="CommentReference"/>
        </w:rPr>
        <w:annotationRef/>
      </w:r>
      <w:r>
        <w:rPr>
          <w:rFonts w:hint="eastAsia"/>
        </w:rPr>
        <w:t>就是术前收的sample，我根据之前的文章抄改的</w:t>
      </w:r>
    </w:p>
  </w:comment>
  <w:comment w:id="409"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410"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33"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34"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43"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44"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446"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447" w:author="LIN, Yufeng" w:date="2021-09-23T13: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519"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520"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527"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753"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755"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754" w:author="Thomas Kwong" w:date="2021-09-12T16:49:00Z" w:initials="T.K">
    <w:p w14:paraId="0DFEB74A" w14:textId="4FEFD3AE" w:rsidR="00177C66" w:rsidRDefault="00177C66">
      <w:pPr>
        <w:pStyle w:val="CommentText"/>
      </w:pPr>
      <w:r>
        <w:rPr>
          <w:rStyle w:val="CommentReference"/>
        </w:rPr>
        <w:annotationRef/>
      </w:r>
      <w:r>
        <w:t>Where??????</w:t>
      </w:r>
    </w:p>
  </w:comment>
  <w:comment w:id="756"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757"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734"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735" w:author="LIN, Yufeng" w:date="2021-09-21T09:52:00Z" w:initials="LY">
    <w:p w14:paraId="01D38380" w14:textId="17E297C1" w:rsidR="008125F9" w:rsidRDefault="008125F9">
      <w:pPr>
        <w:pStyle w:val="CommentText"/>
      </w:pPr>
      <w:r>
        <w:rPr>
          <w:rStyle w:val="CommentReference"/>
        </w:rPr>
        <w:annotationRef/>
      </w:r>
      <w:r>
        <w:t>Have move to material</w:t>
      </w:r>
    </w:p>
  </w:comment>
  <w:comment w:id="768"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773" w:author="nick ting" w:date="2021-09-24T17:13:00Z" w:initials="nt">
    <w:p w14:paraId="00128ABE" w14:textId="536A14F5" w:rsidR="00525A3D" w:rsidRDefault="00525A3D">
      <w:pPr>
        <w:pStyle w:val="CommentText"/>
      </w:pPr>
      <w:r>
        <w:rPr>
          <w:rStyle w:val="CommentReference"/>
        </w:rPr>
        <w:annotationRef/>
      </w:r>
    </w:p>
  </w:comment>
  <w:comment w:id="810"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811" w:author="LIN, Yufeng" w:date="2021-09-21T10:01:00Z" w:initials="LY">
    <w:p w14:paraId="2710F0CE" w14:textId="23E5DFB1" w:rsidR="00ED2B2F" w:rsidRDefault="00ED2B2F">
      <w:pPr>
        <w:pStyle w:val="CommentText"/>
      </w:pPr>
      <w:r>
        <w:rPr>
          <w:rStyle w:val="CommentReference"/>
        </w:rPr>
        <w:annotationRef/>
      </w:r>
      <w:r>
        <w:t>Ohhh~~~sorry.</w:t>
      </w:r>
    </w:p>
  </w:comment>
  <w:comment w:id="861"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862"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864"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865"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867"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874" w:author="Thomas Kwong" w:date="2021-09-12T17:11:00Z" w:initials="T.K">
    <w:p w14:paraId="34F83E42" w14:textId="55B94519" w:rsidR="002908A5" w:rsidRDefault="002908A5">
      <w:pPr>
        <w:pStyle w:val="CommentText"/>
      </w:pPr>
      <w:r>
        <w:rPr>
          <w:rStyle w:val="CommentReference"/>
        </w:rPr>
        <w:annotationRef/>
      </w:r>
      <w:r>
        <w:t>?I dont get.</w:t>
      </w:r>
    </w:p>
  </w:comment>
  <w:comment w:id="875"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892"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899"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04"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1005"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1028"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1046"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140"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1155"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159"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259"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341"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1399"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405"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1492"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528"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550"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583"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589"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1635"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1740" w:author="nick ting" w:date="2021-10-03T20:19:00Z" w:initials="nt">
    <w:p w14:paraId="3A54F906" w14:textId="4CAB32A9" w:rsidR="007A0F07" w:rsidRDefault="007A0F07">
      <w:pPr>
        <w:pStyle w:val="CommentText"/>
      </w:pPr>
      <w:r>
        <w:rPr>
          <w:rStyle w:val="CommentReference"/>
        </w:rPr>
        <w:annotationRef/>
      </w:r>
      <w:r>
        <w:t xml:space="preserve">Better to state clearly and separately what </w:t>
      </w:r>
      <w:proofErr w:type="gramStart"/>
      <w:r w:rsidR="00DB66B4">
        <w:t xml:space="preserve">fungi </w:t>
      </w:r>
      <w:r>
        <w:t xml:space="preserve"> have</w:t>
      </w:r>
      <w:proofErr w:type="gramEnd"/>
      <w:r>
        <w:t xml:space="preserve"> correlations with one another in CRC and in healthy individuals. Then, compare the changes of these correlations in the two stages.</w:t>
      </w:r>
    </w:p>
  </w:comment>
  <w:comment w:id="1817"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838"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884" w:author="nick ting" w:date="2021-10-03T20:21:00Z" w:initials="nt">
    <w:p w14:paraId="59E374DF" w14:textId="30DE03BA" w:rsidR="007A0F07" w:rsidRDefault="007A0F07">
      <w:pPr>
        <w:pStyle w:val="CommentText"/>
      </w:pPr>
      <w:r>
        <w:rPr>
          <w:rStyle w:val="CommentReference"/>
        </w:rPr>
        <w:annotationRef/>
      </w:r>
      <w:proofErr w:type="gramStart"/>
      <w:r>
        <w:rPr>
          <w:rFonts w:hint="eastAsia"/>
        </w:rPr>
        <w:t>H</w:t>
      </w:r>
      <w:r>
        <w:t>ave to</w:t>
      </w:r>
      <w:proofErr w:type="gramEnd"/>
      <w:r>
        <w:t xml:space="preserve"> explain more on this</w:t>
      </w:r>
    </w:p>
  </w:comment>
  <w:comment w:id="2087"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2105"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157"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2164"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2212" w:author="Thomas Kwong" w:date="2021-09-22T18:42:00Z" w:initials="T.K">
    <w:p w14:paraId="269D7A8A" w14:textId="77777777" w:rsidR="00B71282" w:rsidRPr="00B71282" w:rsidRDefault="00B71282">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762240B0" w14:textId="77777777" w:rsidR="00B71282" w:rsidRPr="00B71282" w:rsidRDefault="00B71282">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6E71A70B" w14:textId="77777777" w:rsidR="00B71282" w:rsidRPr="00B71282" w:rsidRDefault="00B71282" w:rsidP="00B71282">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2A3E3389" w14:textId="21F51B8A" w:rsidR="00B71282" w:rsidRPr="00B71282" w:rsidRDefault="00B71282" w:rsidP="00B71282">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4E579EFC" w14:textId="7A24BCF3" w:rsidR="00B71282" w:rsidRPr="00B71282" w:rsidRDefault="00B71282" w:rsidP="00B71282">
      <w:pPr>
        <w:widowControl/>
        <w:jc w:val="left"/>
        <w:rPr>
          <w:rFonts w:ascii="Times New Roman" w:eastAsia="Times New Roman" w:hAnsi="Times New Roman" w:cs="Times New Roman"/>
          <w:kern w:val="0"/>
          <w:sz w:val="24"/>
          <w:szCs w:val="24"/>
          <w:lang w:val="en-HK" w:eastAsia="en-HK"/>
        </w:rPr>
      </w:pPr>
    </w:p>
  </w:comment>
  <w:comment w:id="2234" w:author="LIN, Yufeng" w:date="2021-08-18T10:00:00Z" w:initials="LY">
    <w:p w14:paraId="24A3C223" w14:textId="77777777" w:rsidR="008125F9" w:rsidRDefault="008125F9" w:rsidP="008125F9">
      <w:pPr>
        <w:pStyle w:val="CommentText"/>
      </w:pPr>
      <w:r>
        <w:rPr>
          <w:rFonts w:hint="eastAsia"/>
        </w:rPr>
        <w:t>每个cohort的病人的个数</w:t>
      </w:r>
    </w:p>
  </w:comment>
  <w:comment w:id="2236" w:author="LIN, Yufeng" w:date="2021-08-18T10:00:00Z" w:initials="LY">
    <w:p w14:paraId="395B7A6E" w14:textId="77777777" w:rsidR="008125F9" w:rsidRDefault="008125F9" w:rsidP="008125F9">
      <w:pPr>
        <w:pStyle w:val="CommentText"/>
      </w:pPr>
      <w:r>
        <w:rPr>
          <w:rStyle w:val="CommentReference"/>
        </w:rPr>
        <w:annotationRef/>
      </w:r>
      <w:r>
        <w:rPr>
          <w:rFonts w:hint="eastAsia"/>
        </w:rPr>
        <w:t>病人信息</w:t>
      </w:r>
    </w:p>
  </w:comment>
  <w:comment w:id="2235" w:author="Thomas Kwong" w:date="2021-09-12T16:49:00Z" w:initials="T.K">
    <w:p w14:paraId="05749868" w14:textId="77777777" w:rsidR="008125F9" w:rsidRDefault="008125F9" w:rsidP="008125F9">
      <w:pPr>
        <w:pStyle w:val="CommentText"/>
      </w:pPr>
      <w:r>
        <w:rPr>
          <w:rStyle w:val="CommentReference"/>
        </w:rPr>
        <w:annotationRef/>
      </w:r>
      <w:r>
        <w:t>Where??????</w:t>
      </w:r>
    </w:p>
  </w:comment>
  <w:comment w:id="2237" w:author="LIN, Yufeng" w:date="2021-08-18T09:59:00Z" w:initials="LY">
    <w:p w14:paraId="65077FAE" w14:textId="77777777" w:rsidR="008125F9" w:rsidRDefault="008125F9" w:rsidP="008125F9">
      <w:pPr>
        <w:pStyle w:val="CommentText"/>
      </w:pPr>
      <w:r>
        <w:rPr>
          <w:rStyle w:val="CommentReference"/>
        </w:rPr>
        <w:annotationRef/>
      </w:r>
      <w:r>
        <w:rPr>
          <w:rFonts w:hint="eastAsia"/>
        </w:rPr>
        <w:t>新的临床数据，主要是生存曲线以及</w:t>
      </w:r>
      <w:r>
        <w:t>1234</w:t>
      </w:r>
      <w:r>
        <w:rPr>
          <w:rFonts w:hint="eastAsia"/>
        </w:rPr>
        <w:t>期分期</w:t>
      </w:r>
    </w:p>
  </w:comment>
  <w:comment w:id="2238" w:author="LIN, Yufeng" w:date="2021-08-18T09:59:00Z" w:initials="LY">
    <w:p w14:paraId="6BBA355D" w14:textId="77777777" w:rsidR="008125F9" w:rsidRDefault="008125F9" w:rsidP="008125F9">
      <w:pPr>
        <w:pStyle w:val="CommentText"/>
      </w:pPr>
      <w:r>
        <w:rPr>
          <w:rStyle w:val="CommentReference"/>
        </w:rPr>
        <w:annotationRef/>
      </w:r>
      <w:r>
        <w:rPr>
          <w:rFonts w:hint="eastAsia"/>
        </w:rPr>
        <w:t>纳入数据标准</w:t>
      </w:r>
    </w:p>
  </w:comment>
  <w:comment w:id="2227" w:author="Thomas Kwong" w:date="2021-09-12T16:54:00Z" w:initials="T.K">
    <w:p w14:paraId="619E13FD" w14:textId="77777777" w:rsidR="008125F9" w:rsidRDefault="008125F9" w:rsidP="008125F9">
      <w:pPr>
        <w:pStyle w:val="CommentText"/>
      </w:pPr>
      <w:r>
        <w:rPr>
          <w:rStyle w:val="CommentReference"/>
        </w:rPr>
        <w:annotationRef/>
      </w:r>
      <w:r>
        <w:t>Belongs to material and method</w:t>
      </w:r>
    </w:p>
  </w:comment>
  <w:comment w:id="2213" w:author="Thomas Kwong" w:date="2021-09-22T18:50:00Z" w:initials="T.K">
    <w:p w14:paraId="1563A64E" w14:textId="73C333CF" w:rsidR="00B71282" w:rsidRDefault="00B71282">
      <w:pPr>
        <w:pStyle w:val="CommentText"/>
      </w:pPr>
      <w:r>
        <w:rPr>
          <w:rStyle w:val="CommentReference"/>
        </w:rPr>
        <w:annotationRef/>
      </w:r>
      <w:r>
        <w:t>Come on, don’t just copy and paste. Th</w:t>
      </w:r>
      <w:r w:rsidR="006F4998">
        <w:t>ese are</w:t>
      </w:r>
      <w:r>
        <w:t xml:space="preserve"> obviously redundant info</w:t>
      </w:r>
      <w:r w:rsidR="006F4998">
        <w:t>.</w:t>
      </w:r>
    </w:p>
  </w:comment>
  <w:comment w:id="2243" w:author="Thomas Kwong" w:date="2021-09-22T21:50:00Z" w:initials="T.K">
    <w:p w14:paraId="236FDE9A" w14:textId="62AC2609" w:rsidR="0052127A" w:rsidRDefault="0052127A">
      <w:pPr>
        <w:pStyle w:val="CommentText"/>
      </w:pPr>
      <w:r>
        <w:rPr>
          <w:rStyle w:val="CommentReference"/>
        </w:rPr>
        <w:annotationRef/>
      </w:r>
      <w:r>
        <w:t>You didn’t sequence anything specific for this study, right?</w:t>
      </w:r>
    </w:p>
  </w:comment>
  <w:comment w:id="2245" w:author="Thomas Kwong" w:date="2021-09-22T18:55:00Z" w:initials="T.K">
    <w:p w14:paraId="57684D3C" w14:textId="3D83E506" w:rsidR="006F4998" w:rsidRDefault="0052127A">
      <w:pPr>
        <w:pStyle w:val="CommentText"/>
      </w:pPr>
      <w:r>
        <w:t>Wa</w:t>
      </w:r>
      <w:r w:rsidR="006F4998">
        <w:rPr>
          <w:rStyle w:val="CommentReference"/>
        </w:rPr>
        <w:annotationRef/>
      </w:r>
      <w:r>
        <w:t>s this</w:t>
      </w:r>
      <w:r w:rsidR="006F4998">
        <w:t xml:space="preserve"> clinical study specific</w:t>
      </w:r>
      <w:r>
        <w:t xml:space="preserve"> for this study?</w:t>
      </w:r>
    </w:p>
    <w:p w14:paraId="16013581" w14:textId="3C4C5511" w:rsidR="0052127A" w:rsidRDefault="0052127A">
      <w:pPr>
        <w:pStyle w:val="CommentText"/>
      </w:pPr>
    </w:p>
  </w:comment>
  <w:comment w:id="2261" w:author="Thomas Kwong" w:date="2021-09-22T21:49:00Z" w:initials="T.K">
    <w:p w14:paraId="43C59F42" w14:textId="3FAF6746" w:rsidR="0052127A" w:rsidRDefault="0052127A">
      <w:pPr>
        <w:pStyle w:val="CommentText"/>
      </w:pPr>
      <w:r>
        <w:rPr>
          <w:rStyle w:val="CommentReference"/>
        </w:rPr>
        <w:annotationRef/>
      </w:r>
      <w:r>
        <w:t>What do you mean?</w:t>
      </w:r>
    </w:p>
  </w:comment>
  <w:comment w:id="2241" w:author="Thomas Kwong" w:date="2021-09-22T21:52:00Z" w:initials="T.K">
    <w:p w14:paraId="10420BA4" w14:textId="77777777" w:rsidR="0052127A" w:rsidRDefault="0052127A">
      <w:pPr>
        <w:pStyle w:val="CommentText"/>
      </w:pPr>
      <w:r>
        <w:rPr>
          <w:rStyle w:val="CommentReference"/>
        </w:rPr>
        <w:annotationRef/>
      </w:r>
      <w:r>
        <w:t>I am confused.</w:t>
      </w:r>
      <w:r w:rsidR="00AA51E6">
        <w:t xml:space="preserve"> For the HK and China cohort data, you were just</w:t>
      </w:r>
      <w:r>
        <w:t xml:space="preserve"> using the sequence data from previous projects</w:t>
      </w:r>
      <w:r w:rsidR="00AA51E6">
        <w:t xml:space="preserve"> of Prof Yu, right? And didn’t recruit new patients for this specific study?</w:t>
      </w:r>
    </w:p>
    <w:p w14:paraId="433F63F5" w14:textId="7611499D" w:rsidR="00AA51E6" w:rsidRDefault="00AA51E6">
      <w:pPr>
        <w:pStyle w:val="CommentText"/>
      </w:pPr>
    </w:p>
  </w:comment>
  <w:comment w:id="2283" w:author="Thomas Kwong" w:date="2021-09-22T22:01:00Z" w:initials="T.K">
    <w:p w14:paraId="1873F3AC" w14:textId="77777777" w:rsidR="00AA51E6" w:rsidRDefault="00AA51E6">
      <w:pPr>
        <w:pStyle w:val="CommentText"/>
      </w:pPr>
      <w:r>
        <w:rPr>
          <w:rStyle w:val="CommentReference"/>
        </w:rPr>
        <w:annotationRef/>
      </w:r>
      <w:r>
        <w:t>You need to define what is abnormal. What diseases are considered bad? Have a supplementary table listing your criteria.</w:t>
      </w:r>
    </w:p>
    <w:p w14:paraId="28B1FD96" w14:textId="73C0155D" w:rsidR="00531B71" w:rsidRDefault="00531B71">
      <w:pPr>
        <w:pStyle w:val="CommentText"/>
      </w:pPr>
      <w:r>
        <w:t>For other groups, I assume IBD patients should discarded as well?</w:t>
      </w:r>
    </w:p>
  </w:comment>
  <w:comment w:id="2323" w:author="Thomas Kwong" w:date="2021-09-22T22:06:00Z" w:initials="T.K">
    <w:p w14:paraId="0862C841" w14:textId="14A55C04" w:rsidR="00531B71" w:rsidRDefault="00531B71">
      <w:pPr>
        <w:pStyle w:val="CommentText"/>
      </w:pPr>
      <w:r>
        <w:rPr>
          <w:rStyle w:val="CommentReference"/>
        </w:rPr>
        <w:annotationRef/>
      </w:r>
      <w:r>
        <w:t>Be professional, what is so on, what conditions are you talking about!</w:t>
      </w:r>
    </w:p>
  </w:comment>
  <w:comment w:id="2327" w:author="Thomas Kwong" w:date="2021-09-22T22:09:00Z" w:initials="T.K">
    <w:p w14:paraId="35E080C4" w14:textId="46343CD8" w:rsidR="00531B71" w:rsidRDefault="00531B71">
      <w:pPr>
        <w:pStyle w:val="CommentText"/>
      </w:pPr>
      <w:r>
        <w:rPr>
          <w:rStyle w:val="CommentReference"/>
        </w:rPr>
        <w:annotationRef/>
      </w:r>
      <w:r>
        <w:t>Sorry but I really don’t understand what you are talking about.</w:t>
      </w:r>
    </w:p>
  </w:comment>
  <w:comment w:id="2367" w:author="LIN, Yufeng" w:date="2021-09-21T12:07:00Z" w:initials="LY">
    <w:p w14:paraId="20A496BB" w14:textId="2DD9BBD7" w:rsidR="00CE0FD9" w:rsidRDefault="00CE0FD9">
      <w:pPr>
        <w:pStyle w:val="CommentText"/>
      </w:pPr>
      <w:r>
        <w:rPr>
          <w:rStyle w:val="CommentReference"/>
        </w:rPr>
        <w:annotationRef/>
      </w:r>
      <w:r>
        <w:t>Move to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299A6A87" w15:done="0"/>
  <w15:commentEx w15:paraId="2C5E5946" w15:paraIdParent="299A6A87"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4E579EFC" w15:done="0"/>
  <w15:commentEx w15:paraId="24A3C223" w15:done="0"/>
  <w15:commentEx w15:paraId="395B7A6E" w15:done="0"/>
  <w15:commentEx w15:paraId="05749868" w15:done="0"/>
  <w15:commentEx w15:paraId="65077FAE" w15:done="0"/>
  <w15:commentEx w15:paraId="6BBA355D" w15:done="0"/>
  <w15:commentEx w15:paraId="619E13FD" w15:done="0"/>
  <w15:commentEx w15:paraId="1563A64E" w15:done="0"/>
  <w15:commentEx w15:paraId="236FDE9A" w15:done="0"/>
  <w15:commentEx w15:paraId="16013581" w15:done="0"/>
  <w15:commentEx w15:paraId="43C59F42" w15:done="0"/>
  <w15:commentEx w15:paraId="433F63F5" w15:done="0"/>
  <w15:commentEx w15:paraId="28B1FD96" w15:done="0"/>
  <w15:commentEx w15:paraId="0862C841" w15:done="0"/>
  <w15:commentEx w15:paraId="35E080C4" w15:done="0"/>
  <w15:commentEx w15:paraId="20A49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2" w16cex:dateUtc="2021-09-22T13:49:00Z"/>
  <w16cex:commentExtensible w16cex:durableId="24F6EBD4" w16cex:dateUtc="2021-09-23T04:04: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4F5F792" w16cex:dateUtc="2021-09-22T10:42:00Z"/>
  <w16cex:commentExtensible w16cex:durableId="24F42A17" w16cex:dateUtc="2021-08-18T02:00:00Z"/>
  <w16cex:commentExtensible w16cex:durableId="24F42A16" w16cex:dateUtc="2021-08-18T02:00:00Z"/>
  <w16cex:commentExtensible w16cex:durableId="24F42A15" w16cex:dateUtc="2021-09-12T08:49:00Z"/>
  <w16cex:commentExtensible w16cex:durableId="24F42A14" w16cex:dateUtc="2021-08-18T01:59:00Z"/>
  <w16cex:commentExtensible w16cex:durableId="24F42A13" w16cex:dateUtc="2021-08-18T01:59:00Z"/>
  <w16cex:commentExtensible w16cex:durableId="24F42A12" w16cex:dateUtc="2021-09-12T08:54:00Z"/>
  <w16cex:commentExtensible w16cex:durableId="24F5F981" w16cex:dateUtc="2021-09-22T10:50:00Z"/>
  <w16cex:commentExtensible w16cex:durableId="24F62390" w16cex:dateUtc="2021-09-22T13:50:00Z"/>
  <w16cex:commentExtensible w16cex:durableId="24F5FAB0" w16cex:dateUtc="2021-09-22T10:55:00Z"/>
  <w16cex:commentExtensible w16cex:durableId="24F62364" w16cex:dateUtc="2021-09-22T13:49:00Z"/>
  <w16cex:commentExtensible w16cex:durableId="24F62400" w16cex:dateUtc="2021-09-22T13:52:00Z"/>
  <w16cex:commentExtensible w16cex:durableId="24F6261E" w16cex:dateUtc="2021-09-22T14:01:00Z"/>
  <w16cex:commentExtensible w16cex:durableId="24F62783" w16cex:dateUtc="2021-09-22T14:06:00Z"/>
  <w16cex:commentExtensible w16cex:durableId="24F62815" w16cex:dateUtc="2021-09-22T14:09:00Z"/>
  <w16cex:commentExtensible w16cex:durableId="24F4498C" w16cex:dateUtc="2021-09-21T0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299A6A87" w16cid:durableId="24F628C2"/>
  <w16cid:commentId w16cid:paraId="2C5E5946" w16cid:durableId="24F6EBD4"/>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4E579EFC" w16cid:durableId="24F5F792"/>
  <w16cid:commentId w16cid:paraId="24A3C223" w16cid:durableId="24F42A17"/>
  <w16cid:commentId w16cid:paraId="395B7A6E" w16cid:durableId="24F42A16"/>
  <w16cid:commentId w16cid:paraId="05749868" w16cid:durableId="24F42A15"/>
  <w16cid:commentId w16cid:paraId="65077FAE" w16cid:durableId="24F42A14"/>
  <w16cid:commentId w16cid:paraId="6BBA355D" w16cid:durableId="24F42A13"/>
  <w16cid:commentId w16cid:paraId="619E13FD" w16cid:durableId="24F42A12"/>
  <w16cid:commentId w16cid:paraId="1563A64E" w16cid:durableId="24F5F981"/>
  <w16cid:commentId w16cid:paraId="236FDE9A" w16cid:durableId="24F62390"/>
  <w16cid:commentId w16cid:paraId="16013581" w16cid:durableId="24F5FAB0"/>
  <w16cid:commentId w16cid:paraId="43C59F42" w16cid:durableId="24F62364"/>
  <w16cid:commentId w16cid:paraId="433F63F5" w16cid:durableId="24F62400"/>
  <w16cid:commentId w16cid:paraId="28B1FD96" w16cid:durableId="24F6261E"/>
  <w16cid:commentId w16cid:paraId="0862C841" w16cid:durableId="24F62783"/>
  <w16cid:commentId w16cid:paraId="35E080C4" w16cid:durableId="24F62815"/>
  <w16cid:commentId w16cid:paraId="20A496BB" w16cid:durableId="24F44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762C7" w14:textId="77777777" w:rsidR="00D724EE" w:rsidRDefault="00D724EE" w:rsidP="00D9531B">
      <w:r>
        <w:separator/>
      </w:r>
    </w:p>
  </w:endnote>
  <w:endnote w:type="continuationSeparator" w:id="0">
    <w:p w14:paraId="12BB18FE" w14:textId="77777777" w:rsidR="00D724EE" w:rsidRDefault="00D724EE"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060BE" w14:textId="77777777" w:rsidR="00D724EE" w:rsidRDefault="00D724EE" w:rsidP="00D9531B">
      <w:r>
        <w:separator/>
      </w:r>
    </w:p>
  </w:footnote>
  <w:footnote w:type="continuationSeparator" w:id="0">
    <w:p w14:paraId="4EA95F55" w14:textId="77777777" w:rsidR="00D724EE" w:rsidRDefault="00D724EE"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051EC"/>
    <w:rsid w:val="00046853"/>
    <w:rsid w:val="000477DD"/>
    <w:rsid w:val="00047BAF"/>
    <w:rsid w:val="00070C6B"/>
    <w:rsid w:val="000961CC"/>
    <w:rsid w:val="00096A75"/>
    <w:rsid w:val="000975D5"/>
    <w:rsid w:val="000B77CA"/>
    <w:rsid w:val="000D0043"/>
    <w:rsid w:val="000F3921"/>
    <w:rsid w:val="000F678D"/>
    <w:rsid w:val="00100B81"/>
    <w:rsid w:val="00111E8C"/>
    <w:rsid w:val="001145AC"/>
    <w:rsid w:val="00121BF5"/>
    <w:rsid w:val="0012344C"/>
    <w:rsid w:val="00125EFB"/>
    <w:rsid w:val="00147983"/>
    <w:rsid w:val="00170358"/>
    <w:rsid w:val="00174DF5"/>
    <w:rsid w:val="0017502C"/>
    <w:rsid w:val="00177C66"/>
    <w:rsid w:val="001857BF"/>
    <w:rsid w:val="00192D58"/>
    <w:rsid w:val="001A7063"/>
    <w:rsid w:val="001B7AE4"/>
    <w:rsid w:val="001C68E3"/>
    <w:rsid w:val="001C6CFA"/>
    <w:rsid w:val="001C7215"/>
    <w:rsid w:val="001E498E"/>
    <w:rsid w:val="001F5D5D"/>
    <w:rsid w:val="00203541"/>
    <w:rsid w:val="00204B60"/>
    <w:rsid w:val="00221DBF"/>
    <w:rsid w:val="002276BF"/>
    <w:rsid w:val="00243773"/>
    <w:rsid w:val="00272EE9"/>
    <w:rsid w:val="00274D15"/>
    <w:rsid w:val="002779A9"/>
    <w:rsid w:val="002908A5"/>
    <w:rsid w:val="0029149C"/>
    <w:rsid w:val="00292052"/>
    <w:rsid w:val="00296DF7"/>
    <w:rsid w:val="002A53B1"/>
    <w:rsid w:val="002B6652"/>
    <w:rsid w:val="002C1089"/>
    <w:rsid w:val="002C382A"/>
    <w:rsid w:val="002E1E6A"/>
    <w:rsid w:val="002F5B96"/>
    <w:rsid w:val="0030142C"/>
    <w:rsid w:val="00311A3E"/>
    <w:rsid w:val="00317AD9"/>
    <w:rsid w:val="003350DE"/>
    <w:rsid w:val="0033648F"/>
    <w:rsid w:val="00346168"/>
    <w:rsid w:val="00350F09"/>
    <w:rsid w:val="003557D0"/>
    <w:rsid w:val="003624D5"/>
    <w:rsid w:val="00362578"/>
    <w:rsid w:val="00370ECF"/>
    <w:rsid w:val="003713B8"/>
    <w:rsid w:val="003879CE"/>
    <w:rsid w:val="003963F6"/>
    <w:rsid w:val="003A3841"/>
    <w:rsid w:val="003A4704"/>
    <w:rsid w:val="003A57AB"/>
    <w:rsid w:val="003B4F65"/>
    <w:rsid w:val="00401EFC"/>
    <w:rsid w:val="00405527"/>
    <w:rsid w:val="004107A6"/>
    <w:rsid w:val="004174A2"/>
    <w:rsid w:val="00420570"/>
    <w:rsid w:val="00422C33"/>
    <w:rsid w:val="004249EE"/>
    <w:rsid w:val="004266AF"/>
    <w:rsid w:val="0043131C"/>
    <w:rsid w:val="004314C2"/>
    <w:rsid w:val="00474B2B"/>
    <w:rsid w:val="004E4D50"/>
    <w:rsid w:val="005165C0"/>
    <w:rsid w:val="0052127A"/>
    <w:rsid w:val="00525A3D"/>
    <w:rsid w:val="00527EAA"/>
    <w:rsid w:val="00531B71"/>
    <w:rsid w:val="00531B89"/>
    <w:rsid w:val="00543629"/>
    <w:rsid w:val="005557B8"/>
    <w:rsid w:val="005A10E2"/>
    <w:rsid w:val="005B5B6A"/>
    <w:rsid w:val="005D290B"/>
    <w:rsid w:val="00610F0C"/>
    <w:rsid w:val="00612E2B"/>
    <w:rsid w:val="006210FC"/>
    <w:rsid w:val="00626B9C"/>
    <w:rsid w:val="00626C27"/>
    <w:rsid w:val="00637CC2"/>
    <w:rsid w:val="00646244"/>
    <w:rsid w:val="0067668F"/>
    <w:rsid w:val="00683CAF"/>
    <w:rsid w:val="00693464"/>
    <w:rsid w:val="006A1ACE"/>
    <w:rsid w:val="006A583D"/>
    <w:rsid w:val="006B3C3B"/>
    <w:rsid w:val="006E146A"/>
    <w:rsid w:val="006F4998"/>
    <w:rsid w:val="00702342"/>
    <w:rsid w:val="007031A9"/>
    <w:rsid w:val="007148B3"/>
    <w:rsid w:val="007473CD"/>
    <w:rsid w:val="00752EF5"/>
    <w:rsid w:val="007668AF"/>
    <w:rsid w:val="00776CD5"/>
    <w:rsid w:val="00776F09"/>
    <w:rsid w:val="00781916"/>
    <w:rsid w:val="00790445"/>
    <w:rsid w:val="00797BD4"/>
    <w:rsid w:val="007A00E9"/>
    <w:rsid w:val="007A072D"/>
    <w:rsid w:val="007A0F07"/>
    <w:rsid w:val="007A54E8"/>
    <w:rsid w:val="007A5CA2"/>
    <w:rsid w:val="007A7FD7"/>
    <w:rsid w:val="007C6216"/>
    <w:rsid w:val="007C755A"/>
    <w:rsid w:val="007E03BE"/>
    <w:rsid w:val="007E7EF9"/>
    <w:rsid w:val="007F1010"/>
    <w:rsid w:val="008031F7"/>
    <w:rsid w:val="00806555"/>
    <w:rsid w:val="00811AE1"/>
    <w:rsid w:val="008125F9"/>
    <w:rsid w:val="0084302D"/>
    <w:rsid w:val="00852BD9"/>
    <w:rsid w:val="00867992"/>
    <w:rsid w:val="00870917"/>
    <w:rsid w:val="00874ACB"/>
    <w:rsid w:val="00880064"/>
    <w:rsid w:val="00881177"/>
    <w:rsid w:val="00895549"/>
    <w:rsid w:val="008A0F40"/>
    <w:rsid w:val="008A3B52"/>
    <w:rsid w:val="008C6AAA"/>
    <w:rsid w:val="008C7498"/>
    <w:rsid w:val="008C7798"/>
    <w:rsid w:val="008E309A"/>
    <w:rsid w:val="008E4C32"/>
    <w:rsid w:val="008E6A54"/>
    <w:rsid w:val="008F7CB0"/>
    <w:rsid w:val="00911CDD"/>
    <w:rsid w:val="00930CB9"/>
    <w:rsid w:val="009659EB"/>
    <w:rsid w:val="00971D87"/>
    <w:rsid w:val="0098399D"/>
    <w:rsid w:val="00997645"/>
    <w:rsid w:val="009B08A0"/>
    <w:rsid w:val="009B5131"/>
    <w:rsid w:val="009D00F7"/>
    <w:rsid w:val="009F1B87"/>
    <w:rsid w:val="009F5D73"/>
    <w:rsid w:val="00A009DF"/>
    <w:rsid w:val="00A01A31"/>
    <w:rsid w:val="00A13741"/>
    <w:rsid w:val="00A2773D"/>
    <w:rsid w:val="00A31D49"/>
    <w:rsid w:val="00A352F4"/>
    <w:rsid w:val="00A41972"/>
    <w:rsid w:val="00A44FBD"/>
    <w:rsid w:val="00A45492"/>
    <w:rsid w:val="00A824EF"/>
    <w:rsid w:val="00AA51E6"/>
    <w:rsid w:val="00AB1F9F"/>
    <w:rsid w:val="00AC3DA1"/>
    <w:rsid w:val="00AC6DD3"/>
    <w:rsid w:val="00AC7950"/>
    <w:rsid w:val="00AC7FAD"/>
    <w:rsid w:val="00AD2F2A"/>
    <w:rsid w:val="00AE2F5C"/>
    <w:rsid w:val="00AF35E0"/>
    <w:rsid w:val="00B01273"/>
    <w:rsid w:val="00B260A4"/>
    <w:rsid w:val="00B46202"/>
    <w:rsid w:val="00B47CE5"/>
    <w:rsid w:val="00B702FD"/>
    <w:rsid w:val="00B705DE"/>
    <w:rsid w:val="00B71282"/>
    <w:rsid w:val="00B84FC5"/>
    <w:rsid w:val="00B86D95"/>
    <w:rsid w:val="00BA34C7"/>
    <w:rsid w:val="00BA3DCF"/>
    <w:rsid w:val="00BA4627"/>
    <w:rsid w:val="00C03A5E"/>
    <w:rsid w:val="00C13D35"/>
    <w:rsid w:val="00C3102E"/>
    <w:rsid w:val="00C43829"/>
    <w:rsid w:val="00C54439"/>
    <w:rsid w:val="00C64617"/>
    <w:rsid w:val="00C777A3"/>
    <w:rsid w:val="00C93399"/>
    <w:rsid w:val="00C974CA"/>
    <w:rsid w:val="00CA3711"/>
    <w:rsid w:val="00CB67CB"/>
    <w:rsid w:val="00CC5706"/>
    <w:rsid w:val="00CD611D"/>
    <w:rsid w:val="00CE0FD9"/>
    <w:rsid w:val="00D1238A"/>
    <w:rsid w:val="00D21AB9"/>
    <w:rsid w:val="00D22B87"/>
    <w:rsid w:val="00D46E76"/>
    <w:rsid w:val="00D61D17"/>
    <w:rsid w:val="00D64894"/>
    <w:rsid w:val="00D7106E"/>
    <w:rsid w:val="00D724EE"/>
    <w:rsid w:val="00D72E28"/>
    <w:rsid w:val="00D93222"/>
    <w:rsid w:val="00D9503E"/>
    <w:rsid w:val="00D9531B"/>
    <w:rsid w:val="00DB66B4"/>
    <w:rsid w:val="00DD0F71"/>
    <w:rsid w:val="00DD671B"/>
    <w:rsid w:val="00DF5CC7"/>
    <w:rsid w:val="00E06A91"/>
    <w:rsid w:val="00E1569B"/>
    <w:rsid w:val="00E15F7E"/>
    <w:rsid w:val="00E423B8"/>
    <w:rsid w:val="00E46F05"/>
    <w:rsid w:val="00E71AA7"/>
    <w:rsid w:val="00E753D0"/>
    <w:rsid w:val="00E84D28"/>
    <w:rsid w:val="00EA49C9"/>
    <w:rsid w:val="00EB3DCC"/>
    <w:rsid w:val="00EC22EF"/>
    <w:rsid w:val="00EC333B"/>
    <w:rsid w:val="00EC3E56"/>
    <w:rsid w:val="00ED2B2F"/>
    <w:rsid w:val="00ED3D78"/>
    <w:rsid w:val="00ED41D5"/>
    <w:rsid w:val="00EE5685"/>
    <w:rsid w:val="00F05685"/>
    <w:rsid w:val="00F15BA6"/>
    <w:rsid w:val="00F444BB"/>
    <w:rsid w:val="00F469D4"/>
    <w:rsid w:val="00F61633"/>
    <w:rsid w:val="00F76818"/>
    <w:rsid w:val="00F774B9"/>
    <w:rsid w:val="00F93DEB"/>
    <w:rsid w:val="00FA0AD4"/>
    <w:rsid w:val="00FA2A1F"/>
    <w:rsid w:val="00FA35F2"/>
    <w:rsid w:val="00FB1BA9"/>
    <w:rsid w:val="00FB7322"/>
    <w:rsid w:val="00FC2A07"/>
    <w:rsid w:val="00FD14B1"/>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B84FC5"/>
    <w:pPr>
      <w:spacing w:before="120" w:after="120" w:line="240" w:lineRule="auto"/>
      <w:pPrChange w:id="0" w:author="LIN, Yufeng" w:date="2021-09-28T10:22:00Z">
        <w:pPr>
          <w:keepNext/>
          <w:keepLines/>
          <w:widowControl w:val="0"/>
          <w:spacing w:before="120" w:after="120"/>
          <w:jc w:val="both"/>
          <w:outlineLvl w:val="1"/>
        </w:pPr>
      </w:pPrChange>
    </w:pPr>
    <w:rPr>
      <w:bCs w:val="0"/>
      <w:color w:val="2F5496" w:themeColor="accent1" w:themeShade="BF"/>
      <w:sz w:val="24"/>
      <w:szCs w:val="21"/>
      <w:u w:val="single"/>
      <w:rPrChange w:id="0" w:author="LIN, Yufeng" w:date="2021-09-28T10:22: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B84FC5"/>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Pages>
  <Words>59652</Words>
  <Characters>340017</Characters>
  <Application>Microsoft Office Word</Application>
  <DocSecurity>0</DocSecurity>
  <Lines>2833</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cp:revision>
  <dcterms:created xsi:type="dcterms:W3CDTF">2021-10-04T09:00:00Z</dcterms:created>
  <dcterms:modified xsi:type="dcterms:W3CDTF">2021-10-0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